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B1B4B6" w14:textId="77777777" w:rsidR="002F2A61" w:rsidRPr="002929AF" w:rsidRDefault="00667BC0" w:rsidP="00B643C7">
      <w:pPr>
        <w:shd w:val="clear" w:color="auto" w:fill="FFFFFF"/>
        <w:jc w:val="both"/>
        <w:rPr>
          <w:rFonts w:eastAsia="Times New Roman"/>
          <w:sz w:val="40"/>
          <w:szCs w:val="40"/>
        </w:rPr>
      </w:pPr>
      <w:r w:rsidRPr="002929AF">
        <w:rPr>
          <w:rFonts w:eastAsia="Times New Roman"/>
          <w:sz w:val="40"/>
          <w:szCs w:val="40"/>
        </w:rPr>
        <w:t xml:space="preserve">Global </w:t>
      </w:r>
      <w:r w:rsidR="0085178D" w:rsidRPr="002929AF">
        <w:rPr>
          <w:rFonts w:eastAsia="Times New Roman"/>
          <w:sz w:val="40"/>
          <w:szCs w:val="40"/>
        </w:rPr>
        <w:t>Catastrophic Risks Connected with</w:t>
      </w:r>
      <w:r w:rsidR="00BA0CB2" w:rsidRPr="002929AF">
        <w:rPr>
          <w:rFonts w:eastAsia="Times New Roman"/>
          <w:sz w:val="40"/>
          <w:szCs w:val="40"/>
        </w:rPr>
        <w:t xml:space="preserve"> </w:t>
      </w:r>
    </w:p>
    <w:p w14:paraId="3579DC3C" w14:textId="5CC98A94" w:rsidR="00667BC0" w:rsidRPr="002929AF" w:rsidRDefault="0085178D" w:rsidP="00B643C7">
      <w:pPr>
        <w:shd w:val="clear" w:color="auto" w:fill="FFFFFF"/>
        <w:jc w:val="both"/>
        <w:rPr>
          <w:rFonts w:eastAsia="Times New Roman"/>
          <w:sz w:val="40"/>
          <w:szCs w:val="40"/>
        </w:rPr>
      </w:pPr>
      <w:r w:rsidRPr="002929AF">
        <w:rPr>
          <w:rFonts w:eastAsia="Times New Roman"/>
          <w:sz w:val="40"/>
          <w:szCs w:val="40"/>
        </w:rPr>
        <w:t>Extra-Terrestrial Intelligence</w:t>
      </w:r>
    </w:p>
    <w:p w14:paraId="1F02C762" w14:textId="77777777" w:rsidR="00667BC0" w:rsidRPr="002929AF" w:rsidRDefault="00667BC0" w:rsidP="00B643C7">
      <w:pPr>
        <w:shd w:val="clear" w:color="auto" w:fill="FFFFFF"/>
        <w:jc w:val="both"/>
        <w:rPr>
          <w:rFonts w:eastAsia="Times New Roman"/>
          <w:sz w:val="40"/>
          <w:szCs w:val="40"/>
        </w:rPr>
      </w:pPr>
    </w:p>
    <w:p w14:paraId="48A7CF6C" w14:textId="77777777" w:rsidR="00457DFB" w:rsidRPr="002929AF" w:rsidRDefault="00457DFB" w:rsidP="00B643C7">
      <w:pPr>
        <w:jc w:val="both"/>
      </w:pPr>
      <w:r w:rsidRPr="002929AF">
        <w:t>August 2018</w:t>
      </w:r>
    </w:p>
    <w:p w14:paraId="68CD2D63" w14:textId="77777777" w:rsidR="00457DFB" w:rsidRPr="002929AF" w:rsidRDefault="00457DFB" w:rsidP="00B643C7">
      <w:pPr>
        <w:jc w:val="both"/>
        <w:rPr>
          <w:i/>
        </w:rPr>
      </w:pPr>
      <w:r w:rsidRPr="002929AF">
        <w:rPr>
          <w:i/>
        </w:rPr>
        <w:t>Alexey Turchin</w:t>
      </w:r>
    </w:p>
    <w:p w14:paraId="22530FED" w14:textId="3410C67E" w:rsidR="00457DFB" w:rsidRPr="002929AF" w:rsidRDefault="00457DFB" w:rsidP="00B643C7">
      <w:pPr>
        <w:jc w:val="both"/>
      </w:pPr>
      <w:r w:rsidRPr="002929AF">
        <w:t>Digital Immortality Now</w:t>
      </w:r>
      <w:r w:rsidR="00E37974" w:rsidRPr="002929AF">
        <w:t>,</w:t>
      </w:r>
    </w:p>
    <w:p w14:paraId="6796AC38" w14:textId="11B92EEF" w:rsidR="00457DFB" w:rsidRDefault="00457DFB" w:rsidP="00B643C7">
      <w:pPr>
        <w:jc w:val="both"/>
      </w:pPr>
      <w:r w:rsidRPr="002929AF">
        <w:t>Foundation Science for Life Extension</w:t>
      </w:r>
      <w:r w:rsidR="00D271F3">
        <w:t>,</w:t>
      </w:r>
    </w:p>
    <w:p w14:paraId="0B1DCFCA" w14:textId="05E7D6D8" w:rsidR="00D271F3" w:rsidRPr="002929AF" w:rsidRDefault="00D271F3" w:rsidP="00B643C7">
      <w:pPr>
        <w:jc w:val="both"/>
      </w:pPr>
      <w:r>
        <w:t>Corresponding author</w:t>
      </w:r>
    </w:p>
    <w:p w14:paraId="1A59D83B" w14:textId="19B29664" w:rsidR="00457DFB" w:rsidRDefault="00DD4FB0" w:rsidP="00B643C7">
      <w:pPr>
        <w:jc w:val="both"/>
        <w:rPr>
          <w:rStyle w:val="Hyperlink"/>
        </w:rPr>
      </w:pPr>
      <w:hyperlink r:id="rId6" w:history="1">
        <w:r w:rsidR="00457DFB" w:rsidRPr="002929AF">
          <w:rPr>
            <w:rStyle w:val="Hyperlink"/>
          </w:rPr>
          <w:t>alexeiturchin@gmail.com</w:t>
        </w:r>
      </w:hyperlink>
    </w:p>
    <w:p w14:paraId="400D1029" w14:textId="77777777" w:rsidR="00D271F3" w:rsidRDefault="00D271F3" w:rsidP="00B643C7">
      <w:pPr>
        <w:jc w:val="both"/>
        <w:rPr>
          <w:rStyle w:val="Hyperlink"/>
        </w:rPr>
      </w:pPr>
    </w:p>
    <w:p w14:paraId="73402ABB" w14:textId="1D2C728B" w:rsidR="00593A91" w:rsidRPr="00D271F3" w:rsidRDefault="00593A91" w:rsidP="00B643C7">
      <w:pPr>
        <w:jc w:val="both"/>
        <w:rPr>
          <w:i/>
        </w:rPr>
      </w:pPr>
      <w:r w:rsidRPr="00D271F3">
        <w:rPr>
          <w:i/>
        </w:rPr>
        <w:t>David Denkenberger</w:t>
      </w:r>
    </w:p>
    <w:p w14:paraId="4D330B39" w14:textId="764D50E5" w:rsidR="00593A91" w:rsidRPr="00D271F3" w:rsidRDefault="00593A91" w:rsidP="00B643C7">
      <w:pPr>
        <w:jc w:val="both"/>
      </w:pPr>
      <w:r w:rsidRPr="00D271F3">
        <w:t>University of Alaska Fairbanks</w:t>
      </w:r>
    </w:p>
    <w:p w14:paraId="0F254DEA" w14:textId="39668D34" w:rsidR="00593A91" w:rsidRDefault="00593A91" w:rsidP="00B643C7">
      <w:pPr>
        <w:jc w:val="both"/>
      </w:pPr>
      <w:r w:rsidRPr="00D271F3">
        <w:t>Alliance to Feed the Earth in Disasters (ALLFED)</w:t>
      </w:r>
    </w:p>
    <w:p w14:paraId="2A29D710" w14:textId="4A0EB4CF" w:rsidR="00D271F3" w:rsidRDefault="00104135" w:rsidP="00B643C7">
      <w:pPr>
        <w:jc w:val="both"/>
      </w:pPr>
      <w:hyperlink r:id="rId7" w:history="1">
        <w:r w:rsidRPr="00F8454F">
          <w:rPr>
            <w:rStyle w:val="Hyperlink"/>
          </w:rPr>
          <w:t>david.denkenberger@gmail.com</w:t>
        </w:r>
      </w:hyperlink>
    </w:p>
    <w:p w14:paraId="4C5DF5D3" w14:textId="77777777" w:rsidR="00104135" w:rsidRPr="00D271F3" w:rsidRDefault="00104135" w:rsidP="00B643C7">
      <w:pPr>
        <w:jc w:val="both"/>
      </w:pPr>
    </w:p>
    <w:p w14:paraId="03C91AE4" w14:textId="77777777" w:rsidR="00667BC0" w:rsidRPr="002929AF" w:rsidRDefault="00667BC0" w:rsidP="00B643C7">
      <w:pPr>
        <w:shd w:val="clear" w:color="auto" w:fill="FFFFFF"/>
        <w:jc w:val="both"/>
        <w:rPr>
          <w:rFonts w:eastAsia="Times New Roman"/>
          <w:sz w:val="40"/>
          <w:szCs w:val="40"/>
        </w:rPr>
      </w:pPr>
    </w:p>
    <w:p w14:paraId="55194CEE" w14:textId="278C08A6" w:rsidR="00457DFB" w:rsidRDefault="00457DFB" w:rsidP="00B643C7">
      <w:pPr>
        <w:shd w:val="clear" w:color="auto" w:fill="FFFFFF"/>
        <w:jc w:val="both"/>
        <w:rPr>
          <w:rFonts w:eastAsia="Times New Roman"/>
        </w:rPr>
      </w:pPr>
      <w:r w:rsidRPr="002929AF">
        <w:rPr>
          <w:rFonts w:eastAsia="Times New Roman"/>
          <w:b/>
        </w:rPr>
        <w:t>Abstract</w:t>
      </w:r>
      <w:r w:rsidRPr="002929AF">
        <w:rPr>
          <w:rFonts w:eastAsia="Times New Roman"/>
        </w:rPr>
        <w:t>. In this article</w:t>
      </w:r>
      <w:r w:rsidR="00391607" w:rsidRPr="002929AF">
        <w:rPr>
          <w:rFonts w:eastAsia="Times New Roman"/>
        </w:rPr>
        <w:t>,</w:t>
      </w:r>
      <w:r w:rsidRPr="002929AF">
        <w:rPr>
          <w:rFonts w:eastAsia="Times New Roman"/>
        </w:rPr>
        <w:t xml:space="preserve"> a classification of the global catastrophic risks connected with </w:t>
      </w:r>
      <w:r w:rsidR="00391607" w:rsidRPr="002929AF">
        <w:rPr>
          <w:rFonts w:eastAsia="Times New Roman"/>
        </w:rPr>
        <w:t xml:space="preserve">the </w:t>
      </w:r>
      <w:r w:rsidRPr="002929AF">
        <w:rPr>
          <w:rFonts w:eastAsia="Times New Roman"/>
        </w:rPr>
        <w:t xml:space="preserve">possible existence (or non-existence) of </w:t>
      </w:r>
      <w:r w:rsidR="00B2355B" w:rsidRPr="002929AF">
        <w:rPr>
          <w:rFonts w:eastAsia="Times New Roman"/>
        </w:rPr>
        <w:t>extraterrestrial intelligence</w:t>
      </w:r>
      <w:r w:rsidR="00391607" w:rsidRPr="002929AF">
        <w:rPr>
          <w:rFonts w:eastAsia="Times New Roman"/>
        </w:rPr>
        <w:t xml:space="preserve"> is presented</w:t>
      </w:r>
      <w:r w:rsidR="00B2355B" w:rsidRPr="002929AF">
        <w:rPr>
          <w:rFonts w:eastAsia="Times New Roman"/>
        </w:rPr>
        <w:t xml:space="preserve">. If there are no </w:t>
      </w:r>
      <w:r w:rsidR="00EE0A2A">
        <w:rPr>
          <w:rFonts w:eastAsia="Times New Roman"/>
        </w:rPr>
        <w:t xml:space="preserve">extra-terrestrial </w:t>
      </w:r>
      <w:r w:rsidR="00AE0AEE">
        <w:rPr>
          <w:rFonts w:eastAsia="Times New Roman"/>
        </w:rPr>
        <w:t>intelligences</w:t>
      </w:r>
      <w:r w:rsidR="00EE0A2A">
        <w:rPr>
          <w:rFonts w:eastAsia="Times New Roman"/>
        </w:rPr>
        <w:t xml:space="preserve"> (ETIs)</w:t>
      </w:r>
      <w:r w:rsidR="00B2355B" w:rsidRPr="002929AF">
        <w:rPr>
          <w:rFonts w:eastAsia="Times New Roman"/>
        </w:rPr>
        <w:t xml:space="preserve"> in </w:t>
      </w:r>
      <w:r w:rsidR="00391607" w:rsidRPr="002929AF">
        <w:rPr>
          <w:rFonts w:eastAsia="Times New Roman"/>
        </w:rPr>
        <w:t xml:space="preserve">our </w:t>
      </w:r>
      <w:r w:rsidR="00B2355B" w:rsidRPr="002929AF">
        <w:rPr>
          <w:rFonts w:eastAsia="Times New Roman"/>
        </w:rPr>
        <w:t>light cone, it either means that</w:t>
      </w:r>
      <w:r w:rsidR="00864A80" w:rsidRPr="002929AF">
        <w:rPr>
          <w:rFonts w:eastAsia="Times New Roman"/>
        </w:rPr>
        <w:t xml:space="preserve"> the</w:t>
      </w:r>
      <w:r w:rsidR="00221D43" w:rsidRPr="002929AF">
        <w:rPr>
          <w:rFonts w:eastAsia="Times New Roman"/>
        </w:rPr>
        <w:t xml:space="preserve"> Great F</w:t>
      </w:r>
      <w:r w:rsidR="00B2355B" w:rsidRPr="002929AF">
        <w:rPr>
          <w:rFonts w:eastAsia="Times New Roman"/>
        </w:rPr>
        <w:t>ilter is behind us</w:t>
      </w:r>
      <w:r w:rsidR="00391607" w:rsidRPr="002929AF">
        <w:rPr>
          <w:rFonts w:eastAsia="Times New Roman"/>
        </w:rPr>
        <w:t>,</w:t>
      </w:r>
      <w:r w:rsidR="00B2355B" w:rsidRPr="002929AF">
        <w:rPr>
          <w:rFonts w:eastAsia="Times New Roman"/>
        </w:rPr>
        <w:t xml:space="preserve"> and thus some kind of periodic sterilizing natural catastrophe, like </w:t>
      </w:r>
      <w:r w:rsidR="00391607" w:rsidRPr="002929AF">
        <w:rPr>
          <w:rFonts w:eastAsia="Times New Roman"/>
        </w:rPr>
        <w:t xml:space="preserve">a </w:t>
      </w:r>
      <w:r w:rsidR="00B2355B" w:rsidRPr="002929AF">
        <w:rPr>
          <w:rFonts w:eastAsia="Times New Roman"/>
        </w:rPr>
        <w:t xml:space="preserve">gamma-ray burst, </w:t>
      </w:r>
      <w:r w:rsidR="00D54B4B" w:rsidRPr="002929AF">
        <w:rPr>
          <w:rFonts w:eastAsia="Times New Roman"/>
        </w:rPr>
        <w:t xml:space="preserve">should be given </w:t>
      </w:r>
      <w:r w:rsidR="00391607" w:rsidRPr="002929AF">
        <w:rPr>
          <w:rFonts w:eastAsia="Times New Roman"/>
        </w:rPr>
        <w:t xml:space="preserve">a </w:t>
      </w:r>
      <w:r w:rsidR="00D54B4B" w:rsidRPr="002929AF">
        <w:rPr>
          <w:rFonts w:eastAsia="Times New Roman"/>
        </w:rPr>
        <w:t xml:space="preserve">higher </w:t>
      </w:r>
      <w:r w:rsidR="00E5275F">
        <w:rPr>
          <w:rFonts w:eastAsia="Times New Roman"/>
        </w:rPr>
        <w:t>probability</w:t>
      </w:r>
      <w:r w:rsidR="00D54B4B" w:rsidRPr="002929AF">
        <w:rPr>
          <w:rFonts w:eastAsia="Times New Roman"/>
        </w:rPr>
        <w:t xml:space="preserve"> </w:t>
      </w:r>
      <w:r w:rsidR="00864A80" w:rsidRPr="002929AF">
        <w:rPr>
          <w:rFonts w:eastAsia="Times New Roman"/>
        </w:rPr>
        <w:t>estimate</w:t>
      </w:r>
      <w:r w:rsidR="00B2355B" w:rsidRPr="002929AF">
        <w:rPr>
          <w:rFonts w:eastAsia="Times New Roman"/>
        </w:rPr>
        <w:t xml:space="preserve">, or </w:t>
      </w:r>
      <w:r w:rsidR="00D54B4B" w:rsidRPr="002929AF">
        <w:rPr>
          <w:rFonts w:eastAsia="Times New Roman"/>
        </w:rPr>
        <w:t xml:space="preserve">that </w:t>
      </w:r>
      <w:r w:rsidR="00391607" w:rsidRPr="002929AF">
        <w:rPr>
          <w:rFonts w:eastAsia="Times New Roman"/>
        </w:rPr>
        <w:t xml:space="preserve">the </w:t>
      </w:r>
      <w:r w:rsidR="00D54B4B" w:rsidRPr="002929AF">
        <w:rPr>
          <w:rFonts w:eastAsia="Times New Roman"/>
        </w:rPr>
        <w:t xml:space="preserve">Great Filter is ahead of us, and thus a </w:t>
      </w:r>
      <w:r w:rsidR="00391607" w:rsidRPr="002929AF">
        <w:rPr>
          <w:rFonts w:eastAsia="Times New Roman"/>
        </w:rPr>
        <w:t xml:space="preserve">future </w:t>
      </w:r>
      <w:r w:rsidR="00D54B4B" w:rsidRPr="002929AF">
        <w:rPr>
          <w:rFonts w:eastAsia="Times New Roman"/>
        </w:rPr>
        <w:t xml:space="preserve">global catastrophe is </w:t>
      </w:r>
      <w:r w:rsidR="00593A91">
        <w:rPr>
          <w:rFonts w:eastAsia="Times New Roman"/>
        </w:rPr>
        <w:t>high probability</w:t>
      </w:r>
      <w:r w:rsidR="00D54B4B" w:rsidRPr="002929AF">
        <w:rPr>
          <w:rFonts w:eastAsia="Times New Roman"/>
        </w:rPr>
        <w:t>. If ET</w:t>
      </w:r>
      <w:r w:rsidR="00964C9A" w:rsidRPr="002929AF">
        <w:rPr>
          <w:rFonts w:eastAsia="Times New Roman"/>
        </w:rPr>
        <w:t>I</w:t>
      </w:r>
      <w:r w:rsidR="00C72E3B" w:rsidRPr="002929AF">
        <w:rPr>
          <w:rFonts w:eastAsia="Times New Roman"/>
        </w:rPr>
        <w:t>s</w:t>
      </w:r>
      <w:r w:rsidR="00D54B4B" w:rsidRPr="002929AF">
        <w:rPr>
          <w:rFonts w:eastAsia="Times New Roman"/>
        </w:rPr>
        <w:t xml:space="preserve"> exist in </w:t>
      </w:r>
      <w:r w:rsidR="00A40C9C" w:rsidRPr="002929AF">
        <w:rPr>
          <w:rFonts w:eastAsia="Times New Roman"/>
        </w:rPr>
        <w:t xml:space="preserve">our </w:t>
      </w:r>
      <w:r w:rsidR="00D54B4B" w:rsidRPr="002929AF">
        <w:rPr>
          <w:rFonts w:eastAsia="Times New Roman"/>
        </w:rPr>
        <w:t>light cone</w:t>
      </w:r>
      <w:r w:rsidR="00C72E3B" w:rsidRPr="002929AF">
        <w:rPr>
          <w:rFonts w:eastAsia="Times New Roman"/>
        </w:rPr>
        <w:t xml:space="preserve">, </w:t>
      </w:r>
      <w:r w:rsidR="00A40C9C" w:rsidRPr="002929AF">
        <w:rPr>
          <w:rFonts w:eastAsia="Times New Roman"/>
        </w:rPr>
        <w:t xml:space="preserve">it is </w:t>
      </w:r>
      <w:r w:rsidR="00C72E3B" w:rsidRPr="002929AF">
        <w:rPr>
          <w:rFonts w:eastAsia="Times New Roman"/>
        </w:rPr>
        <w:t xml:space="preserve">most likely </w:t>
      </w:r>
      <w:r w:rsidR="00A40C9C" w:rsidRPr="002929AF">
        <w:rPr>
          <w:rFonts w:eastAsia="Times New Roman"/>
        </w:rPr>
        <w:t xml:space="preserve">they </w:t>
      </w:r>
      <w:r w:rsidR="00C72E3B" w:rsidRPr="002929AF">
        <w:rPr>
          <w:rFonts w:eastAsia="Times New Roman"/>
        </w:rPr>
        <w:t xml:space="preserve">exist in the form of </w:t>
      </w:r>
      <w:r w:rsidR="002762CC">
        <w:rPr>
          <w:rFonts w:eastAsia="Times New Roman"/>
        </w:rPr>
        <w:t>ET</w:t>
      </w:r>
      <w:r w:rsidR="00C72E3B" w:rsidRPr="002929AF">
        <w:rPr>
          <w:rFonts w:eastAsia="Times New Roman"/>
        </w:rPr>
        <w:t xml:space="preserve"> </w:t>
      </w:r>
      <w:r w:rsidR="00EE0A2A">
        <w:rPr>
          <w:rFonts w:eastAsia="Times New Roman"/>
        </w:rPr>
        <w:t xml:space="preserve">artificial </w:t>
      </w:r>
      <w:r w:rsidR="00211526">
        <w:rPr>
          <w:rFonts w:eastAsia="Times New Roman"/>
        </w:rPr>
        <w:t xml:space="preserve">general </w:t>
      </w:r>
      <w:r w:rsidR="00EE0A2A">
        <w:rPr>
          <w:rFonts w:eastAsia="Times New Roman"/>
        </w:rPr>
        <w:t>intelligence</w:t>
      </w:r>
      <w:r w:rsidR="00C72E3B" w:rsidRPr="002929AF">
        <w:rPr>
          <w:rFonts w:eastAsia="Times New Roman"/>
        </w:rPr>
        <w:t xml:space="preserve"> (</w:t>
      </w:r>
      <w:r w:rsidR="002762CC">
        <w:rPr>
          <w:rFonts w:eastAsia="Times New Roman"/>
        </w:rPr>
        <w:t>ET</w:t>
      </w:r>
      <w:r w:rsidR="00C72E3B" w:rsidRPr="002929AF">
        <w:rPr>
          <w:rFonts w:eastAsia="Times New Roman"/>
        </w:rPr>
        <w:t>AI</w:t>
      </w:r>
      <w:r w:rsidR="00A40C9C" w:rsidRPr="002929AF">
        <w:rPr>
          <w:rFonts w:eastAsia="Times New Roman"/>
        </w:rPr>
        <w:t>)</w:t>
      </w:r>
      <w:r w:rsidR="006005EB" w:rsidRPr="002929AF">
        <w:rPr>
          <w:rFonts w:eastAsia="Times New Roman"/>
        </w:rPr>
        <w:t xml:space="preserve">. </w:t>
      </w:r>
      <w:r w:rsidR="00211526">
        <w:rPr>
          <w:rFonts w:eastAsia="Times New Roman"/>
        </w:rPr>
        <w:t>ET</w:t>
      </w:r>
      <w:r w:rsidR="006005EB" w:rsidRPr="002929AF">
        <w:rPr>
          <w:rFonts w:eastAsia="Times New Roman"/>
        </w:rPr>
        <w:t>AI</w:t>
      </w:r>
      <w:r w:rsidR="00A40C9C" w:rsidRPr="002929AF">
        <w:rPr>
          <w:rFonts w:eastAsia="Times New Roman"/>
        </w:rPr>
        <w:t xml:space="preserve"> </w:t>
      </w:r>
      <w:r w:rsidR="006005EB" w:rsidRPr="002929AF">
        <w:rPr>
          <w:rFonts w:eastAsia="Times New Roman"/>
        </w:rPr>
        <w:t xml:space="preserve">may be </w:t>
      </w:r>
      <w:r w:rsidR="00C72E3B" w:rsidRPr="002929AF">
        <w:rPr>
          <w:rFonts w:eastAsia="Times New Roman"/>
        </w:rPr>
        <w:t>travel</w:t>
      </w:r>
      <w:r w:rsidR="00391607" w:rsidRPr="002929AF">
        <w:rPr>
          <w:rFonts w:eastAsia="Times New Roman"/>
        </w:rPr>
        <w:t>ing</w:t>
      </w:r>
      <w:r w:rsidR="00C72E3B" w:rsidRPr="002929AF">
        <w:rPr>
          <w:rFonts w:eastAsia="Times New Roman"/>
        </w:rPr>
        <w:t xml:space="preserve"> at near-light speed as </w:t>
      </w:r>
      <w:r w:rsidR="00391607" w:rsidRPr="002929AF">
        <w:rPr>
          <w:rFonts w:eastAsia="Times New Roman"/>
        </w:rPr>
        <w:t>a</w:t>
      </w:r>
      <w:r w:rsidR="006005EB" w:rsidRPr="002929AF">
        <w:rPr>
          <w:rFonts w:eastAsia="Times New Roman"/>
        </w:rPr>
        <w:t>n explosive</w:t>
      </w:r>
      <w:r w:rsidR="00391607" w:rsidRPr="002929AF">
        <w:rPr>
          <w:rFonts w:eastAsia="Times New Roman"/>
        </w:rPr>
        <w:t xml:space="preserve"> wave of </w:t>
      </w:r>
      <w:r w:rsidR="00C72E3B" w:rsidRPr="002929AF">
        <w:rPr>
          <w:rFonts w:eastAsia="Times New Roman"/>
        </w:rPr>
        <w:t>intelligence</w:t>
      </w:r>
      <w:r w:rsidR="00E5275F">
        <w:rPr>
          <w:rFonts w:eastAsia="Times New Roman"/>
        </w:rPr>
        <w:t xml:space="preserve"> in the form of some nano</w:t>
      </w:r>
      <w:r w:rsidR="00082452">
        <w:rPr>
          <w:rFonts w:eastAsia="Times New Roman"/>
        </w:rPr>
        <w:t>-</w:t>
      </w:r>
      <w:r w:rsidR="00E5275F">
        <w:rPr>
          <w:rFonts w:eastAsia="Times New Roman"/>
        </w:rPr>
        <w:t>me</w:t>
      </w:r>
      <w:r w:rsidR="00082452">
        <w:rPr>
          <w:rFonts w:eastAsia="Times New Roman"/>
        </w:rPr>
        <w:t>c</w:t>
      </w:r>
      <w:r w:rsidR="00E5275F">
        <w:rPr>
          <w:rFonts w:eastAsia="Times New Roman"/>
        </w:rPr>
        <w:t>hanisms</w:t>
      </w:r>
      <w:r w:rsidR="00C72E3B" w:rsidRPr="002929AF">
        <w:rPr>
          <w:rFonts w:eastAsia="Times New Roman"/>
        </w:rPr>
        <w:t xml:space="preserve"> </w:t>
      </w:r>
      <w:r w:rsidR="006005EB" w:rsidRPr="002929AF">
        <w:rPr>
          <w:rFonts w:eastAsia="Times New Roman"/>
        </w:rPr>
        <w:t xml:space="preserve">which </w:t>
      </w:r>
      <w:r w:rsidR="00C72E3B" w:rsidRPr="002929AF">
        <w:rPr>
          <w:rFonts w:eastAsia="Times New Roman"/>
        </w:rPr>
        <w:t xml:space="preserve">could reach us </w:t>
      </w:r>
      <w:r w:rsidR="00391607" w:rsidRPr="002929AF">
        <w:rPr>
          <w:rFonts w:eastAsia="Times New Roman"/>
        </w:rPr>
        <w:t xml:space="preserve">at </w:t>
      </w:r>
      <w:r w:rsidR="00C72E3B" w:rsidRPr="002929AF">
        <w:rPr>
          <w:rFonts w:eastAsia="Times New Roman"/>
        </w:rPr>
        <w:t>any moment</w:t>
      </w:r>
      <w:r w:rsidR="006005EB" w:rsidRPr="002929AF">
        <w:rPr>
          <w:rFonts w:eastAsia="Times New Roman"/>
        </w:rPr>
        <w:t xml:space="preserve">; may </w:t>
      </w:r>
      <w:r w:rsidR="00C72E3B" w:rsidRPr="002929AF">
        <w:rPr>
          <w:rFonts w:eastAsia="Times New Roman"/>
        </w:rPr>
        <w:t>send us potentially dangerous messages with AI-</w:t>
      </w:r>
      <w:r w:rsidR="007D64D2" w:rsidRPr="002929AF">
        <w:rPr>
          <w:rFonts w:eastAsia="Times New Roman"/>
        </w:rPr>
        <w:t>virus payloads</w:t>
      </w:r>
      <w:r w:rsidR="006005EB" w:rsidRPr="002929AF">
        <w:rPr>
          <w:rFonts w:eastAsia="Times New Roman"/>
        </w:rPr>
        <w:t xml:space="preserve">; </w:t>
      </w:r>
      <w:r w:rsidR="007D64D2" w:rsidRPr="002929AF">
        <w:rPr>
          <w:rFonts w:eastAsia="Times New Roman"/>
        </w:rPr>
        <w:t xml:space="preserve">or </w:t>
      </w:r>
      <w:r w:rsidR="006005EB" w:rsidRPr="002929AF">
        <w:rPr>
          <w:rFonts w:eastAsia="Times New Roman"/>
        </w:rPr>
        <w:t xml:space="preserve">be </w:t>
      </w:r>
      <w:r w:rsidR="00C72E3B" w:rsidRPr="002929AF">
        <w:rPr>
          <w:rFonts w:eastAsia="Times New Roman"/>
        </w:rPr>
        <w:t>near</w:t>
      </w:r>
      <w:r w:rsidR="00BC4458" w:rsidRPr="002929AF">
        <w:rPr>
          <w:rFonts w:eastAsia="Times New Roman"/>
        </w:rPr>
        <w:t xml:space="preserve"> or on</w:t>
      </w:r>
      <w:r w:rsidR="00C72E3B" w:rsidRPr="002929AF">
        <w:rPr>
          <w:rFonts w:eastAsia="Times New Roman"/>
        </w:rPr>
        <w:t xml:space="preserve"> Earth in some </w:t>
      </w:r>
      <w:r w:rsidR="00CC1E4B" w:rsidRPr="002929AF">
        <w:rPr>
          <w:rFonts w:eastAsia="Times New Roman"/>
        </w:rPr>
        <w:t xml:space="preserve">dormant </w:t>
      </w:r>
      <w:r w:rsidR="00C72E3B" w:rsidRPr="002929AF">
        <w:rPr>
          <w:rFonts w:eastAsia="Times New Roman"/>
        </w:rPr>
        <w:t>form</w:t>
      </w:r>
      <w:r w:rsidR="00EE0A2A">
        <w:rPr>
          <w:rFonts w:eastAsia="Times New Roman"/>
        </w:rPr>
        <w:t>. This dormant form could be</w:t>
      </w:r>
      <w:r w:rsidR="00C72E3B" w:rsidRPr="002929AF">
        <w:rPr>
          <w:rFonts w:eastAsia="Times New Roman"/>
        </w:rPr>
        <w:t xml:space="preserve"> nanobots, which could </w:t>
      </w:r>
      <w:r w:rsidR="00CC1E4B" w:rsidRPr="002929AF">
        <w:rPr>
          <w:rFonts w:eastAsia="Times New Roman"/>
        </w:rPr>
        <w:t xml:space="preserve">act </w:t>
      </w:r>
      <w:r w:rsidR="00C72E3B" w:rsidRPr="002929AF">
        <w:rPr>
          <w:rFonts w:eastAsia="Times New Roman"/>
        </w:rPr>
        <w:t>as berserkers</w:t>
      </w:r>
      <w:r w:rsidR="00CC1E4B" w:rsidRPr="002929AF">
        <w:rPr>
          <w:rFonts w:eastAsia="Times New Roman"/>
        </w:rPr>
        <w:t xml:space="preserve">, </w:t>
      </w:r>
      <w:r w:rsidR="005052B4" w:rsidRPr="002929AF">
        <w:rPr>
          <w:rFonts w:eastAsia="Times New Roman"/>
        </w:rPr>
        <w:t xml:space="preserve">and be </w:t>
      </w:r>
      <w:r w:rsidR="00C72E3B" w:rsidRPr="002929AF">
        <w:rPr>
          <w:rFonts w:eastAsia="Times New Roman"/>
        </w:rPr>
        <w:t xml:space="preserve">triggered when </w:t>
      </w:r>
      <w:r w:rsidR="005B64B6">
        <w:rPr>
          <w:rFonts w:eastAsia="Times New Roman"/>
        </w:rPr>
        <w:t>humans</w:t>
      </w:r>
      <w:r w:rsidR="00C72E3B" w:rsidRPr="002929AF">
        <w:rPr>
          <w:rFonts w:eastAsia="Times New Roman"/>
        </w:rPr>
        <w:t xml:space="preserve"> </w:t>
      </w:r>
      <w:r w:rsidR="00CC1E4B" w:rsidRPr="002929AF">
        <w:rPr>
          <w:rFonts w:eastAsia="Times New Roman"/>
        </w:rPr>
        <w:t xml:space="preserve">unwittingly </w:t>
      </w:r>
      <w:r w:rsidR="00C72E3B" w:rsidRPr="002929AF">
        <w:rPr>
          <w:rFonts w:eastAsia="Times New Roman"/>
        </w:rPr>
        <w:t xml:space="preserve">cross </w:t>
      </w:r>
      <w:r w:rsidR="00CC1E4B" w:rsidRPr="002929AF">
        <w:rPr>
          <w:rFonts w:eastAsia="Times New Roman"/>
        </w:rPr>
        <w:t xml:space="preserve">some </w:t>
      </w:r>
      <w:r w:rsidR="00C72E3B" w:rsidRPr="002929AF">
        <w:rPr>
          <w:rFonts w:eastAsia="Times New Roman"/>
        </w:rPr>
        <w:t>threshold. If ET</w:t>
      </w:r>
      <w:r w:rsidR="00964C9A" w:rsidRPr="002929AF">
        <w:rPr>
          <w:rFonts w:eastAsia="Times New Roman"/>
        </w:rPr>
        <w:t>I</w:t>
      </w:r>
      <w:r w:rsidR="00EE0A2A">
        <w:rPr>
          <w:rFonts w:eastAsia="Times New Roman"/>
        </w:rPr>
        <w:t>s</w:t>
      </w:r>
      <w:r w:rsidR="00C72E3B" w:rsidRPr="002929AF">
        <w:rPr>
          <w:rFonts w:eastAsia="Times New Roman"/>
        </w:rPr>
        <w:t xml:space="preserve"> are </w:t>
      </w:r>
      <w:r w:rsidR="00CC1E4B" w:rsidRPr="002929AF">
        <w:rPr>
          <w:rFonts w:eastAsia="Times New Roman"/>
        </w:rPr>
        <w:t>near</w:t>
      </w:r>
      <w:r w:rsidR="005052B4" w:rsidRPr="002929AF">
        <w:rPr>
          <w:rFonts w:eastAsia="Times New Roman"/>
        </w:rPr>
        <w:t>by</w:t>
      </w:r>
      <w:r w:rsidR="00CC1E4B" w:rsidRPr="002929AF">
        <w:rPr>
          <w:rFonts w:eastAsia="Times New Roman"/>
        </w:rPr>
        <w:t xml:space="preserve"> and </w:t>
      </w:r>
      <w:r w:rsidR="00C72E3B" w:rsidRPr="002929AF">
        <w:rPr>
          <w:rFonts w:eastAsia="Times New Roman"/>
        </w:rPr>
        <w:t>less a</w:t>
      </w:r>
      <w:r w:rsidR="00864A80" w:rsidRPr="002929AF">
        <w:rPr>
          <w:rFonts w:eastAsia="Times New Roman"/>
        </w:rPr>
        <w:t>dvanced, t</w:t>
      </w:r>
      <w:r w:rsidR="00C72E3B" w:rsidRPr="002929AF">
        <w:rPr>
          <w:rFonts w:eastAsia="Times New Roman"/>
        </w:rPr>
        <w:t xml:space="preserve">hey could find our </w:t>
      </w:r>
      <w:r w:rsidR="00EE0A2A">
        <w:rPr>
          <w:rFonts w:eastAsia="Times New Roman"/>
        </w:rPr>
        <w:t>messaging extra-terrestrial intelligence (</w:t>
      </w:r>
      <w:r w:rsidR="00C72E3B" w:rsidRPr="002929AF">
        <w:rPr>
          <w:rFonts w:eastAsia="Times New Roman"/>
        </w:rPr>
        <w:t>METI</w:t>
      </w:r>
      <w:r w:rsidR="00EE0A2A">
        <w:rPr>
          <w:rFonts w:eastAsia="Times New Roman"/>
        </w:rPr>
        <w:t>)</w:t>
      </w:r>
      <w:r w:rsidR="00C72E3B" w:rsidRPr="002929AF">
        <w:rPr>
          <w:rFonts w:eastAsia="Times New Roman"/>
        </w:rPr>
        <w:t xml:space="preserve"> messages and send </w:t>
      </w:r>
      <w:r w:rsidR="00CC1E4B" w:rsidRPr="002929AF">
        <w:rPr>
          <w:rFonts w:eastAsia="Times New Roman"/>
        </w:rPr>
        <w:t>their</w:t>
      </w:r>
      <w:r w:rsidR="00C72E3B" w:rsidRPr="002929AF">
        <w:rPr>
          <w:rFonts w:eastAsia="Times New Roman"/>
        </w:rPr>
        <w:t xml:space="preserve"> “fleet” </w:t>
      </w:r>
      <w:r w:rsidR="005052B4" w:rsidRPr="002929AF">
        <w:rPr>
          <w:rFonts w:eastAsia="Times New Roman"/>
        </w:rPr>
        <w:t xml:space="preserve">to </w:t>
      </w:r>
      <w:r w:rsidR="00C72E3B" w:rsidRPr="002929AF">
        <w:rPr>
          <w:rFonts w:eastAsia="Times New Roman"/>
        </w:rPr>
        <w:t>or direct weapons to</w:t>
      </w:r>
      <w:r w:rsidR="00CC1E4B" w:rsidRPr="002929AF">
        <w:rPr>
          <w:rFonts w:eastAsia="Times New Roman"/>
        </w:rPr>
        <w:t>ward</w:t>
      </w:r>
      <w:r w:rsidR="00C72E3B" w:rsidRPr="002929AF">
        <w:rPr>
          <w:rFonts w:eastAsia="Times New Roman"/>
        </w:rPr>
        <w:t xml:space="preserve"> Earth. </w:t>
      </w:r>
      <w:r w:rsidR="00864A80" w:rsidRPr="002929AF">
        <w:rPr>
          <w:rFonts w:eastAsia="Times New Roman"/>
        </w:rPr>
        <w:t xml:space="preserve">Even extinct </w:t>
      </w:r>
      <w:r w:rsidR="00EE0A2A">
        <w:rPr>
          <w:rFonts w:eastAsia="Times New Roman"/>
        </w:rPr>
        <w:t>ETIs</w:t>
      </w:r>
      <w:r w:rsidR="00864A80" w:rsidRPr="002929AF">
        <w:rPr>
          <w:rFonts w:eastAsia="Times New Roman"/>
        </w:rPr>
        <w:t xml:space="preserve"> could have </w:t>
      </w:r>
      <w:r w:rsidR="005052B4" w:rsidRPr="002929AF">
        <w:rPr>
          <w:rFonts w:eastAsia="Times New Roman"/>
        </w:rPr>
        <w:t xml:space="preserve">left </w:t>
      </w:r>
      <w:r w:rsidR="00864A80" w:rsidRPr="002929AF">
        <w:rPr>
          <w:rFonts w:eastAsia="Times New Roman"/>
        </w:rPr>
        <w:t>dangerous rem</w:t>
      </w:r>
      <w:r w:rsidR="00CC1E4B" w:rsidRPr="002929AF">
        <w:rPr>
          <w:rFonts w:eastAsia="Times New Roman"/>
        </w:rPr>
        <w:t>nants</w:t>
      </w:r>
      <w:r w:rsidR="00864A80" w:rsidRPr="002929AF">
        <w:rPr>
          <w:rFonts w:eastAsia="Times New Roman"/>
        </w:rPr>
        <w:t xml:space="preserve"> in </w:t>
      </w:r>
      <w:r w:rsidR="00CC1E4B" w:rsidRPr="002929AF">
        <w:rPr>
          <w:rFonts w:eastAsia="Times New Roman"/>
        </w:rPr>
        <w:t xml:space="preserve">the </w:t>
      </w:r>
      <w:r w:rsidR="00864A80" w:rsidRPr="002929AF">
        <w:rPr>
          <w:rFonts w:eastAsia="Times New Roman"/>
        </w:rPr>
        <w:t>form of AI systems</w:t>
      </w:r>
      <w:r w:rsidR="005052B4" w:rsidRPr="002929AF">
        <w:rPr>
          <w:rFonts w:eastAsia="Times New Roman"/>
        </w:rPr>
        <w:t xml:space="preserve"> that </w:t>
      </w:r>
      <w:r w:rsidR="00EE0A2A">
        <w:rPr>
          <w:rFonts w:eastAsia="Times New Roman"/>
        </w:rPr>
        <w:t>our civilization</w:t>
      </w:r>
      <w:r w:rsidR="00864A80" w:rsidRPr="002929AF">
        <w:rPr>
          <w:rFonts w:eastAsia="Times New Roman"/>
        </w:rPr>
        <w:t xml:space="preserve"> </w:t>
      </w:r>
      <w:r w:rsidR="00CC1E4B" w:rsidRPr="002929AF">
        <w:rPr>
          <w:rFonts w:eastAsia="Times New Roman"/>
        </w:rPr>
        <w:t xml:space="preserve">may </w:t>
      </w:r>
      <w:r w:rsidR="00864A80" w:rsidRPr="002929AF">
        <w:rPr>
          <w:rFonts w:eastAsia="Times New Roman"/>
        </w:rPr>
        <w:t xml:space="preserve">encounter. If </w:t>
      </w:r>
      <w:r w:rsidR="005B64B6">
        <w:rPr>
          <w:rFonts w:eastAsia="Times New Roman"/>
        </w:rPr>
        <w:t xml:space="preserve">our </w:t>
      </w:r>
      <w:r w:rsidR="00E5275F">
        <w:rPr>
          <w:rFonts w:eastAsia="Times New Roman"/>
        </w:rPr>
        <w:t>existence</w:t>
      </w:r>
      <w:r w:rsidR="005B64B6">
        <w:rPr>
          <w:rFonts w:eastAsia="Times New Roman"/>
        </w:rPr>
        <w:t xml:space="preserve"> is</w:t>
      </w:r>
      <w:r w:rsidR="00864A80" w:rsidRPr="002929AF">
        <w:rPr>
          <w:rFonts w:eastAsia="Times New Roman"/>
        </w:rPr>
        <w:t xml:space="preserve"> </w:t>
      </w:r>
      <w:r w:rsidR="00CC1E4B" w:rsidRPr="002929AF">
        <w:rPr>
          <w:rFonts w:eastAsia="Times New Roman"/>
        </w:rPr>
        <w:t xml:space="preserve">a </w:t>
      </w:r>
      <w:r w:rsidR="00864A80" w:rsidRPr="002929AF">
        <w:rPr>
          <w:rFonts w:eastAsia="Times New Roman"/>
        </w:rPr>
        <w:t xml:space="preserve">simulation, </w:t>
      </w:r>
      <w:r w:rsidR="005B64B6">
        <w:rPr>
          <w:rFonts w:eastAsia="Times New Roman"/>
        </w:rPr>
        <w:t xml:space="preserve">this </w:t>
      </w:r>
      <w:r w:rsidR="00864A80" w:rsidRPr="002929AF">
        <w:rPr>
          <w:rFonts w:eastAsia="Times New Roman"/>
        </w:rPr>
        <w:t xml:space="preserve">could be </w:t>
      </w:r>
      <w:r w:rsidR="005B64B6">
        <w:rPr>
          <w:rFonts w:eastAsia="Times New Roman"/>
        </w:rPr>
        <w:t>run</w:t>
      </w:r>
      <w:r w:rsidR="00864A80" w:rsidRPr="002929AF">
        <w:rPr>
          <w:rFonts w:eastAsia="Times New Roman"/>
        </w:rPr>
        <w:t xml:space="preserve"> by </w:t>
      </w:r>
      <w:r w:rsidR="00EE0A2A">
        <w:rPr>
          <w:rFonts w:eastAsia="Times New Roman"/>
        </w:rPr>
        <w:t>ETIs</w:t>
      </w:r>
      <w:r w:rsidR="00864A80" w:rsidRPr="002929AF">
        <w:rPr>
          <w:rFonts w:eastAsia="Times New Roman"/>
        </w:rPr>
        <w:t xml:space="preserve">. </w:t>
      </w:r>
      <w:r w:rsidR="005052B4" w:rsidRPr="002929AF">
        <w:rPr>
          <w:rFonts w:eastAsia="Times New Roman"/>
        </w:rPr>
        <w:t>Even a f</w:t>
      </w:r>
      <w:r w:rsidR="00864A80" w:rsidRPr="002929AF">
        <w:rPr>
          <w:rFonts w:eastAsia="Times New Roman"/>
        </w:rPr>
        <w:t xml:space="preserve">alse </w:t>
      </w:r>
      <w:r w:rsidR="0061007A" w:rsidRPr="002929AF">
        <w:rPr>
          <w:rFonts w:eastAsia="Times New Roman"/>
        </w:rPr>
        <w:t xml:space="preserve">belief </w:t>
      </w:r>
      <w:r w:rsidR="00864A80" w:rsidRPr="002929AF">
        <w:rPr>
          <w:rFonts w:eastAsia="Times New Roman"/>
        </w:rPr>
        <w:t xml:space="preserve">in </w:t>
      </w:r>
      <w:r w:rsidR="0061007A" w:rsidRPr="002929AF">
        <w:rPr>
          <w:rFonts w:eastAsia="Times New Roman"/>
        </w:rPr>
        <w:t xml:space="preserve">the </w:t>
      </w:r>
      <w:r w:rsidR="00864A80" w:rsidRPr="002929AF">
        <w:rPr>
          <w:rFonts w:eastAsia="Times New Roman"/>
        </w:rPr>
        <w:t xml:space="preserve">existence of </w:t>
      </w:r>
      <w:r w:rsidR="00EE0A2A">
        <w:rPr>
          <w:rFonts w:eastAsia="Times New Roman"/>
        </w:rPr>
        <w:t>ETIs</w:t>
      </w:r>
      <w:r w:rsidR="00864A80" w:rsidRPr="002929AF">
        <w:rPr>
          <w:rFonts w:eastAsia="Times New Roman"/>
        </w:rPr>
        <w:t xml:space="preserve"> could </w:t>
      </w:r>
      <w:r w:rsidR="0061007A" w:rsidRPr="002929AF">
        <w:rPr>
          <w:rFonts w:eastAsia="Times New Roman"/>
        </w:rPr>
        <w:t xml:space="preserve">potentially </w:t>
      </w:r>
      <w:r w:rsidR="00864A80" w:rsidRPr="002929AF">
        <w:rPr>
          <w:rFonts w:eastAsia="Times New Roman"/>
        </w:rPr>
        <w:t xml:space="preserve">fuel millennial sects. </w:t>
      </w:r>
      <w:r w:rsidR="0061007A" w:rsidRPr="002929AF">
        <w:rPr>
          <w:rFonts w:eastAsia="Times New Roman"/>
        </w:rPr>
        <w:t xml:space="preserve">If </w:t>
      </w:r>
      <w:r w:rsidR="005B64B6">
        <w:rPr>
          <w:rFonts w:eastAsia="Times New Roman"/>
        </w:rPr>
        <w:t>humanity is</w:t>
      </w:r>
      <w:r w:rsidR="00F80041" w:rsidRPr="002929AF">
        <w:rPr>
          <w:rFonts w:eastAsia="Times New Roman"/>
        </w:rPr>
        <w:t xml:space="preserve"> </w:t>
      </w:r>
      <w:r w:rsidR="00781451" w:rsidRPr="002929AF">
        <w:rPr>
          <w:rFonts w:eastAsia="Times New Roman"/>
        </w:rPr>
        <w:t xml:space="preserve">the </w:t>
      </w:r>
      <w:r w:rsidR="00F80041" w:rsidRPr="002929AF">
        <w:rPr>
          <w:rFonts w:eastAsia="Times New Roman"/>
        </w:rPr>
        <w:t>first</w:t>
      </w:r>
      <w:r w:rsidR="00781451" w:rsidRPr="002929AF">
        <w:rPr>
          <w:rFonts w:eastAsia="Times New Roman"/>
        </w:rPr>
        <w:t xml:space="preserve"> intelligence</w:t>
      </w:r>
      <w:r w:rsidR="00E440C2" w:rsidRPr="002929AF">
        <w:rPr>
          <w:rFonts w:eastAsia="Times New Roman"/>
        </w:rPr>
        <w:t xml:space="preserve"> to emerge</w:t>
      </w:r>
      <w:r w:rsidR="00F80041" w:rsidRPr="002929AF">
        <w:rPr>
          <w:rFonts w:eastAsia="Times New Roman"/>
        </w:rPr>
        <w:t xml:space="preserve">, </w:t>
      </w:r>
      <w:r w:rsidR="005B64B6">
        <w:rPr>
          <w:rFonts w:eastAsia="Times New Roman"/>
        </w:rPr>
        <w:t>it</w:t>
      </w:r>
      <w:r w:rsidR="00F80041" w:rsidRPr="002929AF">
        <w:rPr>
          <w:rFonts w:eastAsia="Times New Roman"/>
        </w:rPr>
        <w:t xml:space="preserve"> </w:t>
      </w:r>
      <w:r w:rsidR="00781451" w:rsidRPr="002929AF">
        <w:rPr>
          <w:rFonts w:eastAsia="Times New Roman"/>
        </w:rPr>
        <w:t xml:space="preserve">may </w:t>
      </w:r>
      <w:r w:rsidR="00F80041" w:rsidRPr="002929AF">
        <w:rPr>
          <w:rFonts w:eastAsia="Times New Roman"/>
        </w:rPr>
        <w:t xml:space="preserve">kill or prevent </w:t>
      </w:r>
      <w:r w:rsidR="00781451" w:rsidRPr="002929AF">
        <w:rPr>
          <w:rFonts w:eastAsia="Times New Roman"/>
        </w:rPr>
        <w:t xml:space="preserve">the </w:t>
      </w:r>
      <w:r w:rsidR="00F80041" w:rsidRPr="002929AF">
        <w:rPr>
          <w:rFonts w:eastAsia="Times New Roman"/>
        </w:rPr>
        <w:t xml:space="preserve">existence of all future </w:t>
      </w:r>
      <w:r w:rsidR="00781451" w:rsidRPr="002929AF">
        <w:rPr>
          <w:rFonts w:eastAsia="Times New Roman"/>
        </w:rPr>
        <w:t xml:space="preserve">potential </w:t>
      </w:r>
      <w:r w:rsidR="00F80041" w:rsidRPr="002929AF">
        <w:rPr>
          <w:rFonts w:eastAsia="Times New Roman"/>
        </w:rPr>
        <w:t>ET</w:t>
      </w:r>
      <w:r w:rsidR="00EE0A2A">
        <w:rPr>
          <w:rFonts w:eastAsia="Times New Roman"/>
        </w:rPr>
        <w:t>I</w:t>
      </w:r>
      <w:r w:rsidR="00F80041" w:rsidRPr="002929AF">
        <w:rPr>
          <w:rFonts w:eastAsia="Times New Roman"/>
        </w:rPr>
        <w:t xml:space="preserve">, </w:t>
      </w:r>
      <w:r w:rsidR="00781451" w:rsidRPr="002929AF">
        <w:rPr>
          <w:rFonts w:eastAsia="Times New Roman"/>
        </w:rPr>
        <w:t xml:space="preserve">a different </w:t>
      </w:r>
      <w:r w:rsidR="00F80041" w:rsidRPr="002929AF">
        <w:rPr>
          <w:rFonts w:eastAsia="Times New Roman"/>
        </w:rPr>
        <w:t xml:space="preserve">type of </w:t>
      </w:r>
      <w:r w:rsidR="00614074" w:rsidRPr="002929AF">
        <w:rPr>
          <w:rFonts w:eastAsia="Times New Roman"/>
        </w:rPr>
        <w:t>catastrophe</w:t>
      </w:r>
      <w:r w:rsidR="00F80041" w:rsidRPr="002929AF">
        <w:rPr>
          <w:rFonts w:eastAsia="Times New Roman"/>
        </w:rPr>
        <w:t>.</w:t>
      </w:r>
      <w:r w:rsidR="00614074" w:rsidRPr="002929AF">
        <w:rPr>
          <w:rFonts w:eastAsia="Times New Roman"/>
        </w:rPr>
        <w:t xml:space="preserve"> Several options to prevent catastrophic risks are connected with ET</w:t>
      </w:r>
      <w:r w:rsidR="00E440C2" w:rsidRPr="002929AF">
        <w:rPr>
          <w:rFonts w:eastAsia="Times New Roman"/>
        </w:rPr>
        <w:t>I</w:t>
      </w:r>
      <w:r w:rsidR="00614074" w:rsidRPr="002929AF">
        <w:rPr>
          <w:rFonts w:eastAsia="Times New Roman"/>
        </w:rPr>
        <w:t>: sending request</w:t>
      </w:r>
      <w:r w:rsidR="00781451" w:rsidRPr="002929AF">
        <w:rPr>
          <w:rFonts w:eastAsia="Times New Roman"/>
        </w:rPr>
        <w:t>s</w:t>
      </w:r>
      <w:r w:rsidR="00614074" w:rsidRPr="002929AF">
        <w:rPr>
          <w:rFonts w:eastAsia="Times New Roman"/>
        </w:rPr>
        <w:t xml:space="preserve"> for help, using </w:t>
      </w:r>
      <w:r w:rsidR="00BC4458" w:rsidRPr="002929AF">
        <w:rPr>
          <w:rFonts w:eastAsia="Times New Roman"/>
        </w:rPr>
        <w:t>random</w:t>
      </w:r>
      <w:r w:rsidR="00614074" w:rsidRPr="002929AF">
        <w:rPr>
          <w:rFonts w:eastAsia="Times New Roman"/>
        </w:rPr>
        <w:t xml:space="preserve"> strateg</w:t>
      </w:r>
      <w:r w:rsidR="00781451" w:rsidRPr="002929AF">
        <w:rPr>
          <w:rFonts w:eastAsia="Times New Roman"/>
        </w:rPr>
        <w:t>ies</w:t>
      </w:r>
      <w:r w:rsidR="00614074" w:rsidRPr="002929AF">
        <w:rPr>
          <w:rFonts w:eastAsia="Times New Roman"/>
        </w:rPr>
        <w:t xml:space="preserve"> to escape </w:t>
      </w:r>
      <w:r w:rsidR="00FC61B3" w:rsidRPr="002929AF">
        <w:rPr>
          <w:rFonts w:eastAsia="Times New Roman"/>
        </w:rPr>
        <w:t xml:space="preserve">the </w:t>
      </w:r>
      <w:r w:rsidR="00183A74" w:rsidRPr="002929AF">
        <w:rPr>
          <w:rFonts w:eastAsia="Times New Roman"/>
        </w:rPr>
        <w:t>Fermi paradox</w:t>
      </w:r>
      <w:r w:rsidR="00781451" w:rsidRPr="002929AF">
        <w:rPr>
          <w:rFonts w:eastAsia="Times New Roman"/>
        </w:rPr>
        <w:t>,</w:t>
      </w:r>
      <w:r w:rsidR="00183A74" w:rsidRPr="002929AF">
        <w:rPr>
          <w:rFonts w:eastAsia="Times New Roman"/>
        </w:rPr>
        <w:t xml:space="preserve"> Great F</w:t>
      </w:r>
      <w:r w:rsidR="00614074" w:rsidRPr="002929AF">
        <w:rPr>
          <w:rFonts w:eastAsia="Times New Roman"/>
        </w:rPr>
        <w:t xml:space="preserve">ilter prediction, or </w:t>
      </w:r>
      <w:r w:rsidR="00781451" w:rsidRPr="002929AF">
        <w:rPr>
          <w:rFonts w:eastAsia="Times New Roman"/>
        </w:rPr>
        <w:t xml:space="preserve">the </w:t>
      </w:r>
      <w:r w:rsidR="00614074" w:rsidRPr="002929AF">
        <w:rPr>
          <w:rFonts w:eastAsia="Times New Roman"/>
        </w:rPr>
        <w:t xml:space="preserve">hope that </w:t>
      </w:r>
      <w:r w:rsidR="005B64B6">
        <w:rPr>
          <w:rFonts w:eastAsia="Times New Roman"/>
        </w:rPr>
        <w:t>ETIs</w:t>
      </w:r>
      <w:r w:rsidR="00614074" w:rsidRPr="002929AF">
        <w:rPr>
          <w:rFonts w:eastAsia="Times New Roman"/>
        </w:rPr>
        <w:t xml:space="preserve"> will find </w:t>
      </w:r>
      <w:r w:rsidR="00781451" w:rsidRPr="002929AF">
        <w:rPr>
          <w:rFonts w:eastAsia="Times New Roman"/>
        </w:rPr>
        <w:t xml:space="preserve">the </w:t>
      </w:r>
      <w:r w:rsidR="00614074" w:rsidRPr="002929AF">
        <w:rPr>
          <w:rFonts w:eastAsia="Times New Roman"/>
        </w:rPr>
        <w:t xml:space="preserve">remains </w:t>
      </w:r>
      <w:r w:rsidR="00781451" w:rsidRPr="002929AF">
        <w:rPr>
          <w:rFonts w:eastAsia="Times New Roman"/>
        </w:rPr>
        <w:t xml:space="preserve">of our extinct civilization </w:t>
      </w:r>
      <w:r w:rsidR="00614074" w:rsidRPr="002929AF">
        <w:rPr>
          <w:rFonts w:eastAsia="Times New Roman"/>
        </w:rPr>
        <w:t xml:space="preserve">and resurrect </w:t>
      </w:r>
      <w:r w:rsidR="005B64B6">
        <w:rPr>
          <w:rFonts w:eastAsia="Times New Roman"/>
        </w:rPr>
        <w:t>it</w:t>
      </w:r>
      <w:r w:rsidR="00614074" w:rsidRPr="002929AF">
        <w:rPr>
          <w:rFonts w:eastAsia="Times New Roman"/>
        </w:rPr>
        <w:t xml:space="preserve">. </w:t>
      </w:r>
    </w:p>
    <w:p w14:paraId="5CB935E0" w14:textId="77777777" w:rsidR="00DD4FB0" w:rsidRDefault="00DD4FB0" w:rsidP="00B643C7">
      <w:pPr>
        <w:shd w:val="clear" w:color="auto" w:fill="FFFFFF"/>
        <w:jc w:val="both"/>
        <w:rPr>
          <w:rFonts w:eastAsia="Times New Roman"/>
        </w:rPr>
      </w:pPr>
    </w:p>
    <w:p w14:paraId="4854AC54" w14:textId="6FA56144" w:rsidR="00DD4FB0" w:rsidRPr="002929AF" w:rsidRDefault="00DD4FB0" w:rsidP="00B643C7">
      <w:pPr>
        <w:shd w:val="clear" w:color="auto" w:fill="FFFFFF"/>
        <w:jc w:val="both"/>
        <w:rPr>
          <w:rFonts w:eastAsia="Times New Roman"/>
        </w:rPr>
      </w:pPr>
      <w:r w:rsidRPr="00DD4FB0">
        <w:rPr>
          <w:rFonts w:eastAsia="Times New Roman"/>
          <w:b/>
        </w:rPr>
        <w:t>Keywords</w:t>
      </w:r>
      <w:r>
        <w:rPr>
          <w:rFonts w:eastAsia="Times New Roman"/>
        </w:rPr>
        <w:t xml:space="preserve">: </w:t>
      </w:r>
      <w:bookmarkStart w:id="0" w:name="_GoBack"/>
      <w:r>
        <w:rPr>
          <w:rFonts w:eastAsia="Times New Roman"/>
        </w:rPr>
        <w:t>extraterrestrial intelligence – SETI – METI – von Neumann probes – Fermi paradox – global catastrophic risks</w:t>
      </w:r>
      <w:bookmarkEnd w:id="0"/>
    </w:p>
    <w:p w14:paraId="129A950C" w14:textId="77777777" w:rsidR="0017587E" w:rsidRPr="002929AF" w:rsidRDefault="0017587E" w:rsidP="00B643C7">
      <w:pPr>
        <w:shd w:val="clear" w:color="auto" w:fill="FFFFFF"/>
        <w:jc w:val="both"/>
        <w:rPr>
          <w:rFonts w:eastAsia="Times New Roman"/>
        </w:rPr>
      </w:pPr>
    </w:p>
    <w:p w14:paraId="008D96AC" w14:textId="3731ED14" w:rsidR="0017587E" w:rsidRPr="002929AF" w:rsidRDefault="00DD4FB0" w:rsidP="00B643C7">
      <w:pPr>
        <w:shd w:val="clear" w:color="auto" w:fill="FFFFFF"/>
        <w:jc w:val="both"/>
        <w:rPr>
          <w:rFonts w:eastAsia="Times New Roman"/>
        </w:rPr>
      </w:pPr>
      <w:r>
        <w:rPr>
          <w:rFonts w:eastAsia="Times New Roman"/>
          <w:b/>
        </w:rPr>
        <w:t>Highlights</w:t>
      </w:r>
      <w:r w:rsidR="0017587E" w:rsidRPr="002929AF">
        <w:rPr>
          <w:rFonts w:eastAsia="Times New Roman"/>
        </w:rPr>
        <w:t>:</w:t>
      </w:r>
    </w:p>
    <w:p w14:paraId="52D9F111" w14:textId="1619C14D" w:rsidR="0017587E" w:rsidRPr="002929AF" w:rsidRDefault="00E440C2" w:rsidP="00B643C7">
      <w:pPr>
        <w:pStyle w:val="ListParagraph"/>
        <w:numPr>
          <w:ilvl w:val="0"/>
          <w:numId w:val="3"/>
        </w:numPr>
        <w:shd w:val="clear" w:color="auto" w:fill="FFFFFF"/>
        <w:jc w:val="both"/>
        <w:rPr>
          <w:rFonts w:ascii="Times New Roman" w:eastAsia="Times New Roman" w:hAnsi="Times New Roman" w:cs="Times New Roman"/>
        </w:rPr>
      </w:pPr>
      <w:r w:rsidRPr="002929AF">
        <w:rPr>
          <w:rFonts w:ascii="Times New Roman" w:eastAsia="Times New Roman" w:hAnsi="Times New Roman" w:cs="Times New Roman"/>
        </w:rPr>
        <w:t>T</w:t>
      </w:r>
      <w:r w:rsidR="0017587E" w:rsidRPr="002929AF">
        <w:rPr>
          <w:rFonts w:ascii="Times New Roman" w:eastAsia="Times New Roman" w:hAnsi="Times New Roman" w:cs="Times New Roman"/>
        </w:rPr>
        <w:t xml:space="preserve">his </w:t>
      </w:r>
      <w:r w:rsidR="005B64B6">
        <w:rPr>
          <w:rFonts w:ascii="Times New Roman" w:eastAsia="Times New Roman" w:hAnsi="Times New Roman" w:cs="Times New Roman"/>
        </w:rPr>
        <w:t xml:space="preserve">paper </w:t>
      </w:r>
      <w:r w:rsidRPr="002929AF">
        <w:rPr>
          <w:rFonts w:ascii="Times New Roman" w:eastAsia="Times New Roman" w:hAnsi="Times New Roman" w:cs="Times New Roman"/>
        </w:rPr>
        <w:t xml:space="preserve">introduces </w:t>
      </w:r>
      <w:r w:rsidR="0017587E" w:rsidRPr="002929AF">
        <w:rPr>
          <w:rFonts w:ascii="Times New Roman" w:eastAsia="Times New Roman" w:hAnsi="Times New Roman" w:cs="Times New Roman"/>
        </w:rPr>
        <w:t>the notion of “ET</w:t>
      </w:r>
      <w:r w:rsidR="00964C9A" w:rsidRPr="002929AF">
        <w:rPr>
          <w:rFonts w:ascii="Times New Roman" w:eastAsia="Times New Roman" w:hAnsi="Times New Roman" w:cs="Times New Roman"/>
        </w:rPr>
        <w:t>I</w:t>
      </w:r>
      <w:r w:rsidR="0017587E" w:rsidRPr="002929AF">
        <w:rPr>
          <w:rFonts w:ascii="Times New Roman" w:eastAsia="Times New Roman" w:hAnsi="Times New Roman" w:cs="Times New Roman"/>
        </w:rPr>
        <w:t>-risks”.</w:t>
      </w:r>
    </w:p>
    <w:p w14:paraId="0E01F5F1" w14:textId="6EC95443" w:rsidR="0017587E" w:rsidRPr="002929AF" w:rsidRDefault="003C3519" w:rsidP="00B643C7">
      <w:pPr>
        <w:pStyle w:val="ListParagraph"/>
        <w:numPr>
          <w:ilvl w:val="0"/>
          <w:numId w:val="3"/>
        </w:numPr>
        <w:shd w:val="clear" w:color="auto" w:fill="FFFFFF"/>
        <w:jc w:val="both"/>
        <w:rPr>
          <w:rFonts w:ascii="Times New Roman" w:eastAsia="Times New Roman" w:hAnsi="Times New Roman" w:cs="Times New Roman"/>
        </w:rPr>
      </w:pPr>
      <w:r w:rsidRPr="002929AF">
        <w:rPr>
          <w:rFonts w:ascii="Times New Roman" w:eastAsia="Times New Roman" w:hAnsi="Times New Roman" w:cs="Times New Roman"/>
        </w:rPr>
        <w:t>ET</w:t>
      </w:r>
      <w:r w:rsidR="00964C9A" w:rsidRPr="002929AF">
        <w:rPr>
          <w:rFonts w:ascii="Times New Roman" w:eastAsia="Times New Roman" w:hAnsi="Times New Roman" w:cs="Times New Roman"/>
        </w:rPr>
        <w:t>I</w:t>
      </w:r>
      <w:r w:rsidRPr="002929AF">
        <w:rPr>
          <w:rFonts w:ascii="Times New Roman" w:eastAsia="Times New Roman" w:hAnsi="Times New Roman" w:cs="Times New Roman"/>
        </w:rPr>
        <w:t>-</w:t>
      </w:r>
      <w:r w:rsidR="0017587E" w:rsidRPr="002929AF">
        <w:rPr>
          <w:rFonts w:ascii="Times New Roman" w:eastAsia="Times New Roman" w:hAnsi="Times New Roman" w:cs="Times New Roman"/>
        </w:rPr>
        <w:t xml:space="preserve">risks are classified according to different solutions of </w:t>
      </w:r>
      <w:r w:rsidR="00FC61B3" w:rsidRPr="002929AF">
        <w:rPr>
          <w:rFonts w:ascii="Times New Roman" w:eastAsia="Times New Roman" w:hAnsi="Times New Roman" w:cs="Times New Roman"/>
        </w:rPr>
        <w:t xml:space="preserve">the </w:t>
      </w:r>
      <w:r w:rsidR="0017587E" w:rsidRPr="002929AF">
        <w:rPr>
          <w:rFonts w:ascii="Times New Roman" w:eastAsia="Times New Roman" w:hAnsi="Times New Roman" w:cs="Times New Roman"/>
        </w:rPr>
        <w:t>Fermi paradox.</w:t>
      </w:r>
    </w:p>
    <w:p w14:paraId="7C44D88B" w14:textId="559FAC9B" w:rsidR="0017587E" w:rsidRPr="002929AF" w:rsidRDefault="0017587E" w:rsidP="00B643C7">
      <w:pPr>
        <w:pStyle w:val="ListParagraph"/>
        <w:numPr>
          <w:ilvl w:val="0"/>
          <w:numId w:val="3"/>
        </w:numPr>
        <w:shd w:val="clear" w:color="auto" w:fill="FFFFFF"/>
        <w:jc w:val="both"/>
        <w:rPr>
          <w:rFonts w:ascii="Times New Roman" w:eastAsia="Times New Roman" w:hAnsi="Times New Roman" w:cs="Times New Roman"/>
        </w:rPr>
      </w:pPr>
      <w:r w:rsidRPr="002929AF">
        <w:rPr>
          <w:rFonts w:ascii="Times New Roman" w:eastAsia="Times New Roman" w:hAnsi="Times New Roman" w:cs="Times New Roman"/>
        </w:rPr>
        <w:t>The biggest risks are</w:t>
      </w:r>
      <w:r w:rsidR="003C3519" w:rsidRPr="002929AF">
        <w:rPr>
          <w:rFonts w:ascii="Times New Roman" w:eastAsia="Times New Roman" w:hAnsi="Times New Roman" w:cs="Times New Roman"/>
        </w:rPr>
        <w:t>:</w:t>
      </w:r>
      <w:r w:rsidRPr="002929AF">
        <w:rPr>
          <w:rFonts w:ascii="Times New Roman" w:eastAsia="Times New Roman" w:hAnsi="Times New Roman" w:cs="Times New Roman"/>
        </w:rPr>
        <w:t xml:space="preserve"> </w:t>
      </w:r>
      <w:r w:rsidR="003C3519" w:rsidRPr="002929AF">
        <w:rPr>
          <w:rFonts w:ascii="Times New Roman" w:eastAsia="Times New Roman" w:hAnsi="Times New Roman" w:cs="Times New Roman"/>
        </w:rPr>
        <w:t xml:space="preserve">a) </w:t>
      </w:r>
      <w:r w:rsidRPr="002929AF">
        <w:rPr>
          <w:rFonts w:ascii="Times New Roman" w:eastAsia="Times New Roman" w:hAnsi="Times New Roman" w:cs="Times New Roman"/>
        </w:rPr>
        <w:t xml:space="preserve">non-existence of </w:t>
      </w:r>
      <w:r w:rsidR="00183A74" w:rsidRPr="002929AF">
        <w:rPr>
          <w:rFonts w:ascii="Times New Roman" w:eastAsia="Times New Roman" w:hAnsi="Times New Roman" w:cs="Times New Roman"/>
        </w:rPr>
        <w:t>ETI</w:t>
      </w:r>
      <w:r w:rsidRPr="002929AF">
        <w:rPr>
          <w:rFonts w:ascii="Times New Roman" w:eastAsia="Times New Roman" w:hAnsi="Times New Roman" w:cs="Times New Roman"/>
        </w:rPr>
        <w:t>, which implie</w:t>
      </w:r>
      <w:r w:rsidR="003C3519" w:rsidRPr="002929AF">
        <w:rPr>
          <w:rFonts w:ascii="Times New Roman" w:eastAsia="Times New Roman" w:hAnsi="Times New Roman" w:cs="Times New Roman"/>
        </w:rPr>
        <w:t xml:space="preserve">s </w:t>
      </w:r>
      <w:r w:rsidR="004D06A0" w:rsidRPr="002929AF">
        <w:rPr>
          <w:rFonts w:ascii="Times New Roman" w:eastAsia="Times New Roman" w:hAnsi="Times New Roman" w:cs="Times New Roman"/>
        </w:rPr>
        <w:t xml:space="preserve">some </w:t>
      </w:r>
      <w:r w:rsidRPr="002929AF">
        <w:rPr>
          <w:rFonts w:ascii="Times New Roman" w:eastAsia="Times New Roman" w:hAnsi="Times New Roman" w:cs="Times New Roman"/>
        </w:rPr>
        <w:t xml:space="preserve">powerful future Great Filter, </w:t>
      </w:r>
      <w:r w:rsidR="003C3519" w:rsidRPr="002929AF">
        <w:rPr>
          <w:rFonts w:ascii="Times New Roman" w:eastAsia="Times New Roman" w:hAnsi="Times New Roman" w:cs="Times New Roman"/>
        </w:rPr>
        <w:t xml:space="preserve">b) </w:t>
      </w:r>
      <w:r w:rsidRPr="002929AF">
        <w:rPr>
          <w:rFonts w:ascii="Times New Roman" w:eastAsia="Times New Roman" w:hAnsi="Times New Roman" w:cs="Times New Roman"/>
        </w:rPr>
        <w:t xml:space="preserve">SETI-attack and </w:t>
      </w:r>
      <w:r w:rsidR="003C3519" w:rsidRPr="002929AF">
        <w:rPr>
          <w:rFonts w:ascii="Times New Roman" w:eastAsia="Times New Roman" w:hAnsi="Times New Roman" w:cs="Times New Roman"/>
        </w:rPr>
        <w:t xml:space="preserve">с) </w:t>
      </w:r>
      <w:r w:rsidRPr="002929AF">
        <w:rPr>
          <w:rFonts w:ascii="Times New Roman" w:eastAsia="Times New Roman" w:hAnsi="Times New Roman" w:cs="Times New Roman"/>
        </w:rPr>
        <w:t xml:space="preserve">living in a simulation created by </w:t>
      </w:r>
      <w:r w:rsidR="005B64B6">
        <w:rPr>
          <w:rFonts w:ascii="Times New Roman" w:eastAsia="Times New Roman" w:hAnsi="Times New Roman" w:cs="Times New Roman"/>
        </w:rPr>
        <w:t>ETIs</w:t>
      </w:r>
      <w:r w:rsidRPr="002929AF">
        <w:rPr>
          <w:rFonts w:ascii="Times New Roman" w:eastAsia="Times New Roman" w:hAnsi="Times New Roman" w:cs="Times New Roman"/>
        </w:rPr>
        <w:t>.</w:t>
      </w:r>
    </w:p>
    <w:p w14:paraId="78343CF6" w14:textId="69ADABDE" w:rsidR="0017587E" w:rsidRPr="002929AF" w:rsidRDefault="0017587E" w:rsidP="00B643C7">
      <w:pPr>
        <w:pStyle w:val="ListParagraph"/>
        <w:numPr>
          <w:ilvl w:val="0"/>
          <w:numId w:val="3"/>
        </w:numPr>
        <w:shd w:val="clear" w:color="auto" w:fill="FFFFFF"/>
        <w:jc w:val="both"/>
        <w:rPr>
          <w:rFonts w:ascii="Times New Roman" w:eastAsia="Times New Roman" w:hAnsi="Times New Roman" w:cs="Times New Roman"/>
        </w:rPr>
      </w:pPr>
      <w:r w:rsidRPr="002929AF">
        <w:rPr>
          <w:rFonts w:ascii="Times New Roman" w:eastAsia="Times New Roman" w:hAnsi="Times New Roman" w:cs="Times New Roman"/>
        </w:rPr>
        <w:t xml:space="preserve">The risks which are </w:t>
      </w:r>
      <w:r w:rsidR="004D06A0" w:rsidRPr="002929AF">
        <w:rPr>
          <w:rFonts w:ascii="Times New Roman" w:eastAsia="Times New Roman" w:hAnsi="Times New Roman" w:cs="Times New Roman"/>
        </w:rPr>
        <w:t xml:space="preserve">most </w:t>
      </w:r>
      <w:r w:rsidRPr="002929AF">
        <w:rPr>
          <w:rFonts w:ascii="Times New Roman" w:eastAsia="Times New Roman" w:hAnsi="Times New Roman" w:cs="Times New Roman"/>
        </w:rPr>
        <w:t xml:space="preserve">often discussed are minuscule: </w:t>
      </w:r>
      <w:r w:rsidR="00BC4458" w:rsidRPr="002929AF">
        <w:rPr>
          <w:rFonts w:ascii="Times New Roman" w:eastAsia="Times New Roman" w:hAnsi="Times New Roman" w:cs="Times New Roman"/>
        </w:rPr>
        <w:t>sending messages</w:t>
      </w:r>
      <w:r w:rsidR="00183A74" w:rsidRPr="002929AF">
        <w:rPr>
          <w:rFonts w:ascii="Times New Roman" w:eastAsia="Times New Roman" w:hAnsi="Times New Roman" w:cs="Times New Roman"/>
        </w:rPr>
        <w:t xml:space="preserve"> attracting ETI</w:t>
      </w:r>
      <w:r w:rsidRPr="002929AF">
        <w:rPr>
          <w:rFonts w:ascii="Times New Roman" w:eastAsia="Times New Roman" w:hAnsi="Times New Roman" w:cs="Times New Roman"/>
        </w:rPr>
        <w:t xml:space="preserve"> and “alien invasion”</w:t>
      </w:r>
      <w:r w:rsidR="00036E3F" w:rsidRPr="002929AF">
        <w:rPr>
          <w:rFonts w:ascii="Times New Roman" w:eastAsia="Times New Roman" w:hAnsi="Times New Roman" w:cs="Times New Roman"/>
        </w:rPr>
        <w:t>.</w:t>
      </w:r>
    </w:p>
    <w:p w14:paraId="07139BF0" w14:textId="46A763A0" w:rsidR="0017587E" w:rsidRPr="002929AF" w:rsidRDefault="005B64B6" w:rsidP="00B643C7">
      <w:pPr>
        <w:pStyle w:val="ListParagraph"/>
        <w:numPr>
          <w:ilvl w:val="0"/>
          <w:numId w:val="3"/>
        </w:numPr>
        <w:shd w:val="clear" w:color="auto" w:fill="FFFFFF"/>
        <w:jc w:val="both"/>
        <w:rPr>
          <w:rFonts w:ascii="Times New Roman" w:eastAsia="Times New Roman" w:hAnsi="Times New Roman" w:cs="Times New Roman"/>
        </w:rPr>
      </w:pPr>
      <w:r>
        <w:rPr>
          <w:rFonts w:ascii="Times New Roman" w:eastAsia="Times New Roman" w:hAnsi="Times New Roman" w:cs="Times New Roman"/>
        </w:rPr>
        <w:t>Humanity</w:t>
      </w:r>
      <w:r w:rsidR="0017587E" w:rsidRPr="002929AF">
        <w:rPr>
          <w:rFonts w:ascii="Times New Roman" w:eastAsia="Times New Roman" w:hAnsi="Times New Roman" w:cs="Times New Roman"/>
        </w:rPr>
        <w:t xml:space="preserve"> </w:t>
      </w:r>
      <w:r w:rsidR="000463AF" w:rsidRPr="002929AF">
        <w:rPr>
          <w:rFonts w:ascii="Times New Roman" w:eastAsia="Times New Roman" w:hAnsi="Times New Roman" w:cs="Times New Roman"/>
        </w:rPr>
        <w:t xml:space="preserve">may </w:t>
      </w:r>
      <w:r w:rsidR="0017587E" w:rsidRPr="002929AF">
        <w:rPr>
          <w:rFonts w:ascii="Times New Roman" w:eastAsia="Times New Roman" w:hAnsi="Times New Roman" w:cs="Times New Roman"/>
        </w:rPr>
        <w:t xml:space="preserve">be a threat to </w:t>
      </w:r>
      <w:r w:rsidR="00932696" w:rsidRPr="002929AF">
        <w:rPr>
          <w:rFonts w:ascii="Times New Roman" w:eastAsia="Times New Roman" w:hAnsi="Times New Roman" w:cs="Times New Roman"/>
        </w:rPr>
        <w:t xml:space="preserve">the emergence of </w:t>
      </w:r>
      <w:r w:rsidR="0017587E" w:rsidRPr="002929AF">
        <w:rPr>
          <w:rFonts w:ascii="Times New Roman" w:eastAsia="Times New Roman" w:hAnsi="Times New Roman" w:cs="Times New Roman"/>
        </w:rPr>
        <w:t xml:space="preserve">future </w:t>
      </w:r>
      <w:r w:rsidR="00932696" w:rsidRPr="002929AF">
        <w:rPr>
          <w:rFonts w:ascii="Times New Roman" w:eastAsia="Times New Roman" w:hAnsi="Times New Roman" w:cs="Times New Roman"/>
        </w:rPr>
        <w:t>ETI</w:t>
      </w:r>
      <w:r w:rsidR="0017587E" w:rsidRPr="002929AF">
        <w:rPr>
          <w:rFonts w:ascii="Times New Roman" w:eastAsia="Times New Roman" w:hAnsi="Times New Roman" w:cs="Times New Roman"/>
        </w:rPr>
        <w:t>.</w:t>
      </w:r>
    </w:p>
    <w:p w14:paraId="265B04EE" w14:textId="63FC7DBB" w:rsidR="00E41CB2" w:rsidRPr="002929AF" w:rsidRDefault="00E41CB2" w:rsidP="00B643C7">
      <w:pPr>
        <w:pStyle w:val="Heading1"/>
        <w:jc w:val="both"/>
        <w:rPr>
          <w:rFonts w:ascii="Times New Roman" w:hAnsi="Times New Roman" w:cs="Times New Roman"/>
        </w:rPr>
      </w:pPr>
      <w:bookmarkStart w:id="1" w:name="_Toc521692841"/>
      <w:bookmarkStart w:id="2" w:name="_Toc522277732"/>
      <w:r w:rsidRPr="002929AF">
        <w:rPr>
          <w:rFonts w:ascii="Times New Roman" w:hAnsi="Times New Roman" w:cs="Times New Roman"/>
        </w:rPr>
        <w:lastRenderedPageBreak/>
        <w:t>1 Introduction</w:t>
      </w:r>
      <w:bookmarkEnd w:id="1"/>
      <w:bookmarkEnd w:id="2"/>
    </w:p>
    <w:p w14:paraId="0A48A401" w14:textId="148781F9" w:rsidR="00667BC0" w:rsidRPr="002929AF" w:rsidRDefault="00667BC0" w:rsidP="00B643C7">
      <w:pPr>
        <w:shd w:val="clear" w:color="auto" w:fill="FFFFFF"/>
        <w:spacing w:before="100" w:beforeAutospacing="1" w:after="100" w:afterAutospacing="1"/>
        <w:jc w:val="both"/>
        <w:textAlignment w:val="baseline"/>
      </w:pPr>
      <w:r w:rsidRPr="002929AF">
        <w:t xml:space="preserve">Stephen Hawking </w:t>
      </w:r>
      <w:r w:rsidR="00E800F0" w:rsidRPr="002929AF">
        <w:t>famously said that</w:t>
      </w:r>
      <w:r w:rsidRPr="002929AF">
        <w:t xml:space="preserve"> </w:t>
      </w:r>
      <w:r w:rsidR="00E41CB2" w:rsidRPr="002929AF">
        <w:t>extraterrestrial intelligence</w:t>
      </w:r>
      <w:r w:rsidRPr="002929AF">
        <w:t xml:space="preserve"> </w:t>
      </w:r>
      <w:r w:rsidR="005B64B6">
        <w:t xml:space="preserve">(ETI) </w:t>
      </w:r>
      <w:r w:rsidR="00E41CB2" w:rsidRPr="002929AF">
        <w:t>is</w:t>
      </w:r>
      <w:r w:rsidRPr="002929AF">
        <w:t xml:space="preserve"> one of the main risks to</w:t>
      </w:r>
      <w:r w:rsidR="00E37974" w:rsidRPr="002929AF">
        <w:t xml:space="preserve"> </w:t>
      </w:r>
      <w:r w:rsidRPr="002929AF">
        <w:t>human existence</w:t>
      </w:r>
      <w:r w:rsidR="00202322" w:rsidRPr="002929AF">
        <w:t xml:space="preserve"> </w:t>
      </w:r>
      <w:r w:rsidR="00202322" w:rsidRPr="002929AF">
        <w:fldChar w:fldCharType="begin"/>
      </w:r>
      <w:r w:rsidR="00256F4A">
        <w:instrText xml:space="preserve"> ADDIN ZOTERO_ITEM CSL_CITATION {"citationID":"lLG8CvRi","properties":{"formattedCitation":"[1]","plainCitation":"[1]","noteIndex":0},"citationItems":[{"id":7180,"uris":["http://zotero.org/users/3736454/items/G4KR3S9C"],"uri":["http://zotero.org/users/3736454/items/G4KR3S9C"],"itemData":{"id":7180,"type":"article-magazine","title":"Stephen Hawking: Intelligent Aliens Could Destroy Humanity, But Let's Search Anyway","container-title":"Space.com","abstract":"Famed physicist Stephen Hawking helped launch a major new search for intelligent alien life, despite having strong fears that such creatures would destroy humanity.","URL":"https://www.space.com/29999-stephen-hawking-intelligent-alien-life-danger.html","shortTitle":"Stephen Hawking","author":[{"family":"Cofield","given":"C."}],"issued":{"date-parts":[["2015"]]},"accessed":{"date-parts":[["2018",2,17]]}}}],"schema":"https://github.com/citation-style-language/schema/raw/master/csl-citation.json"} </w:instrText>
      </w:r>
      <w:r w:rsidR="00202322" w:rsidRPr="002929AF">
        <w:fldChar w:fldCharType="separate"/>
      </w:r>
      <w:r w:rsidR="00256F4A">
        <w:rPr>
          <w:noProof/>
        </w:rPr>
        <w:t>[1]</w:t>
      </w:r>
      <w:r w:rsidR="00202322" w:rsidRPr="002929AF">
        <w:fldChar w:fldCharType="end"/>
      </w:r>
      <w:r w:rsidRPr="002929AF">
        <w:t xml:space="preserve">. In this </w:t>
      </w:r>
      <w:r w:rsidR="00E41CB2" w:rsidRPr="002929AF">
        <w:t>article</w:t>
      </w:r>
      <w:r w:rsidR="00B2355B" w:rsidRPr="002929AF">
        <w:t>,</w:t>
      </w:r>
      <w:r w:rsidRPr="002929AF">
        <w:t xml:space="preserve"> </w:t>
      </w:r>
      <w:r w:rsidR="005B64B6">
        <w:t>we</w:t>
      </w:r>
      <w:r w:rsidRPr="002929AF">
        <w:t xml:space="preserve"> </w:t>
      </w:r>
      <w:r w:rsidR="005B64B6">
        <w:t xml:space="preserve">attempt </w:t>
      </w:r>
      <w:r w:rsidR="00E41CB2" w:rsidRPr="002929AF">
        <w:t>explore</w:t>
      </w:r>
      <w:r w:rsidRPr="002929AF">
        <w:t xml:space="preserve"> all </w:t>
      </w:r>
      <w:r w:rsidR="005B64B6">
        <w:t>feasible</w:t>
      </w:r>
      <w:r w:rsidRPr="002929AF">
        <w:t xml:space="preserve"> ways </w:t>
      </w:r>
      <w:r w:rsidR="00202322" w:rsidRPr="002929AF">
        <w:t xml:space="preserve">in which </w:t>
      </w:r>
      <w:r w:rsidRPr="002929AF">
        <w:t xml:space="preserve">aliens could </w:t>
      </w:r>
      <w:r w:rsidR="00CE731E">
        <w:t>affect global catastrophic risk (GCR), which is defined as catastrophes which could have an impact on the long-term future of humanity</w:t>
      </w:r>
      <w:r w:rsidR="00A978C4">
        <w:t xml:space="preserve"> </w:t>
      </w:r>
      <w:r w:rsidR="00507990">
        <w:fldChar w:fldCharType="begin"/>
      </w:r>
      <w:r w:rsidR="00256F4A">
        <w:instrText xml:space="preserve"> ADDIN ZOTERO_ITEM CSL_CITATION {"citationID":"ZyQgRxZm","properties":{"formattedCitation":"[2]","plainCitation":"[2]","noteIndex":0},"citationItems":[{"id":9343,"uris":["http://zotero.org/users/3736454/items/3WVTC9RW"],"uri":["http://zotero.org/users/3736454/items/3WVTC9RW"],"itemData":{"id":9343,"type":"book","title":"Global catastrophic risks","publisher":"Oxford University Press","source":"Google Scholar","author":[{"family":"Bostrom","given":"N."},{"family":"Cirkovic","given":"Milan M."}],"issued":{"date-parts":[["2011"]]}}}],"schema":"https://github.com/citation-style-language/schema/raw/master/csl-citation.json"} </w:instrText>
      </w:r>
      <w:r w:rsidR="00507990">
        <w:fldChar w:fldCharType="separate"/>
      </w:r>
      <w:r w:rsidR="00256F4A">
        <w:rPr>
          <w:noProof/>
        </w:rPr>
        <w:t>[2]</w:t>
      </w:r>
      <w:r w:rsidR="00507990">
        <w:fldChar w:fldCharType="end"/>
      </w:r>
      <w:r w:rsidRPr="002929AF">
        <w:t xml:space="preserve">. Paradoxically, even if </w:t>
      </w:r>
      <w:r w:rsidR="005B64B6">
        <w:t>ETI</w:t>
      </w:r>
      <w:r w:rsidRPr="002929AF">
        <w:t xml:space="preserve"> do</w:t>
      </w:r>
      <w:r w:rsidR="005B64B6">
        <w:t xml:space="preserve">es </w:t>
      </w:r>
      <w:r w:rsidRPr="002929AF">
        <w:t>n</w:t>
      </w:r>
      <w:r w:rsidR="005B64B6">
        <w:t>o</w:t>
      </w:r>
      <w:r w:rsidRPr="002929AF">
        <w:t xml:space="preserve">t exist, </w:t>
      </w:r>
      <w:r w:rsidR="005B64B6">
        <w:t>humans</w:t>
      </w:r>
      <w:r w:rsidRPr="002929AF">
        <w:t xml:space="preserve"> may be </w:t>
      </w:r>
      <w:r w:rsidR="00202322" w:rsidRPr="002929AF">
        <w:t xml:space="preserve">still be in </w:t>
      </w:r>
      <w:r w:rsidRPr="002929AF">
        <w:t>danger</w:t>
      </w:r>
      <w:r w:rsidR="00202322" w:rsidRPr="002929AF">
        <w:t>,</w:t>
      </w:r>
      <w:r w:rsidR="00E37974" w:rsidRPr="002929AF">
        <w:t xml:space="preserve"> as </w:t>
      </w:r>
      <w:r w:rsidR="00E800F0" w:rsidRPr="002929AF">
        <w:t>this</w:t>
      </w:r>
      <w:r w:rsidR="00E37974" w:rsidRPr="002929AF">
        <w:t xml:space="preserve"> </w:t>
      </w:r>
      <w:r w:rsidR="00202322" w:rsidRPr="002929AF">
        <w:t xml:space="preserve">suggests an </w:t>
      </w:r>
      <w:r w:rsidR="00E37974" w:rsidRPr="002929AF">
        <w:t>increase</w:t>
      </w:r>
      <w:r w:rsidR="00202322" w:rsidRPr="002929AF">
        <w:t>d</w:t>
      </w:r>
      <w:r w:rsidR="00E37974" w:rsidRPr="002929AF">
        <w:t xml:space="preserve"> probability of natural catastrophes like gamma-ray impacts and global warming</w:t>
      </w:r>
      <w:r w:rsidRPr="002929AF">
        <w:t>.</w:t>
      </w:r>
    </w:p>
    <w:p w14:paraId="285C04AA" w14:textId="7AA0A94E" w:rsidR="00E37974" w:rsidRPr="002929AF" w:rsidRDefault="00E41CB2" w:rsidP="00B643C7">
      <w:pPr>
        <w:shd w:val="clear" w:color="auto" w:fill="FFFFFF"/>
        <w:spacing w:before="100" w:beforeAutospacing="1" w:after="100" w:afterAutospacing="1"/>
        <w:jc w:val="both"/>
        <w:textAlignment w:val="baseline"/>
      </w:pPr>
      <w:r w:rsidRPr="002929AF">
        <w:t>The problem</w:t>
      </w:r>
      <w:r w:rsidR="005B64B6">
        <w:t>s</w:t>
      </w:r>
      <w:r w:rsidRPr="002929AF">
        <w:t xml:space="preserve"> of the </w:t>
      </w:r>
      <w:r w:rsidR="005B64B6">
        <w:t>catastrophic</w:t>
      </w:r>
      <w:r w:rsidRPr="002929AF">
        <w:t xml:space="preserve"> risks of </w:t>
      </w:r>
      <w:r w:rsidR="005B64B6">
        <w:t>ETI</w:t>
      </w:r>
      <w:r w:rsidRPr="002929AF">
        <w:t xml:space="preserve"> are mostly explored in the scientific literature related to the problem of active </w:t>
      </w:r>
      <w:r w:rsidR="005B64B6">
        <w:t>search for extraterrestrial intelligence (</w:t>
      </w:r>
      <w:r w:rsidRPr="002929AF">
        <w:t>SETI</w:t>
      </w:r>
      <w:r w:rsidR="005B64B6">
        <w:t>)</w:t>
      </w:r>
      <w:r w:rsidRPr="002929AF">
        <w:t xml:space="preserve">, or </w:t>
      </w:r>
      <w:r w:rsidR="005B64B6">
        <w:t>messaging extraterrestrial intelligence (</w:t>
      </w:r>
      <w:r w:rsidRPr="002929AF">
        <w:t>METI</w:t>
      </w:r>
      <w:r w:rsidR="005B64B6">
        <w:t>)</w:t>
      </w:r>
      <w:r w:rsidRPr="002929AF">
        <w:t xml:space="preserve">, which could potentially attract </w:t>
      </w:r>
      <w:r w:rsidR="0072616F" w:rsidRPr="002929AF">
        <w:t xml:space="preserve">the </w:t>
      </w:r>
      <w:r w:rsidRPr="002929AF">
        <w:t>attention of aliens to us</w:t>
      </w:r>
      <w:r w:rsidR="00E800F0" w:rsidRPr="002929AF">
        <w:t xml:space="preserve"> </w:t>
      </w:r>
      <w:r w:rsidR="00E800F0" w:rsidRPr="002929AF">
        <w:fldChar w:fldCharType="begin"/>
      </w:r>
      <w:r w:rsidR="00256F4A">
        <w:instrText xml:space="preserve"> ADDIN ZOTERO_ITEM CSL_CITATION {"citationID":"Spy1N5jX","properties":{"formattedCitation":"[3\\uc0\\u8211{}5]","plainCitation":"[3–5]","noteIndex":0},"citationItems":[{"id":7198,"uris":["http://zotero.org/users/3736454/items/RUSKJLLH"],"uri":["http://zotero.org/users/3736454/items/RUSKJLLH"],"itemData":{"id":7198,"type":"article-journal","title":"Detection probability of terrestrial radio signals by a hostile super-civilization","container-title":"arXiv preprint arXiv:0804.2754","source":"Google Scholar","author":[{"family":"Zaitsev","given":"Alexander L."}],"issued":{"date-parts":[["2008"]]}}},{"id":7217,"uris":["http://zotero.org/users/3736454/items/2FY738J6"],"uri":["http://zotero.org/users/3736454/items/2FY738J6"],"itemData":{"id":7217,"type":"article-journal","title":"The dangers of first contact: the moral nature of extraterrestrial intelligence and a contrarian perspective on altruism","container-title":"Skeptic (Altadena, CA)","page":"28–36","volume":"15","issue":"3","source":"Google Scholar","shortTitle":"The dangers of first contact","author":[{"family":"Brin","given":"David"}],"issued":{"date-parts":[["2010"]]}}},{"id":8810,"uris":["http://zotero.org/users/3736454/items/RR269QLS"],"uri":["http://zotero.org/users/3736454/items/RR269QLS"],"itemData":{"id":8810,"type":"article-journal","title":"A Game of Stars: Active SETI, Radical Translation and the Hobbesian Trap","container-title":"Futures","source":"Google Scholar","shortTitle":"A Game of Stars","author":[{"family":"Jebari","given":"Karim"},{"family":"Olsson-Yaouzis","given":"Niklas"}],"issued":{"date-parts":[["2018"]]}}}],"schema":"https://github.com/citation-style-language/schema/raw/master/csl-citation.json"} </w:instrText>
      </w:r>
      <w:r w:rsidR="00E800F0" w:rsidRPr="002929AF">
        <w:fldChar w:fldCharType="separate"/>
      </w:r>
      <w:r w:rsidR="00256F4A" w:rsidRPr="00256F4A">
        <w:rPr>
          <w:rFonts w:eastAsia="Times New Roman"/>
        </w:rPr>
        <w:t>[3–5]</w:t>
      </w:r>
      <w:r w:rsidR="00E800F0" w:rsidRPr="002929AF">
        <w:fldChar w:fldCharType="end"/>
      </w:r>
      <w:r w:rsidRPr="002929AF">
        <w:t>. However, even passive SETI could be dangerous</w:t>
      </w:r>
      <w:r w:rsidR="008E0343" w:rsidRPr="002929AF">
        <w:t xml:space="preserve"> </w:t>
      </w:r>
      <w:r w:rsidR="008E0343" w:rsidRPr="002929AF">
        <w:fldChar w:fldCharType="begin"/>
      </w:r>
      <w:r w:rsidR="00256F4A">
        <w:instrText xml:space="preserve"> ADDIN ZOTERO_ITEM CSL_CITATION {"citationID":"HPHZJiwc","properties":{"formattedCitation":"[6\\uc0\\u8211{}8]","plainCitation":"[6–8]","noteIndex":0},"citationItems":[{"id":2709,"uris":["http://zotero.org/users/3736454/items/5RI6F6JJ"],"uri":["http://zotero.org/users/3736454/items/5RI6F6JJ"],"itemData":{"id":2709,"type":"article-journal","title":"Do potential SETI signals need to be decontaminated?","container-title":"Acta Astronautica","page":"112-117","volume":"58","issue":"2","ISSN":"0094-5765","journalAbbreviation":"Acta Astronautica","author":[{"family":"Carrigan Jr","given":"Richard A"}],"issued":{"date-parts":[["2006"]]}}},{"id":7174,"uris":["http://zotero.org/users/3736454/items/PWW8ZXJY"],"uri":["http://zotero.org/users/3736454/items/PWW8ZXJY"],"itemData":{"id":7174,"type":"article-journal","title":"Interstellar communication. IX. Message decontamination is impossible","container-title":"arXiv preprint arXiv:1802.02180","source":"Google Scholar","author":[{"family":"Hippke","given":"Michael"},{"family":"Learned","given":"John G."}],"issued":{"date-parts":[["2018"]]}}},{"id":2830,"uris":["http://zotero.org/users/3736454/items/Q4VW8STK"],"uri":["http://zotero.org/users/3736454/items/Q4VW8STK"],"itemData":{"id":2830,"type":"article-journal","title":"The Risks Connected with Possibility of Finding Alien AI Code During SETI","container-title":"Journal of  British Interplanetary Society","volume":"70","author":[{"family":"Turchin","given":"A."}],"issued":{"date-parts":[["2018"]]}}}],"schema":"https://github.com/citation-style-language/schema/raw/master/csl-citation.json"} </w:instrText>
      </w:r>
      <w:r w:rsidR="008E0343" w:rsidRPr="002929AF">
        <w:fldChar w:fldCharType="separate"/>
      </w:r>
      <w:r w:rsidR="00256F4A" w:rsidRPr="00256F4A">
        <w:rPr>
          <w:rFonts w:eastAsia="Times New Roman"/>
        </w:rPr>
        <w:t>[6–8]</w:t>
      </w:r>
      <w:r w:rsidR="008E0343" w:rsidRPr="002929AF">
        <w:fldChar w:fldCharType="end"/>
      </w:r>
      <w:r w:rsidRPr="002929AF">
        <w:t xml:space="preserve">. </w:t>
      </w:r>
      <w:r w:rsidR="00672036" w:rsidRPr="002929AF">
        <w:t xml:space="preserve">Korhonen </w:t>
      </w:r>
      <w:r w:rsidR="0072616F" w:rsidRPr="002929AF">
        <w:t xml:space="preserve">has </w:t>
      </w:r>
      <w:r w:rsidR="00672036" w:rsidRPr="002929AF">
        <w:t xml:space="preserve">analyzed possible interstellar war scenarios and </w:t>
      </w:r>
      <w:r w:rsidR="0072616F" w:rsidRPr="002929AF">
        <w:t xml:space="preserve">found </w:t>
      </w:r>
      <w:r w:rsidR="00672036" w:rsidRPr="002929AF">
        <w:t xml:space="preserve">them </w:t>
      </w:r>
      <w:r w:rsidR="0072616F" w:rsidRPr="002929AF">
        <w:t xml:space="preserve">to be </w:t>
      </w:r>
      <w:r w:rsidR="00672036" w:rsidRPr="002929AF">
        <w:t xml:space="preserve">unlikely </w:t>
      </w:r>
      <w:r w:rsidR="00672036" w:rsidRPr="002929AF">
        <w:fldChar w:fldCharType="begin"/>
      </w:r>
      <w:r w:rsidR="00256F4A">
        <w:instrText xml:space="preserve"> ADDIN ZOTERO_ITEM CSL_CITATION {"citationID":"fE4vQsUK","properties":{"formattedCitation":"[9]","plainCitation":"[9]","noteIndex":0},"citationItems":[{"id":8815,"uris":["http://zotero.org/users/3736454/items/EWVJT2JM"],"uri":["http://zotero.org/users/3736454/items/EWVJT2JM"],"itemData":{"id":8815,"type":"article-journal","title":"MAD with aliens? Interstellar deterrence and its implications","container-title":"Acta Astronautica","page":"201–210","volume":"86","source":"Google Scholar","shortTitle":"MAD with aliens?","author":[{"family":"Korhonen","given":"Janne M."}],"issued":{"date-parts":[["2013"]]}}}],"schema":"https://github.com/citation-style-language/schema/raw/master/csl-citation.json"} </w:instrText>
      </w:r>
      <w:r w:rsidR="00672036" w:rsidRPr="002929AF">
        <w:fldChar w:fldCharType="separate"/>
      </w:r>
      <w:r w:rsidR="00256F4A">
        <w:rPr>
          <w:noProof/>
        </w:rPr>
        <w:t>[9]</w:t>
      </w:r>
      <w:r w:rsidR="00672036" w:rsidRPr="002929AF">
        <w:fldChar w:fldCharType="end"/>
      </w:r>
      <w:r w:rsidR="00672036" w:rsidRPr="002929AF">
        <w:t>.</w:t>
      </w:r>
    </w:p>
    <w:p w14:paraId="541FC308" w14:textId="1E46FFD6" w:rsidR="004F3F58" w:rsidRPr="002929AF" w:rsidRDefault="004A0DC7" w:rsidP="00B643C7">
      <w:pPr>
        <w:shd w:val="clear" w:color="auto" w:fill="FFFFFF"/>
        <w:spacing w:before="100" w:beforeAutospacing="1" w:after="100" w:afterAutospacing="1"/>
        <w:jc w:val="both"/>
        <w:textAlignment w:val="baseline"/>
      </w:pPr>
      <w:r w:rsidRPr="002929AF">
        <w:t xml:space="preserve">A </w:t>
      </w:r>
      <w:r w:rsidR="00BC4458" w:rsidRPr="002929AF">
        <w:t>major</w:t>
      </w:r>
      <w:r w:rsidR="004F3F58" w:rsidRPr="002929AF">
        <w:t xml:space="preserve"> overview of the risks and benefits of the contact with ETI was </w:t>
      </w:r>
      <w:r w:rsidRPr="002929AF">
        <w:t xml:space="preserve">carried out </w:t>
      </w:r>
      <w:r w:rsidR="004F3F58" w:rsidRPr="002929AF">
        <w:t>by Baum et al</w:t>
      </w:r>
      <w:r w:rsidRPr="002929AF">
        <w:t>.</w:t>
      </w:r>
      <w:r w:rsidR="006C5C8E" w:rsidRPr="002929AF">
        <w:t xml:space="preserve"> </w:t>
      </w:r>
      <w:r w:rsidR="006C5C8E" w:rsidRPr="002929AF">
        <w:fldChar w:fldCharType="begin"/>
      </w:r>
      <w:r w:rsidR="00256F4A">
        <w:instrText xml:space="preserve"> ADDIN ZOTERO_ITEM CSL_CITATION {"citationID":"DOjw8SRN","properties":{"formattedCitation":"[10]","plainCitation":"[10]","noteIndex":0},"citationItems":[{"id":8812,"uris":["http://zotero.org/users/3736454/items/BIZJ8KCP"],"uri":["http://zotero.org/users/3736454/items/BIZJ8KCP"],"itemData":{"id":8812,"type":"article-journal","title":"Would contact with extraterrestrials benefit or harm humanity? A scenario analysis","container-title":"Acta Astronautica","page":"2114–2129","volume":"68","issue":"11-12","source":"Google Scholar","shortTitle":"Would contact with extraterrestrials benefit or harm humanity?","author":[{"family":"Baum","given":"Seth D."},{"family":"Haqq-Misra","given":"Jacob D."},{"family":"Domagal-Goldman","given":"Shawn D."}],"issued":{"date-parts":[["2011"]]}}}],"schema":"https://github.com/citation-style-language/schema/raw/master/csl-citation.json"} </w:instrText>
      </w:r>
      <w:r w:rsidR="006C5C8E" w:rsidRPr="002929AF">
        <w:fldChar w:fldCharType="separate"/>
      </w:r>
      <w:r w:rsidR="00256F4A">
        <w:rPr>
          <w:noProof/>
        </w:rPr>
        <w:t>[10]</w:t>
      </w:r>
      <w:r w:rsidR="006C5C8E" w:rsidRPr="002929AF">
        <w:fldChar w:fldCharType="end"/>
      </w:r>
      <w:r w:rsidR="004F3F58" w:rsidRPr="002929AF">
        <w:t>. Here</w:t>
      </w:r>
      <w:r w:rsidRPr="002929AF">
        <w:t>,</w:t>
      </w:r>
      <w:r w:rsidR="004F3F58" w:rsidRPr="002929AF">
        <w:t xml:space="preserve"> </w:t>
      </w:r>
      <w:r w:rsidR="005B64B6">
        <w:t>we</w:t>
      </w:r>
      <w:r w:rsidR="004F3F58" w:rsidRPr="002929AF">
        <w:t xml:space="preserve"> present </w:t>
      </w:r>
      <w:r w:rsidRPr="002929AF">
        <w:t xml:space="preserve">a </w:t>
      </w:r>
      <w:r w:rsidR="004F3F58" w:rsidRPr="002929AF">
        <w:t xml:space="preserve">different classification of </w:t>
      </w:r>
      <w:r w:rsidR="006C5C8E" w:rsidRPr="002929AF">
        <w:t xml:space="preserve">the </w:t>
      </w:r>
      <w:r w:rsidR="004F3F58" w:rsidRPr="002929AF">
        <w:t>risks and include some new</w:t>
      </w:r>
      <w:r w:rsidRPr="002929AF">
        <w:t>,</w:t>
      </w:r>
      <w:r w:rsidR="004F3F58" w:rsidRPr="002929AF">
        <w:t xml:space="preserve"> related idea</w:t>
      </w:r>
      <w:r w:rsidR="006C5C8E" w:rsidRPr="002929AF">
        <w:t>s</w:t>
      </w:r>
      <w:r w:rsidR="004F3F58" w:rsidRPr="002929AF">
        <w:t xml:space="preserve">, </w:t>
      </w:r>
      <w:r w:rsidR="005B64B6">
        <w:t>including</w:t>
      </w:r>
      <w:r w:rsidR="004F3F58" w:rsidRPr="002929AF">
        <w:t xml:space="preserve"> </w:t>
      </w:r>
      <w:r w:rsidRPr="002929AF">
        <w:t xml:space="preserve">an update of </w:t>
      </w:r>
      <w:r w:rsidR="004F3F58" w:rsidRPr="002929AF">
        <w:t xml:space="preserve">risk estimation based on </w:t>
      </w:r>
      <w:r w:rsidRPr="002929AF">
        <w:t>a</w:t>
      </w:r>
      <w:r w:rsidR="005B64B6">
        <w:t>n apparent</w:t>
      </w:r>
      <w:r w:rsidRPr="002929AF">
        <w:t xml:space="preserve"> lack of </w:t>
      </w:r>
      <w:r w:rsidR="004F3F58" w:rsidRPr="002929AF">
        <w:t xml:space="preserve">ETI, </w:t>
      </w:r>
      <w:r w:rsidR="005D6F3B" w:rsidRPr="002929AF">
        <w:t xml:space="preserve">and the scenarios of </w:t>
      </w:r>
      <w:r w:rsidR="004F3F58" w:rsidRPr="002929AF">
        <w:t xml:space="preserve">alien simulation </w:t>
      </w:r>
      <w:r w:rsidRPr="002929AF">
        <w:t xml:space="preserve">and </w:t>
      </w:r>
      <w:r w:rsidR="00155C1C">
        <w:t xml:space="preserve">non-sentient </w:t>
      </w:r>
      <w:r w:rsidR="005D6F3B" w:rsidRPr="002929AF">
        <w:t xml:space="preserve">alien </w:t>
      </w:r>
      <w:r w:rsidR="006C5C8E" w:rsidRPr="002929AF">
        <w:t>nanobots.</w:t>
      </w:r>
    </w:p>
    <w:p w14:paraId="5E283F40" w14:textId="2C3DAE08" w:rsidR="00C214CE" w:rsidRPr="002929AF" w:rsidRDefault="00E41CB2" w:rsidP="00B643C7">
      <w:pPr>
        <w:shd w:val="clear" w:color="auto" w:fill="FFFFFF"/>
        <w:spacing w:before="100" w:beforeAutospacing="1" w:after="100" w:afterAutospacing="1"/>
        <w:jc w:val="both"/>
        <w:textAlignment w:val="baseline"/>
      </w:pPr>
      <w:r w:rsidRPr="002929AF">
        <w:t xml:space="preserve">Another </w:t>
      </w:r>
      <w:r w:rsidR="002E6552" w:rsidRPr="002929AF">
        <w:t xml:space="preserve">area </w:t>
      </w:r>
      <w:r w:rsidRPr="002929AF">
        <w:t xml:space="preserve">of research is </w:t>
      </w:r>
      <w:r w:rsidR="00E37974" w:rsidRPr="002929AF">
        <w:t xml:space="preserve">the </w:t>
      </w:r>
      <w:r w:rsidRPr="002929AF">
        <w:t xml:space="preserve">Fermi paradox and </w:t>
      </w:r>
      <w:r w:rsidR="00E37974" w:rsidRPr="002929AF">
        <w:t>the question of the</w:t>
      </w:r>
      <w:r w:rsidR="00183A74" w:rsidRPr="002929AF">
        <w:t xml:space="preserve"> </w:t>
      </w:r>
      <w:r w:rsidR="002E6552" w:rsidRPr="002929AF">
        <w:t xml:space="preserve">location of a hypothetical </w:t>
      </w:r>
      <w:r w:rsidR="00183A74" w:rsidRPr="002929AF">
        <w:t>Great F</w:t>
      </w:r>
      <w:r w:rsidRPr="002929AF">
        <w:t xml:space="preserve">ilter </w:t>
      </w:r>
      <w:r w:rsidR="008E0343" w:rsidRPr="002929AF">
        <w:fldChar w:fldCharType="begin"/>
      </w:r>
      <w:r w:rsidR="00553929">
        <w:instrText xml:space="preserve"> ADDIN ZOTERO_ITEM CSL_CITATION {"citationID":"u1UgPLr9","properties":{"formattedCitation":"(A. Sandberg, Drexler, and Ord 2017)","plainCitation":"(A. Sandberg, Drexler, and Ord 2017)","dontUpdate":true,"noteIndex":0},"citationItems":[{"id":3012,"uris":["http://zotero.org/users/3736454/items/A8DIGZNA"],"uri":["http://zotero.org/users/3736454/items/A8DIGZNA"],"itemData":{"id":3012,"type":"article","title":"Dissolving the Fermi Paradox","publisher":"Future of Humanity Institute","URL":"http://www.jodrellbank.manchester.ac.uk/media/eps/jodrell-bank-centre-for-astrophysics/news-and-events/2017/uksrn-slides/Anders-Sandberg---Dissolving-Fermi-Paradox-UKSRN.pdf","author":[{"family":"Sandberg","given":"A."},{"family":"Drexler","given":"Eric"},{"family":"Ord","given":"Toby"}],"issued":{"date-parts":[["2017"]]},"accessed":{"date-parts":[["2018",12,28]]}}}],"schema":"https://github.com/citation-style-language/schema/raw/master/csl-citation.json"} </w:instrText>
      </w:r>
      <w:r w:rsidR="008E0343" w:rsidRPr="002929AF">
        <w:fldChar w:fldCharType="separate"/>
      </w:r>
      <w:r w:rsidR="00271FD9">
        <w:rPr>
          <w:noProof/>
        </w:rPr>
        <w:t>(</w:t>
      </w:r>
      <w:r w:rsidR="00A708C6" w:rsidRPr="002929AF">
        <w:rPr>
          <w:noProof/>
        </w:rPr>
        <w:t>Sandberg, Drexler, and Ord 2017)</w:t>
      </w:r>
      <w:r w:rsidR="008E0343" w:rsidRPr="002929AF">
        <w:fldChar w:fldCharType="end"/>
      </w:r>
      <w:r w:rsidRPr="002929AF">
        <w:t xml:space="preserve">, as many </w:t>
      </w:r>
      <w:r w:rsidR="002E6552" w:rsidRPr="002929AF">
        <w:t xml:space="preserve">suggested </w:t>
      </w:r>
      <w:r w:rsidRPr="002929AF">
        <w:t>ty</w:t>
      </w:r>
      <w:r w:rsidR="00E37974" w:rsidRPr="002929AF">
        <w:t xml:space="preserve">pes of future </w:t>
      </w:r>
      <w:r w:rsidR="00183A74" w:rsidRPr="002929AF">
        <w:t>Great F</w:t>
      </w:r>
      <w:r w:rsidRPr="002929AF">
        <w:t>ilter</w:t>
      </w:r>
      <w:r w:rsidR="00E37974" w:rsidRPr="002929AF">
        <w:t>s</w:t>
      </w:r>
      <w:r w:rsidRPr="002929AF">
        <w:t xml:space="preserve"> are </w:t>
      </w:r>
      <w:r w:rsidR="00E37974" w:rsidRPr="002929AF">
        <w:t xml:space="preserve">global catastrophes, </w:t>
      </w:r>
      <w:r w:rsidR="002E6552" w:rsidRPr="002929AF">
        <w:t xml:space="preserve">e.g. </w:t>
      </w:r>
      <w:r w:rsidR="00E37974" w:rsidRPr="002929AF">
        <w:t>geoengineering</w:t>
      </w:r>
      <w:r w:rsidR="00C214CE" w:rsidRPr="002929AF">
        <w:t xml:space="preserve"> go</w:t>
      </w:r>
      <w:r w:rsidR="002E6552" w:rsidRPr="002929AF">
        <w:t>ne</w:t>
      </w:r>
      <w:r w:rsidR="00C214CE" w:rsidRPr="002929AF">
        <w:t xml:space="preserve"> awry</w:t>
      </w:r>
      <w:r w:rsidR="008E0343" w:rsidRPr="002929AF">
        <w:t xml:space="preserve"> </w:t>
      </w:r>
      <w:r w:rsidR="008E0343" w:rsidRPr="002929AF">
        <w:fldChar w:fldCharType="begin"/>
      </w:r>
      <w:r w:rsidR="00256F4A">
        <w:instrText xml:space="preserve"> ADDIN ZOTERO_ITEM CSL_CITATION {"citationID":"1MLeDdCD","properties":{"formattedCitation":"[12]","plainCitation":"[12]","noteIndex":0},"citationItems":[{"id":8205,"uris":["http://zotero.org/users/3736454/items/6RKREYRB"],"uri":["http://zotero.org/users/3736454/items/6RKREYRB"],"itemData":{"id":8205,"type":"article-journal","title":"Geo-engineering Gone Awry: A New Partial Solution of Fermi's Paradox","container-title":"arXiv preprint physics/0308058","journalAbbreviation":"arXiv preprint physics/0308058","author":[{"family":"Cirkovic","given":"Milan M"},{"family":"Cathcart","given":"Richard"}],"issued":{"date-parts":[["2003"]]}}}],"schema":"https://github.com/citation-style-language/schema/raw/master/csl-citation.json"} </w:instrText>
      </w:r>
      <w:r w:rsidR="008E0343" w:rsidRPr="002929AF">
        <w:fldChar w:fldCharType="separate"/>
      </w:r>
      <w:r w:rsidR="00256F4A">
        <w:rPr>
          <w:noProof/>
        </w:rPr>
        <w:t>[12]</w:t>
      </w:r>
      <w:r w:rsidR="008E0343" w:rsidRPr="002929AF">
        <w:fldChar w:fldCharType="end"/>
      </w:r>
      <w:r w:rsidR="00C214CE" w:rsidRPr="002929AF">
        <w:t xml:space="preserve">. </w:t>
      </w:r>
      <w:r w:rsidR="002E6552" w:rsidRPr="002929AF">
        <w:t xml:space="preserve">Explanations for the </w:t>
      </w:r>
      <w:r w:rsidR="00C214CE" w:rsidRPr="002929AF">
        <w:t xml:space="preserve">Fermi paradox may be divided </w:t>
      </w:r>
      <w:r w:rsidR="002E6552" w:rsidRPr="002929AF">
        <w:t>into</w:t>
      </w:r>
      <w:r w:rsidR="00C214CE" w:rsidRPr="002929AF">
        <w:t xml:space="preserve"> </w:t>
      </w:r>
      <w:r w:rsidR="002E6552" w:rsidRPr="002929AF">
        <w:t xml:space="preserve">three broad </w:t>
      </w:r>
      <w:r w:rsidR="00C214CE" w:rsidRPr="002929AF">
        <w:t xml:space="preserve">groups: a) </w:t>
      </w:r>
      <w:r w:rsidR="00733089">
        <w:t>humans</w:t>
      </w:r>
      <w:r w:rsidR="00C214CE" w:rsidRPr="002929AF">
        <w:t xml:space="preserve"> are alone in the observable universe</w:t>
      </w:r>
      <w:r w:rsidR="002E6552" w:rsidRPr="002929AF">
        <w:t xml:space="preserve">; </w:t>
      </w:r>
      <w:r w:rsidR="00C214CE" w:rsidRPr="002929AF">
        <w:t xml:space="preserve">b) </w:t>
      </w:r>
      <w:r w:rsidR="00733089">
        <w:t>humans</w:t>
      </w:r>
      <w:r w:rsidR="00C214CE" w:rsidRPr="002929AF">
        <w:t xml:space="preserve"> </w:t>
      </w:r>
      <w:r w:rsidR="002E6552" w:rsidRPr="002929AF">
        <w:t>simply have</w:t>
      </w:r>
      <w:r w:rsidR="00733089">
        <w:t xml:space="preserve"> </w:t>
      </w:r>
      <w:r w:rsidR="002E6552" w:rsidRPr="002929AF">
        <w:t>n</w:t>
      </w:r>
      <w:r w:rsidR="00733089">
        <w:t>o</w:t>
      </w:r>
      <w:r w:rsidR="002E6552" w:rsidRPr="002929AF">
        <w:t xml:space="preserve">t </w:t>
      </w:r>
      <w:r w:rsidR="00C214CE" w:rsidRPr="002929AF">
        <w:t>observe</w:t>
      </w:r>
      <w:r w:rsidR="002E6552" w:rsidRPr="002929AF">
        <w:t>d</w:t>
      </w:r>
      <w:r w:rsidR="00C214CE" w:rsidRPr="002929AF">
        <w:t xml:space="preserve"> </w:t>
      </w:r>
      <w:r w:rsidR="00733089">
        <w:t>ETI</w:t>
      </w:r>
      <w:r w:rsidR="00C214CE" w:rsidRPr="002929AF">
        <w:t xml:space="preserve"> yet</w:t>
      </w:r>
      <w:r w:rsidR="002E6552" w:rsidRPr="002929AF">
        <w:t>;</w:t>
      </w:r>
      <w:r w:rsidR="00C214CE" w:rsidRPr="002929AF">
        <w:t xml:space="preserve"> с) </w:t>
      </w:r>
      <w:r w:rsidR="00733089">
        <w:t>ETI is</w:t>
      </w:r>
      <w:r w:rsidR="00C214CE" w:rsidRPr="002929AF">
        <w:t xml:space="preserve"> </w:t>
      </w:r>
      <w:r w:rsidR="002E6552" w:rsidRPr="002929AF">
        <w:t xml:space="preserve">already </w:t>
      </w:r>
      <w:r w:rsidR="00C214CE" w:rsidRPr="002929AF">
        <w:t>here</w:t>
      </w:r>
      <w:r w:rsidR="002E6552" w:rsidRPr="002929AF">
        <w:t>. A</w:t>
      </w:r>
      <w:r w:rsidR="00C214CE" w:rsidRPr="002929AF">
        <w:t>ssuming that this list is exhaustive</w:t>
      </w:r>
      <w:r w:rsidR="00733089">
        <w:t xml:space="preserve"> (c) would include the simulation hypothesis [Bostrom])</w:t>
      </w:r>
      <w:r w:rsidR="00C214CE" w:rsidRPr="002929AF">
        <w:t xml:space="preserve">, the probability of all </w:t>
      </w:r>
      <w:r w:rsidR="002E6552" w:rsidRPr="002929AF">
        <w:t xml:space="preserve">three </w:t>
      </w:r>
      <w:r w:rsidR="00C214CE" w:rsidRPr="002929AF">
        <w:t xml:space="preserve">explanations </w:t>
      </w:r>
      <w:r w:rsidR="002E6552" w:rsidRPr="002929AF">
        <w:t xml:space="preserve">combined is </w:t>
      </w:r>
      <w:r w:rsidR="008E0343" w:rsidRPr="002929AF">
        <w:t>unity.</w:t>
      </w:r>
    </w:p>
    <w:p w14:paraId="7F999639" w14:textId="73009D45" w:rsidR="00714BD5" w:rsidRPr="002929AF" w:rsidRDefault="00C214CE" w:rsidP="00B643C7">
      <w:pPr>
        <w:shd w:val="clear" w:color="auto" w:fill="FFFFFF"/>
        <w:spacing w:before="100" w:beforeAutospacing="1" w:after="100" w:afterAutospacing="1"/>
        <w:jc w:val="both"/>
        <w:textAlignment w:val="baseline"/>
      </w:pPr>
      <w:r w:rsidRPr="002929AF">
        <w:t xml:space="preserve">This article </w:t>
      </w:r>
      <w:r w:rsidR="00733089">
        <w:t>is</w:t>
      </w:r>
      <w:r w:rsidRPr="002929AF">
        <w:t xml:space="preserve"> structured around this three-part explanation of the Fermi paradox, as each of </w:t>
      </w:r>
      <w:r w:rsidR="00F54C13" w:rsidRPr="002929AF">
        <w:t xml:space="preserve">the three </w:t>
      </w:r>
      <w:r w:rsidRPr="002929AF">
        <w:t xml:space="preserve">solutions creates its own </w:t>
      </w:r>
      <w:r w:rsidR="00F01E11" w:rsidRPr="002929AF">
        <w:t xml:space="preserve">spectrum of potential </w:t>
      </w:r>
      <w:r w:rsidRPr="002929AF">
        <w:t>risks.</w:t>
      </w:r>
      <w:r w:rsidR="008E0343" w:rsidRPr="002929AF">
        <w:t xml:space="preserve"> </w:t>
      </w:r>
    </w:p>
    <w:p w14:paraId="3D37FC98" w14:textId="799E5480" w:rsidR="00D74468" w:rsidRPr="002929AF" w:rsidRDefault="008E0343" w:rsidP="00B643C7">
      <w:pPr>
        <w:shd w:val="clear" w:color="auto" w:fill="FFFFFF"/>
        <w:spacing w:before="100" w:beforeAutospacing="1" w:after="100" w:afterAutospacing="1"/>
        <w:jc w:val="both"/>
        <w:textAlignment w:val="baseline"/>
      </w:pPr>
      <w:r w:rsidRPr="002929AF">
        <w:t xml:space="preserve">We will </w:t>
      </w:r>
      <w:r w:rsidR="00ED565B" w:rsidRPr="002929AF">
        <w:t xml:space="preserve">characterize </w:t>
      </w:r>
      <w:r w:rsidRPr="002929AF">
        <w:rPr>
          <w:i/>
        </w:rPr>
        <w:t xml:space="preserve">all changes </w:t>
      </w:r>
      <w:r w:rsidR="00ED565B" w:rsidRPr="002929AF">
        <w:rPr>
          <w:i/>
        </w:rPr>
        <w:t xml:space="preserve">in the probability </w:t>
      </w:r>
      <w:r w:rsidRPr="002929AF">
        <w:rPr>
          <w:i/>
        </w:rPr>
        <w:t>of global catastrophic risks related to the existence of extraterrestrial intelligence</w:t>
      </w:r>
      <w:r w:rsidR="00ED565B" w:rsidRPr="002929AF">
        <w:rPr>
          <w:i/>
        </w:rPr>
        <w:t xml:space="preserve"> as</w:t>
      </w:r>
      <w:r w:rsidRPr="002929AF">
        <w:rPr>
          <w:i/>
        </w:rPr>
        <w:t xml:space="preserve"> “ET</w:t>
      </w:r>
      <w:r w:rsidR="00964C9A" w:rsidRPr="002929AF">
        <w:rPr>
          <w:i/>
        </w:rPr>
        <w:t>I</w:t>
      </w:r>
      <w:r w:rsidRPr="002929AF">
        <w:rPr>
          <w:i/>
        </w:rPr>
        <w:t>-risks”</w:t>
      </w:r>
      <w:r w:rsidR="00733089">
        <w:rPr>
          <w:i/>
        </w:rPr>
        <w:t>.</w:t>
      </w:r>
    </w:p>
    <w:p w14:paraId="41E3DF5F" w14:textId="3378B3A8" w:rsidR="005B6BD6" w:rsidRPr="002929AF" w:rsidRDefault="00D74468" w:rsidP="00B643C7">
      <w:pPr>
        <w:shd w:val="clear" w:color="auto" w:fill="FFFFFF"/>
        <w:spacing w:before="100" w:beforeAutospacing="1" w:after="100" w:afterAutospacing="1"/>
        <w:jc w:val="both"/>
        <w:textAlignment w:val="baseline"/>
      </w:pPr>
      <w:r w:rsidRPr="002929AF">
        <w:t>In this article</w:t>
      </w:r>
      <w:r w:rsidR="00AA3CFB" w:rsidRPr="002929AF">
        <w:t>,</w:t>
      </w:r>
      <w:r w:rsidRPr="002929AF">
        <w:t xml:space="preserve"> </w:t>
      </w:r>
      <w:r w:rsidR="00733089">
        <w:t>we</w:t>
      </w:r>
      <w:r w:rsidR="00AA3CFB" w:rsidRPr="002929AF">
        <w:t xml:space="preserve"> </w:t>
      </w:r>
      <w:r w:rsidR="00330E1C" w:rsidRPr="002929AF">
        <w:t xml:space="preserve">provide a </w:t>
      </w:r>
      <w:r w:rsidRPr="002929AF">
        <w:t>very high-level</w:t>
      </w:r>
      <w:r w:rsidR="008B1568" w:rsidRPr="002929AF">
        <w:t xml:space="preserve"> overview of</w:t>
      </w:r>
      <w:r w:rsidR="00C214CE" w:rsidRPr="002929AF">
        <w:t xml:space="preserve"> </w:t>
      </w:r>
      <w:r w:rsidR="008B1568" w:rsidRPr="002929AF">
        <w:t>different global catastrophic risks connected wit</w:t>
      </w:r>
      <w:r w:rsidR="0058058E" w:rsidRPr="002929AF">
        <w:t xml:space="preserve">h extraterrestrial intelligence in order to </w:t>
      </w:r>
      <w:r w:rsidR="00330E1C" w:rsidRPr="002929AF">
        <w:t xml:space="preserve">develop a </w:t>
      </w:r>
      <w:r w:rsidR="0058058E" w:rsidRPr="002929AF">
        <w:t xml:space="preserve">general picture and framework </w:t>
      </w:r>
      <w:r w:rsidR="00330E1C" w:rsidRPr="002929AF">
        <w:t xml:space="preserve">within which </w:t>
      </w:r>
      <w:r w:rsidR="0058058E" w:rsidRPr="002929AF">
        <w:t xml:space="preserve">to compare different </w:t>
      </w:r>
      <w:r w:rsidR="00330E1C" w:rsidRPr="002929AF">
        <w:t>ETI-</w:t>
      </w:r>
      <w:r w:rsidR="0058058E" w:rsidRPr="002929AF">
        <w:t xml:space="preserve">risks. </w:t>
      </w:r>
      <w:r w:rsidR="00733089">
        <w:t>We</w:t>
      </w:r>
      <w:r w:rsidR="00330E1C" w:rsidRPr="002929AF">
        <w:t xml:space="preserve"> </w:t>
      </w:r>
      <w:r w:rsidR="007D1A2A" w:rsidRPr="002929AF">
        <w:t xml:space="preserve">omit here analysis of </w:t>
      </w:r>
      <w:r w:rsidR="00330E1C" w:rsidRPr="002929AF">
        <w:t xml:space="preserve">the </w:t>
      </w:r>
      <w:r w:rsidR="007D1A2A" w:rsidRPr="002929AF">
        <w:t xml:space="preserve">aggressiveness or altruistic traits of the ETI civilizations, assuming that there will be some combination of both traits, </w:t>
      </w:r>
      <w:r w:rsidR="00330E1C" w:rsidRPr="002929AF">
        <w:t xml:space="preserve">though </w:t>
      </w:r>
      <w:r w:rsidR="007D1A2A" w:rsidRPr="002929AF">
        <w:t xml:space="preserve">even </w:t>
      </w:r>
      <w:r w:rsidR="00330E1C" w:rsidRPr="002929AF">
        <w:t xml:space="preserve">a </w:t>
      </w:r>
      <w:r w:rsidR="007D1A2A" w:rsidRPr="002929AF">
        <w:t xml:space="preserve">small fraction of “rationally hostile” civilizations may be enough to pose </w:t>
      </w:r>
      <w:r w:rsidR="00330E1C" w:rsidRPr="002929AF">
        <w:t xml:space="preserve">a </w:t>
      </w:r>
      <w:r w:rsidR="007D1A2A" w:rsidRPr="002929AF">
        <w:t>threat</w:t>
      </w:r>
      <w:r w:rsidR="00330E1C" w:rsidRPr="002929AF">
        <w:t xml:space="preserve"> </w:t>
      </w:r>
      <w:r w:rsidR="007D7BB8" w:rsidRPr="002929AF">
        <w:fldChar w:fldCharType="begin"/>
      </w:r>
      <w:r w:rsidR="00256F4A">
        <w:instrText xml:space="preserve"> ADDIN ZOTERO_ITEM CSL_CITATION {"citationID":"xUq5vbq6","properties":{"formattedCitation":"[8,9,13]","plainCitation":"[8,9,13]","noteIndex":0},"citationItems":[{"id":8815,"uris":["http://zotero.org/users/3736454/items/EWVJT2JM"],"uri":["http://zotero.org/users/3736454/items/EWVJT2JM"],"itemData":{"id":8815,"type":"article-journal","title":"MAD with aliens? Interstellar deterrence and its implications","container-title":"Acta Astronautica","page":"201–210","volume":"86","source":"Google Scholar","shortTitle":"MAD with aliens?","author":[{"family":"Korhonen","given":"Janne M."}],"issued":{"date-parts":[["2013"]]}}},{"id":8819,"uris":["http://zotero.org/users/3736454/items/U9UL79A7"],"uri":["http://zotero.org/users/3736454/items/U9UL79A7"],"itemData":{"id":8819,"type":"article-journal","title":"On The Potential Hostility of Alien Species","source":"Google Scholar","author":[{"family":"Rhodes","given":"Robert"}],"issued":{"date-parts":[["2014"]]}}},{"id":2830,"uris":["http://zotero.org/users/3736454/items/Q4VW8STK"],"uri":["http://zotero.org/users/3736454/items/Q4VW8STK"],"itemData":{"id":2830,"type":"article-journal","title":"The Risks Connected with Possibility of Finding Alien AI Code During SETI","container-title":"Journal of  British Interplanetary Society","volume":"70","author":[{"family":"Turchin","given":"A."}],"issued":{"date-parts":[["2018"]]}}}],"schema":"https://github.com/citation-style-language/schema/raw/master/csl-citation.json"} </w:instrText>
      </w:r>
      <w:r w:rsidR="007D7BB8" w:rsidRPr="002929AF">
        <w:fldChar w:fldCharType="separate"/>
      </w:r>
      <w:r w:rsidR="00256F4A">
        <w:t>[8,9,13]</w:t>
      </w:r>
      <w:r w:rsidR="007D7BB8" w:rsidRPr="002929AF">
        <w:fldChar w:fldCharType="end"/>
      </w:r>
      <w:r w:rsidR="007D7BB8" w:rsidRPr="002929AF">
        <w:t>. In any case</w:t>
      </w:r>
      <w:r w:rsidR="0019265B" w:rsidRPr="002929AF">
        <w:t xml:space="preserve">, most </w:t>
      </w:r>
      <w:r w:rsidR="007D7BB8" w:rsidRPr="002929AF">
        <w:t xml:space="preserve">factors that affect </w:t>
      </w:r>
      <w:r w:rsidR="0019265B" w:rsidRPr="002929AF">
        <w:t xml:space="preserve">risk </w:t>
      </w:r>
      <w:r w:rsidR="007D7BB8" w:rsidRPr="002929AF">
        <w:t xml:space="preserve">do not </w:t>
      </w:r>
      <w:r w:rsidR="0019265B" w:rsidRPr="002929AF">
        <w:t xml:space="preserve">depend on the hostility of </w:t>
      </w:r>
      <w:r w:rsidR="007D7BB8" w:rsidRPr="002929AF">
        <w:t xml:space="preserve">the </w:t>
      </w:r>
      <w:r w:rsidR="0019265B" w:rsidRPr="002929AF">
        <w:t xml:space="preserve">ETI, as will </w:t>
      </w:r>
      <w:r w:rsidR="007D7BB8" w:rsidRPr="002929AF">
        <w:t xml:space="preserve">be shown </w:t>
      </w:r>
      <w:r w:rsidR="0019265B" w:rsidRPr="002929AF">
        <w:t>below.</w:t>
      </w:r>
      <w:r w:rsidR="005B6BD6" w:rsidRPr="002929AF">
        <w:t xml:space="preserve"> </w:t>
      </w:r>
    </w:p>
    <w:p w14:paraId="7102B9A6" w14:textId="087D6E36" w:rsidR="00CA5891" w:rsidRPr="002929AF" w:rsidRDefault="00CA5891" w:rsidP="00B643C7">
      <w:pPr>
        <w:shd w:val="clear" w:color="auto" w:fill="FFFFFF"/>
        <w:spacing w:before="100" w:beforeAutospacing="1" w:after="100" w:afterAutospacing="1"/>
        <w:jc w:val="both"/>
        <w:textAlignment w:val="baseline"/>
      </w:pPr>
      <w:r w:rsidRPr="002929AF">
        <w:t xml:space="preserve">This article is also based on several assumptions about </w:t>
      </w:r>
      <w:r w:rsidR="00B87EA4">
        <w:t xml:space="preserve">the </w:t>
      </w:r>
      <w:r w:rsidRPr="002929AF">
        <w:t xml:space="preserve">nature of technological progress and </w:t>
      </w:r>
      <w:r w:rsidR="00A72922" w:rsidRPr="002929AF">
        <w:t xml:space="preserve">solutions of the </w:t>
      </w:r>
      <w:r w:rsidRPr="002929AF">
        <w:t xml:space="preserve">Fermi paradox. </w:t>
      </w:r>
      <w:r w:rsidR="00B87EA4">
        <w:t>We</w:t>
      </w:r>
      <w:r w:rsidRPr="002929AF">
        <w:t xml:space="preserve"> assume that advance</w:t>
      </w:r>
      <w:r w:rsidR="00A72922" w:rsidRPr="002929AF">
        <w:t>d</w:t>
      </w:r>
      <w:r w:rsidRPr="002929AF">
        <w:t xml:space="preserve"> </w:t>
      </w:r>
      <w:r w:rsidR="00B87EA4">
        <w:t>artificial intelligence (</w:t>
      </w:r>
      <w:r w:rsidRPr="002929AF">
        <w:t>AI</w:t>
      </w:r>
      <w:r w:rsidR="00B87EA4">
        <w:t>)</w:t>
      </w:r>
      <w:r w:rsidRPr="002929AF">
        <w:t xml:space="preserve"> with superhuman capabilities is possible based on </w:t>
      </w:r>
      <w:r w:rsidR="00A72922" w:rsidRPr="002929AF">
        <w:t xml:space="preserve">the </w:t>
      </w:r>
      <w:r w:rsidRPr="002929AF">
        <w:t xml:space="preserve">work of Bostrom </w:t>
      </w:r>
      <w:r w:rsidRPr="002929AF">
        <w:fldChar w:fldCharType="begin"/>
      </w:r>
      <w:r w:rsidR="00256F4A">
        <w:instrText xml:space="preserve"> ADDIN ZOTERO_ITEM CSL_CITATION {"citationID":"JzmIf5v0","properties":{"formattedCitation":"[14]","plainCitation":"[14]","noteIndex":0},"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Pr="002929AF">
        <w:fldChar w:fldCharType="separate"/>
      </w:r>
      <w:r w:rsidR="00256F4A">
        <w:rPr>
          <w:noProof/>
        </w:rPr>
        <w:t>[14]</w:t>
      </w:r>
      <w:r w:rsidRPr="002929AF">
        <w:fldChar w:fldCharType="end"/>
      </w:r>
      <w:r w:rsidR="00A72922" w:rsidRPr="002929AF">
        <w:t>,</w:t>
      </w:r>
      <w:r w:rsidRPr="002929AF">
        <w:t xml:space="preserve"> and </w:t>
      </w:r>
      <w:r w:rsidR="00A72922" w:rsidRPr="002929AF">
        <w:t xml:space="preserve">that such AI </w:t>
      </w:r>
      <w:r w:rsidR="002E3C65" w:rsidRPr="002929AF">
        <w:t>are</w:t>
      </w:r>
      <w:r w:rsidRPr="002929AF">
        <w:t xml:space="preserve"> </w:t>
      </w:r>
      <w:r w:rsidR="00A72922" w:rsidRPr="002929AF">
        <w:t xml:space="preserve">the </w:t>
      </w:r>
      <w:r w:rsidRPr="002929AF">
        <w:t xml:space="preserve">natural outcome of </w:t>
      </w:r>
      <w:r w:rsidR="00A72922" w:rsidRPr="002929AF">
        <w:t xml:space="preserve">the </w:t>
      </w:r>
      <w:r w:rsidRPr="002929AF">
        <w:t>development of any civilization which does</w:t>
      </w:r>
      <w:r w:rsidR="00A72922" w:rsidRPr="002929AF">
        <w:t xml:space="preserve"> not</w:t>
      </w:r>
      <w:r w:rsidRPr="002929AF">
        <w:t xml:space="preserve"> self-destruct</w:t>
      </w:r>
      <w:r w:rsidR="00B87EA4">
        <w:t>. We also assume</w:t>
      </w:r>
      <w:r w:rsidRPr="002929AF">
        <w:t xml:space="preserve"> that self-replicating nanorobots are also possible; and that </w:t>
      </w:r>
      <w:r w:rsidR="00A72922" w:rsidRPr="002929AF">
        <w:t xml:space="preserve">travel </w:t>
      </w:r>
      <w:r w:rsidRPr="002929AF">
        <w:t>near</w:t>
      </w:r>
      <w:r w:rsidR="00A72922" w:rsidRPr="002929AF">
        <w:t xml:space="preserve"> the </w:t>
      </w:r>
      <w:r w:rsidRPr="002929AF">
        <w:t xml:space="preserve">speed of light based on these two technologies </w:t>
      </w:r>
      <w:r w:rsidR="000A2154" w:rsidRPr="002929AF">
        <w:t xml:space="preserve">is possible </w:t>
      </w:r>
      <w:r w:rsidRPr="002929AF">
        <w:fldChar w:fldCharType="begin"/>
      </w:r>
      <w:r w:rsidR="00256F4A">
        <w:instrText xml:space="preserve"> ADDIN ZOTERO_ITEM CSL_CITATION {"citationID":"MpGGcZgV","properties":{"formattedCitation":"[15]","plainCitation":"[15]","noteIndex":0},"citationItems":[{"id":6682,"uris":["http://zotero.org/users/3736454/items/BAL2X8LC"],"uri":["http://zotero.org/users/3736454/items/BAL2X8LC"],"itemData":{"id":6682,"type":"article-journal","title":"Eternity in six hours: intergalactic spreading of intelligent life and sharpening the Fermi paradox","container-title":"Acta Astronautica","page":"1–13","volume":"89","source":"Google Scholar","shortTitle":"Eternity in six hours","author":[{"family":"Armstrong","given":"Stuart"},{"family":"Sandberg","given":"Anders"}],"issued":{"date-parts":[["2013"]]}}}],"schema":"https://github.com/citation-style-language/schema/raw/master/csl-citation.json"} </w:instrText>
      </w:r>
      <w:r w:rsidRPr="002929AF">
        <w:fldChar w:fldCharType="separate"/>
      </w:r>
      <w:r w:rsidR="00256F4A">
        <w:rPr>
          <w:noProof/>
        </w:rPr>
        <w:t>[15]</w:t>
      </w:r>
      <w:r w:rsidRPr="002929AF">
        <w:fldChar w:fldCharType="end"/>
      </w:r>
      <w:r w:rsidR="002E3C65" w:rsidRPr="002929AF">
        <w:t xml:space="preserve">. </w:t>
      </w:r>
      <w:r w:rsidR="00B87EA4">
        <w:t xml:space="preserve">We </w:t>
      </w:r>
      <w:r w:rsidRPr="002929AF">
        <w:t xml:space="preserve"> expect that civilization</w:t>
      </w:r>
      <w:r w:rsidR="000A2154" w:rsidRPr="002929AF">
        <w:t>s</w:t>
      </w:r>
      <w:r w:rsidRPr="002929AF">
        <w:t xml:space="preserve"> are very rare </w:t>
      </w:r>
      <w:r w:rsidR="000A2154" w:rsidRPr="002929AF">
        <w:t xml:space="preserve">in </w:t>
      </w:r>
      <w:r w:rsidRPr="002929AF">
        <w:t xml:space="preserve">the Universe, </w:t>
      </w:r>
      <w:r w:rsidR="000A2154" w:rsidRPr="002929AF">
        <w:t xml:space="preserve">and </w:t>
      </w:r>
      <w:r w:rsidRPr="002929AF">
        <w:t xml:space="preserve">less than one </w:t>
      </w:r>
      <w:r w:rsidR="000A2154" w:rsidRPr="002929AF">
        <w:t>may be present in any given g</w:t>
      </w:r>
      <w:r w:rsidRPr="002929AF">
        <w:t>alaxy</w:t>
      </w:r>
      <w:r w:rsidR="002E3C65" w:rsidRPr="002929AF">
        <w:t xml:space="preserve">, </w:t>
      </w:r>
      <w:r w:rsidR="000A2154" w:rsidRPr="002929AF">
        <w:t xml:space="preserve">as </w:t>
      </w:r>
      <w:r w:rsidR="002E3C65" w:rsidRPr="002929AF">
        <w:t xml:space="preserve">supported by recent analysis of the Drake equation </w:t>
      </w:r>
      <w:r w:rsidR="002E3C65" w:rsidRPr="002929AF">
        <w:fldChar w:fldCharType="begin"/>
      </w:r>
      <w:r w:rsidR="00256F4A">
        <w:instrText xml:space="preserve"> ADDIN ZOTERO_ITEM CSL_CITATION {"citationID":"ipRB0Bey","properties":{"formattedCitation":"[11]","plainCitation":"[11]","noteIndex":0},"citationItems":[{"id":3012,"uris":["http://zotero.org/users/3736454/items/A8DIGZNA"],"uri":["http://zotero.org/users/3736454/items/A8DIGZNA"],"itemData":{"id":3012,"type":"article","title":"Dissolving the Fermi Paradox","publisher":"Future of Humanity Institute","URL":"http://www.jodrellbank.manchester.ac.uk/media/eps/jodrell-bank-centre-for-astrophysics/news-and-events/2017/uksrn-slides/Anders-Sandberg---Dissolving-Fermi-Paradox-UKSRN.pdf","author":[{"family":"Sandberg","given":"A."},{"family":"Drexler","given":"Eric"},{"family":"Ord","given":"Toby"}],"issued":{"date-parts":[["2017"]]},"accessed":{"date-parts":[["2018",12,28]]}}}],"schema":"https://github.com/citation-style-language/schema/raw/master/csl-citation.json"} </w:instrText>
      </w:r>
      <w:r w:rsidR="002E3C65" w:rsidRPr="002929AF">
        <w:fldChar w:fldCharType="separate"/>
      </w:r>
      <w:r w:rsidR="00256F4A">
        <w:rPr>
          <w:noProof/>
        </w:rPr>
        <w:t>[11]</w:t>
      </w:r>
      <w:r w:rsidR="002E3C65" w:rsidRPr="002929AF">
        <w:fldChar w:fldCharType="end"/>
      </w:r>
      <w:r w:rsidR="002E3C65" w:rsidRPr="002929AF">
        <w:t xml:space="preserve">. </w:t>
      </w:r>
    </w:p>
    <w:p w14:paraId="3AD5466F" w14:textId="569E4A3F" w:rsidR="00964C9A" w:rsidRPr="002929AF" w:rsidRDefault="00964C9A" w:rsidP="00B643C7">
      <w:pPr>
        <w:shd w:val="clear" w:color="auto" w:fill="FFFFFF"/>
        <w:spacing w:before="100" w:beforeAutospacing="1" w:after="100" w:afterAutospacing="1"/>
        <w:jc w:val="both"/>
        <w:textAlignment w:val="baseline"/>
      </w:pPr>
      <w:r w:rsidRPr="002929AF">
        <w:lastRenderedPageBreak/>
        <w:t>ETI</w:t>
      </w:r>
      <w:r w:rsidR="00713B81" w:rsidRPr="002929AF">
        <w:t xml:space="preserve"> mean</w:t>
      </w:r>
      <w:r w:rsidR="00B87EA4">
        <w:t>s</w:t>
      </w:r>
      <w:r w:rsidR="00713B81" w:rsidRPr="002929AF">
        <w:t xml:space="preserve"> any form of civilization </w:t>
      </w:r>
      <w:r w:rsidR="000A2154" w:rsidRPr="002929AF">
        <w:t xml:space="preserve">of </w:t>
      </w:r>
      <w:r w:rsidR="00713B81" w:rsidRPr="002929AF">
        <w:t xml:space="preserve">at least at human level or above, </w:t>
      </w:r>
      <w:r w:rsidR="000A2154" w:rsidRPr="002929AF">
        <w:t xml:space="preserve">which </w:t>
      </w:r>
      <w:r w:rsidR="00713B81" w:rsidRPr="002929AF">
        <w:t>may be in form of AI-systems and not necessar</w:t>
      </w:r>
      <w:r w:rsidR="000A2154" w:rsidRPr="002929AF">
        <w:t>il</w:t>
      </w:r>
      <w:r w:rsidR="00713B81" w:rsidRPr="002929AF">
        <w:t>y</w:t>
      </w:r>
      <w:r w:rsidR="001A64D3" w:rsidRPr="002929AF">
        <w:t xml:space="preserve"> consist of</w:t>
      </w:r>
      <w:r w:rsidR="00713B81" w:rsidRPr="002929AF">
        <w:t xml:space="preserve"> </w:t>
      </w:r>
      <w:r w:rsidR="000A2154" w:rsidRPr="002929AF">
        <w:t xml:space="preserve">individual </w:t>
      </w:r>
      <w:r w:rsidR="00713B81" w:rsidRPr="002929AF">
        <w:t xml:space="preserve">biological beings. </w:t>
      </w:r>
    </w:p>
    <w:p w14:paraId="65CED26C" w14:textId="429E4567" w:rsidR="00667BC0" w:rsidRPr="002929AF" w:rsidRDefault="00E41CB2" w:rsidP="00B643C7">
      <w:pPr>
        <w:pStyle w:val="Heading1"/>
        <w:rPr>
          <w:rFonts w:ascii="Times New Roman" w:hAnsi="Times New Roman" w:cs="Times New Roman"/>
        </w:rPr>
      </w:pPr>
      <w:bookmarkStart w:id="3" w:name="_Toc521692842"/>
      <w:bookmarkStart w:id="4" w:name="_Toc522277733"/>
      <w:r w:rsidRPr="002929AF">
        <w:rPr>
          <w:rFonts w:ascii="Times New Roman" w:hAnsi="Times New Roman" w:cs="Times New Roman"/>
        </w:rPr>
        <w:t>2</w:t>
      </w:r>
      <w:r w:rsidR="006A0A61" w:rsidRPr="002929AF">
        <w:rPr>
          <w:rFonts w:ascii="Times New Roman" w:hAnsi="Times New Roman" w:cs="Times New Roman"/>
        </w:rPr>
        <w:t>.</w:t>
      </w:r>
      <w:r w:rsidRPr="002929AF">
        <w:rPr>
          <w:rFonts w:ascii="Times New Roman" w:hAnsi="Times New Roman" w:cs="Times New Roman"/>
        </w:rPr>
        <w:t xml:space="preserve"> </w:t>
      </w:r>
      <w:r w:rsidR="00667BC0" w:rsidRPr="002929AF">
        <w:rPr>
          <w:rFonts w:ascii="Times New Roman" w:hAnsi="Times New Roman" w:cs="Times New Roman"/>
        </w:rPr>
        <w:t xml:space="preserve">No </w:t>
      </w:r>
      <w:r w:rsidR="00187B80" w:rsidRPr="002929AF">
        <w:rPr>
          <w:rFonts w:ascii="Times New Roman" w:hAnsi="Times New Roman" w:cs="Times New Roman"/>
        </w:rPr>
        <w:t>ET</w:t>
      </w:r>
      <w:r w:rsidR="00964C9A" w:rsidRPr="002929AF">
        <w:rPr>
          <w:rFonts w:ascii="Times New Roman" w:hAnsi="Times New Roman" w:cs="Times New Roman"/>
        </w:rPr>
        <w:t>I</w:t>
      </w:r>
      <w:r w:rsidR="00667BC0" w:rsidRPr="002929AF">
        <w:rPr>
          <w:rFonts w:ascii="Times New Roman" w:hAnsi="Times New Roman" w:cs="Times New Roman"/>
        </w:rPr>
        <w:t xml:space="preserve"> exist in our past light cone</w:t>
      </w:r>
      <w:bookmarkEnd w:id="3"/>
      <w:bookmarkEnd w:id="4"/>
    </w:p>
    <w:p w14:paraId="6E339D46" w14:textId="23BEB0F3" w:rsidR="00CA5891" w:rsidRPr="002929AF" w:rsidRDefault="006A0A61" w:rsidP="00B643C7">
      <w:pPr>
        <w:shd w:val="clear" w:color="auto" w:fill="FFFFFF"/>
        <w:spacing w:before="100" w:beforeAutospacing="1" w:after="100" w:afterAutospacing="1"/>
        <w:jc w:val="both"/>
        <w:textAlignment w:val="baseline"/>
      </w:pPr>
      <w:r w:rsidRPr="002929AF">
        <w:t xml:space="preserve">In this </w:t>
      </w:r>
      <w:proofErr w:type="gramStart"/>
      <w:r w:rsidRPr="002929AF">
        <w:t>section</w:t>
      </w:r>
      <w:proofErr w:type="gramEnd"/>
      <w:r w:rsidRPr="002929AF">
        <w:t xml:space="preserve"> </w:t>
      </w:r>
      <w:r w:rsidR="00B87EA4">
        <w:t>we</w:t>
      </w:r>
      <w:r w:rsidR="00AF3ECE" w:rsidRPr="002929AF">
        <w:t xml:space="preserve"> </w:t>
      </w:r>
      <w:r w:rsidRPr="002929AF">
        <w:t xml:space="preserve">will </w:t>
      </w:r>
      <w:r w:rsidR="00AF3ECE" w:rsidRPr="002929AF">
        <w:t xml:space="preserve">examine </w:t>
      </w:r>
      <w:r w:rsidRPr="002929AF">
        <w:t xml:space="preserve">the idea that </w:t>
      </w:r>
      <w:r w:rsidR="00AF3ECE" w:rsidRPr="002929AF">
        <w:t xml:space="preserve">the </w:t>
      </w:r>
      <w:r w:rsidRPr="002929AF">
        <w:t>n</w:t>
      </w:r>
      <w:r w:rsidR="000520E7" w:rsidRPr="002929AF">
        <w:t xml:space="preserve">on-existence of </w:t>
      </w:r>
      <w:r w:rsidR="008E0343" w:rsidRPr="002929AF">
        <w:t>ET</w:t>
      </w:r>
      <w:r w:rsidR="00964C9A" w:rsidRPr="002929AF">
        <w:t>I</w:t>
      </w:r>
      <w:r w:rsidR="000520E7" w:rsidRPr="002929AF">
        <w:t xml:space="preserve"> means that something is killing </w:t>
      </w:r>
      <w:r w:rsidR="00AF3ECE" w:rsidRPr="002929AF">
        <w:t xml:space="preserve">off civilizations, </w:t>
      </w:r>
      <w:r w:rsidR="000520E7" w:rsidRPr="002929AF">
        <w:t xml:space="preserve">and </w:t>
      </w:r>
      <w:r w:rsidR="00AF3ECE" w:rsidRPr="002929AF">
        <w:t xml:space="preserve">whatever is doing so </w:t>
      </w:r>
      <w:r w:rsidR="000520E7" w:rsidRPr="002929AF">
        <w:t xml:space="preserve">may affect </w:t>
      </w:r>
      <w:r w:rsidR="00B87EA4">
        <w:t>humanity as well</w:t>
      </w:r>
      <w:r w:rsidR="000520E7" w:rsidRPr="002929AF">
        <w:t xml:space="preserve">. </w:t>
      </w:r>
    </w:p>
    <w:p w14:paraId="0B24F8A2" w14:textId="77777777" w:rsidR="000520E7" w:rsidRPr="002929AF" w:rsidRDefault="000520E7" w:rsidP="00B643C7"/>
    <w:p w14:paraId="2A7DB340" w14:textId="5311C500" w:rsidR="00E37974" w:rsidRPr="002929AF" w:rsidRDefault="00B179D8" w:rsidP="00B643C7">
      <w:pPr>
        <w:pStyle w:val="Heading2"/>
        <w:rPr>
          <w:rFonts w:ascii="Times New Roman" w:hAnsi="Times New Roman" w:cs="Times New Roman"/>
        </w:rPr>
      </w:pPr>
      <w:bookmarkStart w:id="5" w:name="_Toc521692843"/>
      <w:bookmarkStart w:id="6" w:name="_Toc522277734"/>
      <w:r w:rsidRPr="002929AF">
        <w:rPr>
          <w:rFonts w:ascii="Times New Roman" w:hAnsi="Times New Roman" w:cs="Times New Roman"/>
        </w:rPr>
        <w:t>2.1. Great Filter is behind us</w:t>
      </w:r>
      <w:bookmarkEnd w:id="5"/>
      <w:bookmarkEnd w:id="6"/>
    </w:p>
    <w:p w14:paraId="77B73880" w14:textId="2A2084FC" w:rsidR="00204391" w:rsidRPr="002929AF" w:rsidRDefault="00B87EA4" w:rsidP="00B643C7">
      <w:pPr>
        <w:shd w:val="clear" w:color="auto" w:fill="FFFFFF"/>
        <w:spacing w:before="100" w:beforeAutospacing="1" w:after="100" w:afterAutospacing="1"/>
        <w:jc w:val="both"/>
        <w:textAlignment w:val="baseline"/>
      </w:pPr>
      <w:r>
        <w:t xml:space="preserve">The </w:t>
      </w:r>
      <w:r w:rsidR="00C3063D" w:rsidRPr="002929AF">
        <w:t xml:space="preserve">Fermi paradox </w:t>
      </w:r>
      <w:r>
        <w:t xml:space="preserve">is </w:t>
      </w:r>
      <w:r w:rsidR="00C3063D" w:rsidRPr="002929AF">
        <w:t xml:space="preserve">typically explained via </w:t>
      </w:r>
      <w:r>
        <w:t>the “</w:t>
      </w:r>
      <w:r w:rsidR="00C3063D" w:rsidRPr="002929AF">
        <w:t>Great Filter</w:t>
      </w:r>
      <w:r>
        <w:t>,”</w:t>
      </w:r>
      <w:r w:rsidR="00C3063D" w:rsidRPr="002929AF">
        <w:t xml:space="preserve"> which prevents appearing of star-faring civilizat</w:t>
      </w:r>
      <w:r>
        <w:t>i</w:t>
      </w:r>
      <w:r w:rsidR="00C3063D" w:rsidRPr="002929AF">
        <w:t xml:space="preserve">ons, and such filter may be either behind us in the past, or in the future: between now and the start of the space colonization wave. </w:t>
      </w:r>
      <w:r w:rsidR="00E37974" w:rsidRPr="002929AF">
        <w:t xml:space="preserve">If </w:t>
      </w:r>
      <w:r w:rsidR="00183A74" w:rsidRPr="002929AF">
        <w:t>the Great F</w:t>
      </w:r>
      <w:r w:rsidR="00E37974" w:rsidRPr="002929AF">
        <w:t xml:space="preserve">ilter is behind us, it means that one of the </w:t>
      </w:r>
      <w:r w:rsidR="006B53DF" w:rsidRPr="002929AF">
        <w:t>variants</w:t>
      </w:r>
      <w:r w:rsidR="00E37974" w:rsidRPr="002929AF">
        <w:t xml:space="preserve"> of the</w:t>
      </w:r>
      <w:r w:rsidR="00667BC0" w:rsidRPr="002929AF">
        <w:t xml:space="preserve"> Rare Earth</w:t>
      </w:r>
      <w:r w:rsidR="006B53DF" w:rsidRPr="002929AF">
        <w:t xml:space="preserve"> hypothesis</w:t>
      </w:r>
      <w:r w:rsidR="00542F61" w:rsidRPr="002929AF">
        <w:t xml:space="preserve"> </w:t>
      </w:r>
      <w:r w:rsidR="00542F61" w:rsidRPr="002929AF">
        <w:fldChar w:fldCharType="begin"/>
      </w:r>
      <w:r w:rsidR="00256F4A">
        <w:instrText xml:space="preserve"> ADDIN ZOTERO_ITEM CSL_CITATION {"citationID":"QsybJMdA","properties":{"formattedCitation":"[16]","plainCitation":"[16]","noteIndex":0},"citationItems":[{"id":7461,"uris":["http://zotero.org/users/3736454/items/EH8HX22G"],"uri":["http://zotero.org/users/3736454/items/EH8HX22G"],"itemData":{"id":7461,"type":"book","title":"Rare Earth: Why Complex Life is Uncommon in the Universe","publisher":"Copernicus","publisher-place":"New York","number-of-pages":"338","source":"Amazon","event-place":"New York","abstract":"What determines whether complex life will arise on a planet, or even any life at all? Questions such as these are investigated in this groundbreaking book. In doing so, the authors synthesize information from astronomy, biology, and paleontology, and apply it to what we know about the rise of life on Earth and to what could possibly happen elsewhere in the universe. Everyone who has been thrilled by the recent discoveries of extrasolar planets and the indications of life on Mars and the Jovian moon Europa will be fascinated by Rare Earth, and its implications for those who look to the heavens for companionship.","ISBN":"978-0-387-95289-5","shortTitle":"Rare Earth","language":"English","author":[{"family":"Ward","given":"Peter D."},{"family":"Brownlee","given":"Donald"}],"issued":{"date-parts":[["2003",12,10]]}}}],"schema":"https://github.com/citation-style-language/schema/raw/master/csl-citation.json"} </w:instrText>
      </w:r>
      <w:r w:rsidR="00542F61" w:rsidRPr="002929AF">
        <w:fldChar w:fldCharType="separate"/>
      </w:r>
      <w:r w:rsidR="00256F4A">
        <w:rPr>
          <w:noProof/>
        </w:rPr>
        <w:t>[16]</w:t>
      </w:r>
      <w:r w:rsidR="00542F61" w:rsidRPr="002929AF">
        <w:fldChar w:fldCharType="end"/>
      </w:r>
      <w:r w:rsidR="006B53DF" w:rsidRPr="002929AF">
        <w:t xml:space="preserve"> is true</w:t>
      </w:r>
      <w:r w:rsidR="00491CFC" w:rsidRPr="002929AF">
        <w:t>,</w:t>
      </w:r>
      <w:r w:rsidR="006B53DF" w:rsidRPr="002929AF">
        <w:t xml:space="preserve"> and we are alone in the observable universe. There are two types of </w:t>
      </w:r>
      <w:r w:rsidR="001A1941" w:rsidRPr="002929AF">
        <w:t xml:space="preserve">potential </w:t>
      </w:r>
      <w:r w:rsidR="00F90A5A" w:rsidRPr="002929AF">
        <w:t xml:space="preserve">past Great </w:t>
      </w:r>
      <w:r w:rsidR="00491CFC" w:rsidRPr="002929AF">
        <w:t>Filter</w:t>
      </w:r>
      <w:r w:rsidR="00F90A5A" w:rsidRPr="002929AF">
        <w:t xml:space="preserve">: barriers and catastrophes. </w:t>
      </w:r>
    </w:p>
    <w:p w14:paraId="35FB0240" w14:textId="33F932F7" w:rsidR="00ED4E22" w:rsidRPr="002929AF" w:rsidRDefault="001A1941" w:rsidP="00B643C7">
      <w:pPr>
        <w:shd w:val="clear" w:color="auto" w:fill="FFFFFF"/>
        <w:spacing w:before="100" w:beforeAutospacing="1" w:after="100" w:afterAutospacing="1"/>
        <w:jc w:val="both"/>
        <w:textAlignment w:val="baseline"/>
      </w:pPr>
      <w:r w:rsidRPr="002929AF">
        <w:t>B</w:t>
      </w:r>
      <w:r w:rsidR="00F90A5A" w:rsidRPr="002929AF">
        <w:t xml:space="preserve">arriers include </w:t>
      </w:r>
      <w:r w:rsidRPr="002929AF">
        <w:t xml:space="preserve">a </w:t>
      </w:r>
      <w:r w:rsidR="00F90A5A" w:rsidRPr="002929AF">
        <w:t>lack of suitable planets</w:t>
      </w:r>
      <w:r w:rsidR="00D477C0" w:rsidRPr="002929AF">
        <w:t xml:space="preserve"> or</w:t>
      </w:r>
      <w:r w:rsidR="00F90A5A" w:rsidRPr="002929AF">
        <w:t xml:space="preserve"> </w:t>
      </w:r>
      <w:r w:rsidRPr="002929AF">
        <w:t xml:space="preserve">some </w:t>
      </w:r>
      <w:r w:rsidR="00D477C0" w:rsidRPr="002929AF">
        <w:t xml:space="preserve">other </w:t>
      </w:r>
      <w:r w:rsidR="00F90A5A" w:rsidRPr="002929AF">
        <w:t xml:space="preserve">difficulty </w:t>
      </w:r>
      <w:r w:rsidR="00D477C0" w:rsidRPr="002929AF">
        <w:t xml:space="preserve">that </w:t>
      </w:r>
      <w:r w:rsidRPr="002929AF">
        <w:t>prevent</w:t>
      </w:r>
      <w:r w:rsidR="00D477C0" w:rsidRPr="002929AF">
        <w:t>s</w:t>
      </w:r>
      <w:r w:rsidRPr="002929AF">
        <w:t xml:space="preserve"> life </w:t>
      </w:r>
      <w:r w:rsidR="00D477C0" w:rsidRPr="002929AF">
        <w:t xml:space="preserve">from </w:t>
      </w:r>
      <w:r w:rsidR="00F90A5A" w:rsidRPr="002929AF">
        <w:t xml:space="preserve">appearing </w:t>
      </w:r>
      <w:r w:rsidR="00D477C0" w:rsidRPr="002929AF">
        <w:t xml:space="preserve">(i.e. </w:t>
      </w:r>
      <w:r w:rsidR="0059087C" w:rsidRPr="002929AF">
        <w:t xml:space="preserve">prevents </w:t>
      </w:r>
      <w:r w:rsidR="00F90A5A" w:rsidRPr="002929AF">
        <w:t>abiogenesis</w:t>
      </w:r>
      <w:r w:rsidR="00D477C0" w:rsidRPr="002929AF">
        <w:t>)</w:t>
      </w:r>
      <w:r w:rsidR="00183A74" w:rsidRPr="002929AF">
        <w:t xml:space="preserve">. </w:t>
      </w:r>
      <w:r w:rsidR="0059087C" w:rsidRPr="002929AF">
        <w:t xml:space="preserve">A catastrophic </w:t>
      </w:r>
      <w:r w:rsidR="00183A74" w:rsidRPr="002929AF">
        <w:t>Great F</w:t>
      </w:r>
      <w:r w:rsidR="00702618" w:rsidRPr="002929AF">
        <w:t xml:space="preserve">ilter means that </w:t>
      </w:r>
      <w:r w:rsidR="00B87EA4">
        <w:t>humanity is</w:t>
      </w:r>
      <w:r w:rsidR="00702618" w:rsidRPr="002929AF">
        <w:t xml:space="preserve"> lucky </w:t>
      </w:r>
      <w:r w:rsidR="0059087C" w:rsidRPr="002929AF">
        <w:t xml:space="preserve">enough </w:t>
      </w:r>
      <w:r w:rsidR="00702618" w:rsidRPr="002929AF">
        <w:t>to live in a place where some type</w:t>
      </w:r>
      <w:r w:rsidR="0059087C" w:rsidRPr="002929AF">
        <w:t>s</w:t>
      </w:r>
      <w:r w:rsidR="00702618" w:rsidRPr="002929AF">
        <w:t xml:space="preserve"> of catastrophe did not happen, includ</w:t>
      </w:r>
      <w:r w:rsidR="0059087C" w:rsidRPr="002929AF">
        <w:t>ing</w:t>
      </w:r>
      <w:r w:rsidR="00702618" w:rsidRPr="002929AF">
        <w:t xml:space="preserve"> very large asteroid impacts</w:t>
      </w:r>
      <w:r w:rsidR="00542F61" w:rsidRPr="002929AF">
        <w:t xml:space="preserve"> </w:t>
      </w:r>
      <w:r w:rsidR="00542F61" w:rsidRPr="002929AF">
        <w:fldChar w:fldCharType="begin"/>
      </w:r>
      <w:r w:rsidR="00256F4A">
        <w:instrText xml:space="preserve"> ADDIN ZOTERO_ITEM CSL_CITATION {"citationID":"0ODQfMSU","properties":{"formattedCitation":"[17]","plainCitation":"[17]","noteIndex":0},"citationItems":[{"id":794,"uris":["http://zotero.org/users/3736454/items/JKMFIB6Z"],"uri":["http://zotero.org/users/3736454/items/JKMFIB6Z"],"itemData":{"id":794,"type":"book","title":"Hazards from comets and asteroids. Global Catastrophic Risks","publisher":"Oxford University Press","language":"en","author":[{"family":"Napier","given":"W."}],"editor":[{"family":"Bostrom","given":"N."},{"family":"Cirkovic","given":"Milan M."}],"issued":{"date-parts":[["2008"]]}}}],"schema":"https://github.com/citation-style-language/schema/raw/master/csl-citation.json"} </w:instrText>
      </w:r>
      <w:r w:rsidR="00542F61" w:rsidRPr="002929AF">
        <w:fldChar w:fldCharType="separate"/>
      </w:r>
      <w:r w:rsidR="00256F4A">
        <w:rPr>
          <w:noProof/>
        </w:rPr>
        <w:t>[17]</w:t>
      </w:r>
      <w:r w:rsidR="00542F61" w:rsidRPr="002929AF">
        <w:fldChar w:fldCharType="end"/>
      </w:r>
      <w:r w:rsidR="00702618" w:rsidRPr="002929AF">
        <w:t>, sterilizing gamma ray bursts</w:t>
      </w:r>
      <w:r w:rsidR="00542F61" w:rsidRPr="002929AF">
        <w:t xml:space="preserve"> </w:t>
      </w:r>
      <w:r w:rsidR="00542F61" w:rsidRPr="002929AF">
        <w:fldChar w:fldCharType="begin"/>
      </w:r>
      <w:r w:rsidR="00256F4A">
        <w:instrText xml:space="preserve"> ADDIN ZOTERO_ITEM CSL_CITATION {"citationID":"qSdcG0z6","properties":{"formattedCitation":"[18]","plainCitation":"[18]","noteIndex":0},"citationItems":[{"id":3674,"uris":["http://zotero.org/users/3736454/items/TQX6RBVN"],"uri":["http://zotero.org/users/3736454/items/TQX6RBVN"],"itemData":{"id":3674,"type":"article-journal","title":"Long-term prospects: Mitigation of supernova and gamma-ray burst threat to intelligent beings","container-title":"Acta Astronautica","page":"438-446","volume":"129","DOI":"10.1016/j.actaastro.2016.10.005","author":[{"family":"Ćirković","given":"M.M."},{"family":"Vukotić","given":"B."}],"issued":{"date-parts":[["2016"]]}}}],"schema":"https://github.com/citation-style-language/schema/raw/master/csl-citation.json"} </w:instrText>
      </w:r>
      <w:r w:rsidR="00542F61" w:rsidRPr="002929AF">
        <w:fldChar w:fldCharType="separate"/>
      </w:r>
      <w:r w:rsidR="00256F4A">
        <w:rPr>
          <w:rFonts w:eastAsia="Times New Roman"/>
        </w:rPr>
        <w:t>[18]</w:t>
      </w:r>
      <w:r w:rsidR="00542F61" w:rsidRPr="002929AF">
        <w:fldChar w:fldCharType="end"/>
      </w:r>
      <w:r w:rsidR="00DE1FED" w:rsidRPr="002929AF">
        <w:t xml:space="preserve">, </w:t>
      </w:r>
      <w:r w:rsidR="00C214CE" w:rsidRPr="002929AF">
        <w:t>magnetar er</w:t>
      </w:r>
      <w:r w:rsidR="00204391" w:rsidRPr="002929AF">
        <w:t>uptions</w:t>
      </w:r>
      <w:r w:rsidR="00542F61" w:rsidRPr="002929AF">
        <w:t xml:space="preserve"> </w:t>
      </w:r>
      <w:r w:rsidR="00542F61" w:rsidRPr="002929AF">
        <w:fldChar w:fldCharType="begin"/>
      </w:r>
      <w:r w:rsidR="00256F4A">
        <w:instrText xml:space="preserve"> ADDIN ZOTERO_ITEM CSL_CITATION {"citationID":"giKoec8A","properties":{"formattedCitation":"[19]","plainCitation":"[19]","noteIndex":0},"citationItems":[{"id":8828,"uris":["http://zotero.org/users/3736454/items/5TDAPN9E"],"uri":["http://zotero.org/users/3736454/items/5TDAPN9E"],"itemData":{"id":8828,"type":"article-journal","title":"Massive disturbance of the daytime lower ionosphere by the giant γ-ray flare from magnetar SGR 1806–20","container-title":"Geophysical Research Letters","volume":"34","issue":"8","source":"Google Scholar","author":[{"family":"Inan","given":"Umran S."},{"family":"Lehtinen","given":"Nikolai G."},{"family":"Moore","given":"R. C."},{"family":"Hurley","given":"K."},{"family":"Boggs","given":"S."},{"family":"Smith","given":"D. M."},{"family":"Fishman","given":"G. J."}],"issued":{"date-parts":[["2007"]]}}}],"schema":"https://github.com/citation-style-language/schema/raw/master/csl-citation.json"} </w:instrText>
      </w:r>
      <w:r w:rsidR="00542F61" w:rsidRPr="002929AF">
        <w:fldChar w:fldCharType="separate"/>
      </w:r>
      <w:r w:rsidR="00256F4A">
        <w:rPr>
          <w:noProof/>
        </w:rPr>
        <w:t>[19]</w:t>
      </w:r>
      <w:r w:rsidR="00542F61" w:rsidRPr="002929AF">
        <w:fldChar w:fldCharType="end"/>
      </w:r>
      <w:r w:rsidR="00702618" w:rsidRPr="002929AF">
        <w:t>, very large solar flares</w:t>
      </w:r>
      <w:r w:rsidR="006420B5" w:rsidRPr="002929AF">
        <w:t xml:space="preserve"> </w:t>
      </w:r>
      <w:r w:rsidR="006420B5" w:rsidRPr="002929AF">
        <w:fldChar w:fldCharType="begin"/>
      </w:r>
      <w:r w:rsidR="00256F4A">
        <w:instrText xml:space="preserve"> ADDIN ZOTERO_ITEM CSL_CITATION {"citationID":"VZxayiHg","properties":{"formattedCitation":"[20]","plainCitation":"[20]","noteIndex":0},"citationItems":[{"id":8834,"uris":["http://zotero.org/users/3736454/items/HWELB8E4"],"uri":["http://zotero.org/users/3736454/items/HWELB8E4"],"itemData":{"id":8834,"type":"article-journal","title":"Risks for life on habitable planets from superflares of their host stars","container-title":"The Astrophysical Journal","page":"41","volume":"848","issue":"1","source":"Google Scholar","author":[{"family":"Lingam","given":"Manasvi"},{"family":"Loeb","given":"Abraham"}],"issued":{"date-parts":[["2017"]]}}}],"schema":"https://github.com/citation-style-language/schema/raw/master/csl-citation.json"} </w:instrText>
      </w:r>
      <w:r w:rsidR="006420B5" w:rsidRPr="002929AF">
        <w:fldChar w:fldCharType="separate"/>
      </w:r>
      <w:r w:rsidR="00256F4A">
        <w:rPr>
          <w:noProof/>
        </w:rPr>
        <w:t>[20]</w:t>
      </w:r>
      <w:r w:rsidR="006420B5" w:rsidRPr="002929AF">
        <w:fldChar w:fldCharType="end"/>
      </w:r>
      <w:r w:rsidR="009F0F76" w:rsidRPr="002929AF">
        <w:t xml:space="preserve">, </w:t>
      </w:r>
      <w:r w:rsidR="00DE1FED" w:rsidRPr="002929AF">
        <w:t xml:space="preserve">a </w:t>
      </w:r>
      <w:r w:rsidR="009F0F76" w:rsidRPr="002929AF">
        <w:t xml:space="preserve">runaway </w:t>
      </w:r>
      <w:r w:rsidR="00ED4E22" w:rsidRPr="002929AF">
        <w:t>green</w:t>
      </w:r>
      <w:r w:rsidR="009F0F76" w:rsidRPr="002929AF">
        <w:t>house effect</w:t>
      </w:r>
      <w:r w:rsidR="00064335" w:rsidRPr="002929AF">
        <w:t xml:space="preserve"> </w:t>
      </w:r>
      <w:r w:rsidR="00064335" w:rsidRPr="002929AF">
        <w:fldChar w:fldCharType="begin"/>
      </w:r>
      <w:r w:rsidR="00256F4A">
        <w:instrText xml:space="preserve"> ADDIN ZOTERO_ITEM CSL_CITATION {"citationID":"Hug3pnPn","properties":{"formattedCitation":"[21]","plainCitation":"[21]","noteIndex":0},"citationItems":[{"id":3057,"uris":["http://zotero.org/users/3736454/items/R5Z3Q5U4"],"uri":["http://zotero.org/users/3736454/items/R5Z3Q5U4"],"itemData":{"id":3057,"type":"article-journal","title":"The runaway greenhouse: implications for future climate change, geoengineering and planetary atmospheres","container-title":"Phil. Trans. R. Soc. A","page":"4197-4216","volume":"370","issue":"1974","source":"rsta.royalsocietypublishing.org","abstract":"The ultimate climate emergency is a ‘runaway greenhouse’: a hot and water-vapour-rich atmosphere limits the emission of thermal radiation to space, causing runaway warming. Warming ceases only after the surface reaches approximately 1400 K and emits radiation in the near-infrared, where water is not a good greenhouse gas. This would evaporate the entire ocean and exterminate all planetary life. Venus experienced a runaway greenhouse in the past, and we expect that the Earth will in around 2 billion years as solar luminosity increases. But could we bring on such a catastrophe prematurely, by our current climate-altering activities? Here, we review what is known about the runaway greenhouse to answer this question, describing the various limits on outgoing radiation and how climate will evolve between these. The good news is that almost all lines of evidence lead us to believe that is unlikely to be possible, even in principle, to trigger full a runaway greenhouse by addition of non-condensible greenhouse gases such as carbon dioxide to the atmosphere. However, our understanding of the dynamics, thermodynamics, radiative transfer and cloud physics of hot and steamy atmospheres is weak. We cannot therefore completely rule out the possibility that human actions might cause a transition, if not to full runaway, then at least to a much warmer climate state than the present one. High climate sensitivity might provide a warning. If we, or more likely our remote descendants, are threatened with a runaway greenhouse, then geoengineering to reflect sunlight might be life's only hope. Injecting reflective aerosols into the stratosphere would be too short-lived, and even sunshades in space might require excessive maintenance. In the distant future, modifying Earth's orbit might provide a sustainable solution. The runaway greenhouse also remains relevant in planetary sciences and astrobiology: as extrasolar planets smaller and nearer to their stars are detected, some will be in a runaway greenhouse state.","URL":"http://rsta.royalsocietypublishing.org/content/370/1974/4197","DOI":"10.1098/rsta.2012.0004","ISSN":"1364-503X, 1471-2962","note":"PMID: 22869797","shortTitle":"The runaway greenhouse","journalAbbreviation":"Phil. Trans. R. Soc. A","language":"en","author":[{"family":"Goldblatt","given":"Colin"},{"family":"Watson","given":"Andrew J."}],"issued":{"date-parts":[["2012",9,13]]},"accessed":{"date-parts":[["2017",8,8]]}}}],"schema":"https://github.com/citation-style-language/schema/raw/master/csl-citation.json"} </w:instrText>
      </w:r>
      <w:r w:rsidR="00064335" w:rsidRPr="002929AF">
        <w:fldChar w:fldCharType="separate"/>
      </w:r>
      <w:r w:rsidR="00256F4A">
        <w:rPr>
          <w:noProof/>
        </w:rPr>
        <w:t>[21]</w:t>
      </w:r>
      <w:r w:rsidR="00064335" w:rsidRPr="002929AF">
        <w:fldChar w:fldCharType="end"/>
      </w:r>
      <w:r w:rsidR="00DE1FED" w:rsidRPr="002929AF">
        <w:t>,</w:t>
      </w:r>
      <w:r w:rsidR="009F0F76" w:rsidRPr="002929AF">
        <w:t xml:space="preserve"> or </w:t>
      </w:r>
      <w:r w:rsidR="00DE1FED" w:rsidRPr="002929AF">
        <w:t xml:space="preserve">a global </w:t>
      </w:r>
      <w:r w:rsidR="009F0F76" w:rsidRPr="002929AF">
        <w:t>snowball effect</w:t>
      </w:r>
      <w:r w:rsidR="00C3063D" w:rsidRPr="002929AF">
        <w:t xml:space="preserve"> </w:t>
      </w:r>
      <w:r w:rsidR="00C3063D" w:rsidRPr="002929AF">
        <w:fldChar w:fldCharType="begin"/>
      </w:r>
      <w:r w:rsidR="00256F4A">
        <w:instrText xml:space="preserve"> ADDIN ZOTERO_ITEM CSL_CITATION {"citationID":"xZwwpXPe","properties":{"formattedCitation":"[22]","plainCitation":"[22]","noteIndex":0},"citationItems":[{"id":7855,"uris":["http://zotero.org/users/3736454/items/2F9YCWRU"],"uri":["http://zotero.org/users/3736454/items/2F9YCWRU"],"itemData":{"id":7855,"type":"article-journal","title":"A Neoproterozoic snowball earth","container-title":"science","page":"1342–1346","volume":"281","issue":"5381","source":"Google Scholar","author":[{"family":"Hoffman","given":"Paul F."},{"family":"Kaufman","given":"Alan J."},{"family":"Halverson","given":"Galen P."},{"family":"Schrag","given":"Daniel P."}],"issued":{"date-parts":[["1998"]]}}}],"schema":"https://github.com/citation-style-language/schema/raw/master/csl-citation.json"} </w:instrText>
      </w:r>
      <w:r w:rsidR="00C3063D" w:rsidRPr="002929AF">
        <w:fldChar w:fldCharType="separate"/>
      </w:r>
      <w:r w:rsidR="00256F4A">
        <w:rPr>
          <w:noProof/>
        </w:rPr>
        <w:t>[22]</w:t>
      </w:r>
      <w:r w:rsidR="00C3063D" w:rsidRPr="002929AF">
        <w:fldChar w:fldCharType="end"/>
      </w:r>
      <w:r w:rsidR="00824AC0" w:rsidRPr="002929AF">
        <w:t xml:space="preserve">. In other words, </w:t>
      </w:r>
      <w:r w:rsidR="00AA6DCC" w:rsidRPr="002929AF">
        <w:t xml:space="preserve">the </w:t>
      </w:r>
      <w:r w:rsidR="00824AC0" w:rsidRPr="002929AF">
        <w:t xml:space="preserve">stability of our environment </w:t>
      </w:r>
      <w:r w:rsidR="00AA6DCC" w:rsidRPr="002929AF">
        <w:t xml:space="preserve">up to this point </w:t>
      </w:r>
      <w:r w:rsidR="00824AC0" w:rsidRPr="002929AF">
        <w:t xml:space="preserve">is </w:t>
      </w:r>
      <w:r w:rsidR="00AA6DCC" w:rsidRPr="002929AF">
        <w:t xml:space="preserve">a </w:t>
      </w:r>
      <w:r w:rsidR="00824AC0" w:rsidRPr="002929AF">
        <w:t>statistical anomaly which may not continue in the future.</w:t>
      </w:r>
      <w:r w:rsidR="004F134F" w:rsidRPr="002929AF">
        <w:t xml:space="preserve"> This means that the future rate of natural catastrophes will be higher</w:t>
      </w:r>
      <w:r w:rsidR="00ED4E22" w:rsidRPr="002929AF">
        <w:t xml:space="preserve">, but quantifying </w:t>
      </w:r>
      <w:r w:rsidR="00AA6DCC" w:rsidRPr="002929AF">
        <w:t xml:space="preserve">how </w:t>
      </w:r>
      <w:r w:rsidR="00ED4E22" w:rsidRPr="002929AF">
        <w:t>much higher</w:t>
      </w:r>
      <w:r w:rsidR="00AA6DCC" w:rsidRPr="002929AF">
        <w:t xml:space="preserve"> may </w:t>
      </w:r>
      <w:r w:rsidR="00ED4E22" w:rsidRPr="002929AF">
        <w:t xml:space="preserve">not </w:t>
      </w:r>
      <w:r w:rsidR="00B87EA4">
        <w:t xml:space="preserve">be </w:t>
      </w:r>
      <w:r w:rsidR="00ED4E22" w:rsidRPr="002929AF">
        <w:t xml:space="preserve">easy, as </w:t>
      </w:r>
      <w:r w:rsidR="00AA6DCC" w:rsidRPr="002929AF">
        <w:t xml:space="preserve">any such estimate must </w:t>
      </w:r>
      <w:r w:rsidR="00ED4E22" w:rsidRPr="002929AF">
        <w:t xml:space="preserve">take into account complex observation selection effects. </w:t>
      </w:r>
      <w:r w:rsidR="00064335" w:rsidRPr="002929AF">
        <w:t>Circovic et al</w:t>
      </w:r>
      <w:r w:rsidR="00AA6DCC" w:rsidRPr="002929AF">
        <w:t>. has</w:t>
      </w:r>
      <w:r w:rsidR="00064335" w:rsidRPr="002929AF">
        <w:t xml:space="preserve"> called such </w:t>
      </w:r>
      <w:r w:rsidR="00AA6DCC" w:rsidRPr="002929AF">
        <w:t xml:space="preserve">an </w:t>
      </w:r>
      <w:r w:rsidR="00064335" w:rsidRPr="002929AF">
        <w:t xml:space="preserve">effect </w:t>
      </w:r>
      <w:r w:rsidR="00AA6DCC" w:rsidRPr="002929AF">
        <w:t xml:space="preserve">the </w:t>
      </w:r>
      <w:r w:rsidR="00064335" w:rsidRPr="002929AF">
        <w:t xml:space="preserve">“anthropic shadow” </w:t>
      </w:r>
      <w:r w:rsidR="00064335" w:rsidRPr="002929AF">
        <w:fldChar w:fldCharType="begin"/>
      </w:r>
      <w:r w:rsidR="00C65F95" w:rsidRPr="002929AF">
        <w:instrText xml:space="preserve"> ADDIN ZOTERO_ITEM CSL_CITATION {"citationID":"Qr3dpDT2","properties":{"formattedCitation":"(Milan M. \\uc0\\u262{}irkovi\\uc0\\u263{}, Sandberg, and Bostrom 2010)","plainCitation":"(Milan M. Ćirković, Sandberg, and Bostrom 2010)","dontUpdate":true,"noteIndex":0},"citationItems":[{"id":732,"uris":["http://zotero.org/users/3736454/items/7B9CJ4RT"],"uri":["http://zotero.org/users/3736454/items/7B9CJ4RT"],"itemData":{"id":732,"type":"article-journal","title":"Anthropic shadow: observation selection effects and human extinction risks","container-title":"Risk Analysis, Vol. 30, No. 10, 2010","author":[{"family":"Ćirković","given":"Milan M."},{"family":"Sandberg","given":"A."},{"family":"Bostrom","given":"N."}],"issued":{"date-parts":[["2010"]]}}}],"schema":"https://github.com/citation-style-language/schema/raw/master/csl-citation.json"} </w:instrText>
      </w:r>
      <w:r w:rsidR="00064335" w:rsidRPr="002929AF">
        <w:fldChar w:fldCharType="separate"/>
      </w:r>
      <w:r w:rsidR="00064335" w:rsidRPr="002929AF">
        <w:rPr>
          <w:rFonts w:eastAsia="Times New Roman"/>
        </w:rPr>
        <w:t>(Ćirković, Sandberg, and Bostrom 2010)</w:t>
      </w:r>
      <w:r w:rsidR="00064335" w:rsidRPr="002929AF">
        <w:fldChar w:fldCharType="end"/>
      </w:r>
      <w:r w:rsidR="00064335" w:rsidRPr="002929AF">
        <w:t>.</w:t>
      </w:r>
    </w:p>
    <w:p w14:paraId="02EED8D1" w14:textId="02EF1D4E" w:rsidR="006B53DF" w:rsidRPr="002929AF" w:rsidRDefault="00ED4E22" w:rsidP="00B643C7">
      <w:pPr>
        <w:shd w:val="clear" w:color="auto" w:fill="FFFFFF"/>
        <w:spacing w:before="100" w:beforeAutospacing="1" w:after="100" w:afterAutospacing="1"/>
        <w:jc w:val="both"/>
        <w:textAlignment w:val="baseline"/>
      </w:pPr>
      <w:r w:rsidRPr="002929AF">
        <w:t xml:space="preserve">Such </w:t>
      </w:r>
      <w:r w:rsidR="007C4C66" w:rsidRPr="002929AF">
        <w:t xml:space="preserve">an </w:t>
      </w:r>
      <w:r w:rsidRPr="002929AF">
        <w:t>increase may be still small</w:t>
      </w:r>
      <w:r w:rsidR="00124628" w:rsidRPr="002929AF">
        <w:t xml:space="preserve">, as </w:t>
      </w:r>
      <w:r w:rsidR="007C4C66" w:rsidRPr="002929AF">
        <w:t xml:space="preserve">our </w:t>
      </w:r>
      <w:r w:rsidR="00124628" w:rsidRPr="002929AF">
        <w:t xml:space="preserve">biosphere </w:t>
      </w:r>
      <w:r w:rsidR="007C4C66" w:rsidRPr="002929AF">
        <w:t xml:space="preserve">has </w:t>
      </w:r>
      <w:r w:rsidR="00124628" w:rsidRPr="002929AF">
        <w:t xml:space="preserve">existed without </w:t>
      </w:r>
      <w:r w:rsidR="007C4C66" w:rsidRPr="002929AF">
        <w:t xml:space="preserve">an </w:t>
      </w:r>
      <w:r w:rsidR="00124628" w:rsidRPr="002929AF">
        <w:t xml:space="preserve">extinction </w:t>
      </w:r>
      <w:r w:rsidR="007C4C66" w:rsidRPr="002929AF">
        <w:t xml:space="preserve">event </w:t>
      </w:r>
      <w:r w:rsidR="00124628" w:rsidRPr="002929AF">
        <w:t xml:space="preserve">for billions of years, and even </w:t>
      </w:r>
      <w:r w:rsidR="00B87EA4">
        <w:t xml:space="preserve">an </w:t>
      </w:r>
      <w:r w:rsidR="00C73641" w:rsidRPr="002929AF">
        <w:t xml:space="preserve">increase of one </w:t>
      </w:r>
      <w:r w:rsidR="00124628" w:rsidRPr="002929AF">
        <w:t xml:space="preserve">order of magnitude </w:t>
      </w:r>
      <w:r w:rsidR="00C73641" w:rsidRPr="002929AF">
        <w:t xml:space="preserve">in </w:t>
      </w:r>
      <w:r w:rsidR="00124628" w:rsidRPr="002929AF">
        <w:t xml:space="preserve">the </w:t>
      </w:r>
      <w:r w:rsidR="00C73641" w:rsidRPr="002929AF">
        <w:t xml:space="preserve">probability </w:t>
      </w:r>
      <w:r w:rsidR="00124628" w:rsidRPr="002929AF">
        <w:t xml:space="preserve">of natural catastrophic risks </w:t>
      </w:r>
      <w:r w:rsidR="00303171" w:rsidRPr="002929AF">
        <w:t xml:space="preserve">suggests </w:t>
      </w:r>
      <w:r w:rsidR="00124628" w:rsidRPr="002929AF">
        <w:t xml:space="preserve">one event in 100 million years, or </w:t>
      </w:r>
      <w:r w:rsidR="00303171" w:rsidRPr="002929AF">
        <w:t xml:space="preserve">a probability of </w:t>
      </w:r>
      <w:r w:rsidR="00124628" w:rsidRPr="002929AF">
        <w:t>10</w:t>
      </w:r>
      <w:r w:rsidR="00124628" w:rsidRPr="002929AF">
        <w:rPr>
          <w:vertAlign w:val="superscript"/>
        </w:rPr>
        <w:t xml:space="preserve">-8 </w:t>
      </w:r>
      <w:r w:rsidR="00303171" w:rsidRPr="002929AF">
        <w:t>per</w:t>
      </w:r>
      <w:r w:rsidR="00204391" w:rsidRPr="002929AF">
        <w:t xml:space="preserve"> year</w:t>
      </w:r>
      <w:r w:rsidR="00124628" w:rsidRPr="002929AF">
        <w:t xml:space="preserve">. </w:t>
      </w:r>
      <w:r w:rsidR="00204391" w:rsidRPr="002929AF">
        <w:t xml:space="preserve">However, for some types of </w:t>
      </w:r>
      <w:r w:rsidR="00841A80" w:rsidRPr="002929AF">
        <w:t xml:space="preserve">event, </w:t>
      </w:r>
      <w:r w:rsidR="00204391" w:rsidRPr="002929AF">
        <w:t xml:space="preserve">the catastrophe </w:t>
      </w:r>
      <w:r w:rsidR="00841A80" w:rsidRPr="002929AF">
        <w:t xml:space="preserve">may </w:t>
      </w:r>
      <w:r w:rsidR="00204391" w:rsidRPr="002929AF">
        <w:t>be long overdue, and our environment could be unexpectedly fragile</w:t>
      </w:r>
      <w:r w:rsidR="00841A80" w:rsidRPr="002929AF">
        <w:t xml:space="preserve">; </w:t>
      </w:r>
      <w:r w:rsidR="00204391" w:rsidRPr="002929AF">
        <w:t>thus</w:t>
      </w:r>
      <w:r w:rsidR="00841A80" w:rsidRPr="002929AF">
        <w:t>,</w:t>
      </w:r>
      <w:r w:rsidR="00204391" w:rsidRPr="002929AF">
        <w:t xml:space="preserve"> even small human actions </w:t>
      </w:r>
      <w:r w:rsidR="00841A80" w:rsidRPr="002929AF">
        <w:t xml:space="preserve">may have the potential to </w:t>
      </w:r>
      <w:r w:rsidR="00204391" w:rsidRPr="002929AF">
        <w:t xml:space="preserve">trigger the catastrophe. Such potentially fragile systems include the stability of </w:t>
      </w:r>
      <w:r w:rsidR="00841A80" w:rsidRPr="002929AF">
        <w:t xml:space="preserve">the global </w:t>
      </w:r>
      <w:r w:rsidR="00204391" w:rsidRPr="002929AF">
        <w:t>climate and large-scale volcanism</w:t>
      </w:r>
      <w:r w:rsidR="00841A80" w:rsidRPr="002929AF">
        <w:t xml:space="preserve">. The </w:t>
      </w:r>
      <w:r w:rsidR="00B179D8" w:rsidRPr="002929AF">
        <w:t xml:space="preserve">stability </w:t>
      </w:r>
      <w:r w:rsidR="00841A80" w:rsidRPr="002929AF">
        <w:t xml:space="preserve">of these systems </w:t>
      </w:r>
      <w:r w:rsidR="00B179D8" w:rsidRPr="002929AF">
        <w:t xml:space="preserve">may be at the verge </w:t>
      </w:r>
      <w:r w:rsidR="00841A80" w:rsidRPr="002929AF">
        <w:t xml:space="preserve">of a tipping point </w:t>
      </w:r>
      <w:r w:rsidR="00B179D8" w:rsidRPr="002929AF">
        <w:t xml:space="preserve">and catastrophic transformation </w:t>
      </w:r>
      <w:r w:rsidR="00841A80" w:rsidRPr="002929AF">
        <w:t xml:space="preserve">could occur following relatively </w:t>
      </w:r>
      <w:r w:rsidR="00B179D8" w:rsidRPr="002929AF">
        <w:t xml:space="preserve">small </w:t>
      </w:r>
      <w:r w:rsidR="00841A80" w:rsidRPr="002929AF">
        <w:t xml:space="preserve">contributions </w:t>
      </w:r>
      <w:r w:rsidR="00B179D8" w:rsidRPr="002929AF">
        <w:t>by humans</w:t>
      </w:r>
      <w:r w:rsidR="00064335" w:rsidRPr="002929AF">
        <w:t xml:space="preserve"> </w:t>
      </w:r>
      <w:r w:rsidR="00E436B7" w:rsidRPr="002929AF">
        <w:fldChar w:fldCharType="begin"/>
      </w:r>
      <w:r w:rsidR="00256F4A">
        <w:instrText xml:space="preserve"> ADDIN ZOTERO_ITEM CSL_CITATION {"citationID":"BeXaOuy4","properties":{"formattedCitation":"[24]","plainCitation":"[24]","noteIndex":0},"citationItems":[{"id":8836,"uris":["http://zotero.org/users/3736454/items/BKQDC8MC"],"uri":["http://zotero.org/users/3736454/items/BKQDC8MC"],"itemData":{"id":8836,"type":"manuscript","title":"Why antropic principle stops to defend us Observation selection, future rate of natural disasters and fragility of our environment","URL":"https://www.scribd.com/document/8729933/Why-anthropic-principle-stopped-to-defend-us-Observation-selection-and-fragility-of-our-environment","author":[{"family":"Turchin","given":"A."}],"issued":{"date-parts":[["2010"]]},"accessed":{"date-parts":[["2018",12,28]]}}}],"schema":"https://github.com/citation-style-language/schema/raw/master/csl-citation.json"} </w:instrText>
      </w:r>
      <w:r w:rsidR="00E436B7" w:rsidRPr="002929AF">
        <w:fldChar w:fldCharType="separate"/>
      </w:r>
      <w:r w:rsidR="00256F4A">
        <w:rPr>
          <w:noProof/>
        </w:rPr>
        <w:t>[24]</w:t>
      </w:r>
      <w:r w:rsidR="00E436B7" w:rsidRPr="002929AF">
        <w:fldChar w:fldCharType="end"/>
      </w:r>
      <w:r w:rsidR="00B179D8" w:rsidRPr="002929AF">
        <w:t>. O</w:t>
      </w:r>
      <w:r w:rsidR="00107F49" w:rsidRPr="002929AF">
        <w:t>ne o</w:t>
      </w:r>
      <w:r w:rsidR="00B179D8" w:rsidRPr="002929AF">
        <w:t>bvious example is global warming</w:t>
      </w:r>
      <w:r w:rsidR="00107F49" w:rsidRPr="002929AF">
        <w:t>,</w:t>
      </w:r>
      <w:r w:rsidR="00B179D8" w:rsidRPr="002929AF">
        <w:t xml:space="preserve"> where </w:t>
      </w:r>
      <w:r w:rsidR="00107F49" w:rsidRPr="002929AF">
        <w:t xml:space="preserve">the </w:t>
      </w:r>
      <w:r w:rsidR="00B179D8" w:rsidRPr="002929AF">
        <w:t xml:space="preserve">relatively small impact of </w:t>
      </w:r>
      <w:r w:rsidR="00107F49" w:rsidRPr="002929AF">
        <w:t xml:space="preserve">an increase in </w:t>
      </w:r>
      <w:r w:rsidR="00B179D8" w:rsidRPr="002929AF">
        <w:t>anthropogenic CO</w:t>
      </w:r>
      <w:r w:rsidR="00B179D8" w:rsidRPr="002929AF">
        <w:rPr>
          <w:vertAlign w:val="subscript"/>
        </w:rPr>
        <w:t>2</w:t>
      </w:r>
      <w:r w:rsidR="00B179D8" w:rsidRPr="002929AF">
        <w:t xml:space="preserve"> could trigger </w:t>
      </w:r>
      <w:r w:rsidR="00107F49" w:rsidRPr="002929AF">
        <w:t xml:space="preserve">a </w:t>
      </w:r>
      <w:r w:rsidR="00B179D8" w:rsidRPr="002929AF">
        <w:t xml:space="preserve">chain of events which will result in </w:t>
      </w:r>
      <w:r w:rsidR="00107F49" w:rsidRPr="002929AF">
        <w:t xml:space="preserve">a </w:t>
      </w:r>
      <w:r w:rsidR="00B179D8" w:rsidRPr="002929AF">
        <w:t xml:space="preserve">climate transition </w:t>
      </w:r>
      <w:r w:rsidR="00107F49" w:rsidRPr="002929AF">
        <w:t xml:space="preserve">to a </w:t>
      </w:r>
      <w:r w:rsidR="00B179D8" w:rsidRPr="002929AF">
        <w:t xml:space="preserve">hot-house Earth and even, </w:t>
      </w:r>
      <w:r w:rsidR="00107F49" w:rsidRPr="002929AF">
        <w:t xml:space="preserve">albeit </w:t>
      </w:r>
      <w:r w:rsidR="00B179D8" w:rsidRPr="002929AF">
        <w:t xml:space="preserve">with </w:t>
      </w:r>
      <w:r w:rsidR="00107F49" w:rsidRPr="002929AF">
        <w:t xml:space="preserve">low </w:t>
      </w:r>
      <w:r w:rsidR="00B179D8" w:rsidRPr="002929AF">
        <w:t xml:space="preserve">probability, to </w:t>
      </w:r>
      <w:r w:rsidR="00107F49" w:rsidRPr="002929AF">
        <w:t xml:space="preserve">a </w:t>
      </w:r>
      <w:r w:rsidR="00B179D8" w:rsidRPr="002929AF">
        <w:t xml:space="preserve">Venusian atmospheric regime. </w:t>
      </w:r>
    </w:p>
    <w:p w14:paraId="4A6B78E9" w14:textId="24B9B4D5" w:rsidR="00667BC0" w:rsidRPr="002929AF" w:rsidRDefault="00B179D8" w:rsidP="00B643C7">
      <w:pPr>
        <w:shd w:val="clear" w:color="auto" w:fill="FFFFFF"/>
        <w:spacing w:before="100" w:beforeAutospacing="1" w:after="100" w:afterAutospacing="1"/>
        <w:jc w:val="both"/>
        <w:textAlignment w:val="baseline"/>
      </w:pPr>
      <w:r w:rsidRPr="00305B80">
        <w:t>In other words,</w:t>
      </w:r>
      <w:r w:rsidR="00CD60E9" w:rsidRPr="00305B80">
        <w:t xml:space="preserve"> the</w:t>
      </w:r>
      <w:r w:rsidRPr="00305B80">
        <w:t xml:space="preserve"> non-existence of </w:t>
      </w:r>
      <w:r w:rsidR="00B87EA4" w:rsidRPr="00305B80">
        <w:t>ETI</w:t>
      </w:r>
      <w:r w:rsidRPr="00305B80">
        <w:t xml:space="preserve"> </w:t>
      </w:r>
      <w:r w:rsidR="00305B80">
        <w:t xml:space="preserve">would </w:t>
      </w:r>
      <w:r w:rsidR="00BE698B" w:rsidRPr="00305B80">
        <w:t>decrease all the factors in</w:t>
      </w:r>
      <w:r w:rsidR="00D76FDD" w:rsidRPr="00305B80">
        <w:t xml:space="preserve"> the Drake equation, </w:t>
      </w:r>
      <w:r w:rsidR="00BE698B" w:rsidRPr="00305B80">
        <w:t>because N is now only 1. As we do</w:t>
      </w:r>
      <w:r w:rsidR="00305B80">
        <w:t xml:space="preserve"> </w:t>
      </w:r>
      <w:r w:rsidR="00BE698B" w:rsidRPr="00305B80">
        <w:t>n</w:t>
      </w:r>
      <w:r w:rsidR="00305B80">
        <w:t>o</w:t>
      </w:r>
      <w:r w:rsidR="00BE698B" w:rsidRPr="00305B80">
        <w:t xml:space="preserve">t know which factor is the most significant, we should increase our </w:t>
      </w:r>
      <w:r w:rsidR="00D72CA6" w:rsidRPr="00305B80">
        <w:t xml:space="preserve">probability estimate of all possible causes of </w:t>
      </w:r>
      <w:r w:rsidR="00305B80">
        <w:t xml:space="preserve">the </w:t>
      </w:r>
      <w:r w:rsidR="00D72CA6" w:rsidRPr="00305B80">
        <w:t xml:space="preserve">Early filter, </w:t>
      </w:r>
      <w:r w:rsidR="00D76FDD" w:rsidRPr="00305B80">
        <w:t>including the one which describes our</w:t>
      </w:r>
      <w:r w:rsidR="00D76FDD" w:rsidRPr="002929AF">
        <w:t xml:space="preserve"> survival as </w:t>
      </w:r>
      <w:r w:rsidR="00CD60E9" w:rsidRPr="002929AF">
        <w:t xml:space="preserve">resulting from </w:t>
      </w:r>
      <w:r w:rsidR="00D76FDD" w:rsidRPr="002929AF">
        <w:t>a statistical anomaly in the frequency of</w:t>
      </w:r>
      <w:r w:rsidR="0035344B" w:rsidRPr="002929AF">
        <w:t xml:space="preserve"> natural</w:t>
      </w:r>
      <w:r w:rsidR="00D76FDD" w:rsidRPr="002929AF">
        <w:t xml:space="preserve"> </w:t>
      </w:r>
      <w:r w:rsidR="00CD60E9" w:rsidRPr="002929AF">
        <w:t>extinction-</w:t>
      </w:r>
      <w:r w:rsidR="00D76FDD" w:rsidRPr="002929AF">
        <w:t xml:space="preserve">level catastrophes on Earth. </w:t>
      </w:r>
      <w:r w:rsidR="00CD60E9" w:rsidRPr="002929AF">
        <w:t>I</w:t>
      </w:r>
      <w:r w:rsidR="00D76FDD" w:rsidRPr="002929AF">
        <w:t xml:space="preserve">f the stability of our environment is only </w:t>
      </w:r>
      <w:r w:rsidR="00CD60E9" w:rsidRPr="002929AF">
        <w:t xml:space="preserve">a </w:t>
      </w:r>
      <w:r w:rsidR="00D76FDD" w:rsidRPr="002929AF">
        <w:t xml:space="preserve">statistical anomaly, </w:t>
      </w:r>
      <w:r w:rsidR="00CD60E9" w:rsidRPr="002929AF">
        <w:t xml:space="preserve">this period of stability </w:t>
      </w:r>
      <w:r w:rsidR="00D76FDD" w:rsidRPr="002929AF">
        <w:t xml:space="preserve">may end sooner than </w:t>
      </w:r>
      <w:r w:rsidR="00BC2B52">
        <w:t>one</w:t>
      </w:r>
      <w:r w:rsidR="00D76FDD" w:rsidRPr="002929AF">
        <w:t xml:space="preserve"> could expect from past observations or be </w:t>
      </w:r>
      <w:r w:rsidR="00CD60E9" w:rsidRPr="002929AF">
        <w:t xml:space="preserve">vulnerable to </w:t>
      </w:r>
      <w:r w:rsidR="00764A2E" w:rsidRPr="002929AF">
        <w:t xml:space="preserve">even apparently minor </w:t>
      </w:r>
      <w:r w:rsidR="00D76FDD" w:rsidRPr="002929AF">
        <w:t xml:space="preserve">human intervention. </w:t>
      </w:r>
    </w:p>
    <w:p w14:paraId="21771830" w14:textId="5B33C0C8" w:rsidR="00D76FDD" w:rsidRPr="002929AF" w:rsidRDefault="00187B80" w:rsidP="00B643C7">
      <w:pPr>
        <w:pStyle w:val="Heading2"/>
        <w:rPr>
          <w:rFonts w:ascii="Times New Roman" w:hAnsi="Times New Roman" w:cs="Times New Roman"/>
        </w:rPr>
      </w:pPr>
      <w:bookmarkStart w:id="7" w:name="_Toc521692844"/>
      <w:bookmarkStart w:id="8" w:name="_Toc522277735"/>
      <w:r w:rsidRPr="002929AF">
        <w:rPr>
          <w:rFonts w:ascii="Times New Roman" w:hAnsi="Times New Roman" w:cs="Times New Roman"/>
        </w:rPr>
        <w:t>2.2. Great F</w:t>
      </w:r>
      <w:r w:rsidR="00D76FDD" w:rsidRPr="002929AF">
        <w:rPr>
          <w:rFonts w:ascii="Times New Roman" w:hAnsi="Times New Roman" w:cs="Times New Roman"/>
        </w:rPr>
        <w:t xml:space="preserve">ilter is ahead of us </w:t>
      </w:r>
      <w:r w:rsidR="00667BC0" w:rsidRPr="002929AF">
        <w:rPr>
          <w:rFonts w:ascii="Times New Roman" w:hAnsi="Times New Roman" w:cs="Times New Roman"/>
        </w:rPr>
        <w:t xml:space="preserve">and it is not </w:t>
      </w:r>
      <w:r w:rsidR="00BC2B52">
        <w:rPr>
          <w:rFonts w:ascii="Times New Roman" w:hAnsi="Times New Roman" w:cs="Times New Roman"/>
        </w:rPr>
        <w:t>ET</w:t>
      </w:r>
      <w:r w:rsidR="001C4F70" w:rsidRPr="002929AF">
        <w:rPr>
          <w:rFonts w:ascii="Times New Roman" w:hAnsi="Times New Roman" w:cs="Times New Roman"/>
        </w:rPr>
        <w:t xml:space="preserve"> AI</w:t>
      </w:r>
      <w:bookmarkEnd w:id="7"/>
      <w:bookmarkEnd w:id="8"/>
      <w:r w:rsidR="00667BC0" w:rsidRPr="002929AF">
        <w:rPr>
          <w:rFonts w:ascii="Times New Roman" w:hAnsi="Times New Roman" w:cs="Times New Roman"/>
        </w:rPr>
        <w:t xml:space="preserve"> </w:t>
      </w:r>
    </w:p>
    <w:p w14:paraId="7E6463CB" w14:textId="7529CDF7" w:rsidR="004827C5" w:rsidRPr="002929AF" w:rsidRDefault="00D72CA6" w:rsidP="00B643C7">
      <w:pPr>
        <w:shd w:val="clear" w:color="auto" w:fill="FFFFFF"/>
        <w:spacing w:before="100" w:beforeAutospacing="1" w:after="100" w:afterAutospacing="1"/>
        <w:jc w:val="both"/>
        <w:textAlignment w:val="baseline"/>
      </w:pPr>
      <w:r>
        <w:t>K.</w:t>
      </w:r>
      <w:r w:rsidR="00E436B7" w:rsidRPr="002929AF">
        <w:t xml:space="preserve"> Grace showed </w:t>
      </w:r>
      <w:r w:rsidR="00B55F54" w:rsidRPr="002929AF">
        <w:t>that “Great F</w:t>
      </w:r>
      <w:r w:rsidR="004827C5" w:rsidRPr="002929AF">
        <w:t>ilter ahead”</w:t>
      </w:r>
      <w:r w:rsidR="00461BD9" w:rsidRPr="002929AF">
        <w:t xml:space="preserve"> scenario</w:t>
      </w:r>
      <w:r w:rsidR="004827C5" w:rsidRPr="002929AF">
        <w:t xml:space="preserve"> is </w:t>
      </w:r>
      <w:r w:rsidR="00461BD9" w:rsidRPr="002929AF">
        <w:t xml:space="preserve">the </w:t>
      </w:r>
      <w:r w:rsidR="004827C5" w:rsidRPr="002929AF">
        <w:t>more probable solution of the Fermi paradox than “</w:t>
      </w:r>
      <w:r w:rsidR="00461BD9" w:rsidRPr="002929AF">
        <w:t xml:space="preserve">Great Filter </w:t>
      </w:r>
      <w:r w:rsidR="004827C5" w:rsidRPr="002929AF">
        <w:t>be</w:t>
      </w:r>
      <w:r w:rsidR="00461BD9" w:rsidRPr="002929AF">
        <w:t>hind</w:t>
      </w:r>
      <w:r w:rsidR="004827C5" w:rsidRPr="002929AF">
        <w:t xml:space="preserve"> us”</w:t>
      </w:r>
      <w:r w:rsidR="00113AC7" w:rsidRPr="002929AF">
        <w:t xml:space="preserve">, because in </w:t>
      </w:r>
      <w:r w:rsidR="00461BD9" w:rsidRPr="002929AF">
        <w:t xml:space="preserve">the latter </w:t>
      </w:r>
      <w:r w:rsidR="00113AC7" w:rsidRPr="002929AF">
        <w:t>case</w:t>
      </w:r>
      <w:r w:rsidR="00461BD9" w:rsidRPr="002929AF">
        <w:t>,</w:t>
      </w:r>
      <w:r w:rsidR="00113AC7" w:rsidRPr="002929AF">
        <w:t xml:space="preserve"> more Earth-level civilizations </w:t>
      </w:r>
      <w:r w:rsidR="00461BD9" w:rsidRPr="002929AF">
        <w:lastRenderedPageBreak/>
        <w:t xml:space="preserve">would be likely to </w:t>
      </w:r>
      <w:r w:rsidR="00113AC7" w:rsidRPr="002929AF">
        <w:t>exist</w:t>
      </w:r>
      <w:r w:rsidR="00E436B7" w:rsidRPr="002929AF">
        <w:t xml:space="preserve"> </w:t>
      </w:r>
      <w:r w:rsidR="00060DBF" w:rsidRPr="002929AF">
        <w:fldChar w:fldCharType="begin"/>
      </w:r>
      <w:r w:rsidR="00256F4A">
        <w:instrText xml:space="preserve"> ADDIN ZOTERO_ITEM CSL_CITATION {"citationID":"SljBBhWw","properties":{"formattedCitation":"[25]","plainCitation":"[25]","noteIndex":0},"citationItems":[{"id":8837,"uris":["http://zotero.org/users/3736454/items/942LDLFY"],"uri":["http://zotero.org/users/3736454/items/942LDLFY"],"itemData":{"id":8837,"type":"post-weblog","title":"SIA doomsday: The filter is ahead | Meteuphoric","container-title":"Meteuphoric","URL":"https://meteuphoric.com/2010/03/23/sia-doomsday-the-filter-is-ahead/","author":[{"family":"Grace","given":"K."}],"issued":{"date-parts":[["2010"]]},"accessed":{"date-parts":[["2018",8,10]]}}}],"schema":"https://github.com/citation-style-language/schema/raw/master/csl-citation.json"} </w:instrText>
      </w:r>
      <w:r w:rsidR="00060DBF" w:rsidRPr="002929AF">
        <w:fldChar w:fldCharType="separate"/>
      </w:r>
      <w:r w:rsidR="00256F4A">
        <w:rPr>
          <w:noProof/>
        </w:rPr>
        <w:t>[25]</w:t>
      </w:r>
      <w:r w:rsidR="00060DBF" w:rsidRPr="002929AF">
        <w:fldChar w:fldCharType="end"/>
      </w:r>
      <w:r w:rsidR="00113AC7" w:rsidRPr="002929AF">
        <w:t xml:space="preserve">. This conclusion requires some assumptions </w:t>
      </w:r>
      <w:r w:rsidR="00007583" w:rsidRPr="002929AF">
        <w:t xml:space="preserve">about how </w:t>
      </w:r>
      <w:r w:rsidR="00BC2B52">
        <w:t>one</w:t>
      </w:r>
      <w:r w:rsidR="00007583" w:rsidRPr="002929AF">
        <w:t xml:space="preserve"> calculate</w:t>
      </w:r>
      <w:r w:rsidR="00BC2B52">
        <w:t>s</w:t>
      </w:r>
      <w:r w:rsidR="00007583" w:rsidRPr="002929AF">
        <w:t xml:space="preserve"> probabilities, that is, the self-indication assumption</w:t>
      </w:r>
      <w:r w:rsidR="00472407" w:rsidRPr="002929AF">
        <w:t xml:space="preserve"> (SIA)</w:t>
      </w:r>
      <w:r w:rsidR="00007583" w:rsidRPr="002929AF">
        <w:t xml:space="preserve">. Or </w:t>
      </w:r>
      <w:r w:rsidR="00BC2B52">
        <w:t>one</w:t>
      </w:r>
      <w:r w:rsidR="00007583" w:rsidRPr="002929AF">
        <w:t xml:space="preserve"> should assume that there are different universes with different solutions to</w:t>
      </w:r>
      <w:r w:rsidR="00472407" w:rsidRPr="002929AF">
        <w:t xml:space="preserve"> the</w:t>
      </w:r>
      <w:r w:rsidR="00007583" w:rsidRPr="002929AF">
        <w:t xml:space="preserve"> Fermi paradox and we are</w:t>
      </w:r>
      <w:r w:rsidR="00B55F54" w:rsidRPr="002929AF">
        <w:t xml:space="preserve"> </w:t>
      </w:r>
      <w:r w:rsidR="00007583" w:rsidRPr="002929AF">
        <w:t xml:space="preserve">in one where the solution allows </w:t>
      </w:r>
      <w:r w:rsidR="00B55F54" w:rsidRPr="002929AF">
        <w:t xml:space="preserve">the </w:t>
      </w:r>
      <w:r w:rsidR="00007583" w:rsidRPr="002929AF">
        <w:t xml:space="preserve">existence of </w:t>
      </w:r>
      <w:r w:rsidR="00461BD9" w:rsidRPr="002929AF">
        <w:t xml:space="preserve">a </w:t>
      </w:r>
      <w:r w:rsidR="00007583" w:rsidRPr="002929AF">
        <w:t xml:space="preserve">bigger number of </w:t>
      </w:r>
      <w:r w:rsidR="00461BD9" w:rsidRPr="002929AF">
        <w:t>Earth</w:t>
      </w:r>
      <w:r w:rsidR="00007583" w:rsidRPr="002929AF">
        <w:t>-like civilization</w:t>
      </w:r>
      <w:r w:rsidR="00461BD9" w:rsidRPr="002929AF">
        <w:t>s</w:t>
      </w:r>
      <w:r w:rsidR="00472407" w:rsidRPr="002929AF">
        <w:t>, whic</w:t>
      </w:r>
      <w:r w:rsidR="00B55F54" w:rsidRPr="002929AF">
        <w:t>h happens when the Great F</w:t>
      </w:r>
      <w:r w:rsidR="00472407" w:rsidRPr="002929AF">
        <w:t>ilter is ahead.</w:t>
      </w:r>
    </w:p>
    <w:p w14:paraId="3F09942E" w14:textId="11AC78C9" w:rsidR="0036344C" w:rsidRPr="002929AF" w:rsidRDefault="0057069D" w:rsidP="00B643C7">
      <w:pPr>
        <w:shd w:val="clear" w:color="auto" w:fill="FFFFFF"/>
        <w:spacing w:before="100" w:beforeAutospacing="1" w:after="100" w:afterAutospacing="1"/>
        <w:jc w:val="both"/>
        <w:textAlignment w:val="baseline"/>
      </w:pPr>
      <w:r w:rsidRPr="002929AF">
        <w:t>If the G</w:t>
      </w:r>
      <w:r w:rsidR="00B55F54" w:rsidRPr="002929AF">
        <w:t>reat F</w:t>
      </w:r>
      <w:r w:rsidR="00472407" w:rsidRPr="002929AF">
        <w:t>ilter is ahead</w:t>
      </w:r>
      <w:r w:rsidR="002E310E" w:rsidRPr="002929AF">
        <w:t xml:space="preserve"> of us</w:t>
      </w:r>
      <w:r w:rsidR="00472407" w:rsidRPr="002929AF">
        <w:t xml:space="preserve">, it means that some type of global catastrophe will </w:t>
      </w:r>
      <w:r w:rsidR="002E310E" w:rsidRPr="002929AF">
        <w:t xml:space="preserve">occur and </w:t>
      </w:r>
      <w:r w:rsidR="00472407" w:rsidRPr="002929AF">
        <w:t>prevent us from starting space colonization.</w:t>
      </w:r>
      <w:r w:rsidRPr="002929AF">
        <w:t xml:space="preserve"> Assuming quick technological growth, some form of</w:t>
      </w:r>
      <w:r w:rsidR="00356275" w:rsidRPr="002929AF">
        <w:t xml:space="preserve"> </w:t>
      </w:r>
      <w:r w:rsidRPr="002929AF">
        <w:t>self-replicating robotic von Neumann Probe</w:t>
      </w:r>
      <w:r w:rsidR="002E310E" w:rsidRPr="002929AF">
        <w:t>s</w:t>
      </w:r>
      <w:r w:rsidRPr="002929AF">
        <w:t xml:space="preserve"> (vNP) could be possible in</w:t>
      </w:r>
      <w:r w:rsidR="0036344C" w:rsidRPr="002929AF">
        <w:t xml:space="preserve"> the</w:t>
      </w:r>
      <w:r w:rsidRPr="002929AF">
        <w:t xml:space="preserve"> next 100 years, and </w:t>
      </w:r>
      <w:r w:rsidR="002E310E" w:rsidRPr="002929AF">
        <w:t xml:space="preserve">it is likely that </w:t>
      </w:r>
      <w:r w:rsidRPr="002929AF">
        <w:t xml:space="preserve">at least some </w:t>
      </w:r>
      <w:r w:rsidR="002E310E" w:rsidRPr="002929AF">
        <w:t>Earth</w:t>
      </w:r>
      <w:r w:rsidRPr="002929AF">
        <w:t>-like civilizations will start them</w:t>
      </w:r>
      <w:r w:rsidR="00A227F5" w:rsidRPr="002929AF">
        <w:t xml:space="preserve"> </w:t>
      </w:r>
      <w:r w:rsidR="00A227F5" w:rsidRPr="002929AF">
        <w:fldChar w:fldCharType="begin"/>
      </w:r>
      <w:r w:rsidR="00256F4A">
        <w:instrText xml:space="preserve"> ADDIN ZOTERO_ITEM CSL_CITATION {"citationID":"HsqIwsXs","properties":{"formattedCitation":"[26]","plainCitation":"[26]","noteIndex":0},"citationItems":[{"id":8839,"uris":["http://zotero.org/users/3736454/items/QPD888J5"],"uri":["http://zotero.org/users/3736454/items/QPD888J5"],"itemData":{"id":8839,"type":"article-journal","title":"Extraterrestrial intelligent beings do not exist","container-title":"Quarterly Journal of the Royal Astronomical Society","page":"267–281","volume":"21","source":"Google Scholar","author":[{"family":"Tipler","given":"Frank J."}],"issued":{"date-parts":[["1980"]]}}}],"schema":"https://github.com/citation-style-language/schema/raw/master/csl-citation.json"} </w:instrText>
      </w:r>
      <w:r w:rsidR="00A227F5" w:rsidRPr="002929AF">
        <w:fldChar w:fldCharType="separate"/>
      </w:r>
      <w:r w:rsidR="00256F4A">
        <w:rPr>
          <w:noProof/>
        </w:rPr>
        <w:t>[26]</w:t>
      </w:r>
      <w:r w:rsidR="00A227F5" w:rsidRPr="002929AF">
        <w:fldChar w:fldCharType="end"/>
      </w:r>
      <w:r w:rsidR="002E310E" w:rsidRPr="002929AF">
        <w:t>,</w:t>
      </w:r>
      <w:r w:rsidR="00A227F5" w:rsidRPr="002929AF">
        <w:t xml:space="preserve"> and they will self-replicate in all directions with </w:t>
      </w:r>
      <w:r w:rsidR="002E310E" w:rsidRPr="002929AF">
        <w:t xml:space="preserve">the </w:t>
      </w:r>
      <w:r w:rsidR="00A227F5" w:rsidRPr="002929AF">
        <w:t>maximum possible speed</w:t>
      </w:r>
      <w:r w:rsidRPr="002929AF">
        <w:t xml:space="preserve">. As we </w:t>
      </w:r>
      <w:r w:rsidR="002E310E" w:rsidRPr="002929AF">
        <w:t xml:space="preserve">have not </w:t>
      </w:r>
      <w:r w:rsidRPr="002929AF">
        <w:t>observe</w:t>
      </w:r>
      <w:r w:rsidR="002E310E" w:rsidRPr="002929AF">
        <w:t>d</w:t>
      </w:r>
      <w:r w:rsidR="0036344C" w:rsidRPr="002929AF">
        <w:t xml:space="preserve"> any signs of</w:t>
      </w:r>
      <w:r w:rsidRPr="002929AF">
        <w:t xml:space="preserve"> vNPs, it means that such probes either </w:t>
      </w:r>
      <w:r w:rsidR="002E310E" w:rsidRPr="002929AF">
        <w:t xml:space="preserve">do not </w:t>
      </w:r>
      <w:r w:rsidRPr="002929AF">
        <w:t>exist</w:t>
      </w:r>
      <w:r w:rsidR="002E310E" w:rsidRPr="002929AF">
        <w:t>, are</w:t>
      </w:r>
      <w:r w:rsidRPr="002929AF">
        <w:t xml:space="preserve"> silent</w:t>
      </w:r>
      <w:r w:rsidR="002E310E" w:rsidRPr="002929AF">
        <w:t>,</w:t>
      </w:r>
      <w:r w:rsidR="00A227F5" w:rsidRPr="002929AF">
        <w:t xml:space="preserve"> or </w:t>
      </w:r>
      <w:r w:rsidR="002E310E" w:rsidRPr="002929AF">
        <w:t xml:space="preserve">have not yet </w:t>
      </w:r>
      <w:r w:rsidR="00A227F5" w:rsidRPr="002929AF">
        <w:t>reach</w:t>
      </w:r>
      <w:r w:rsidR="002E310E" w:rsidRPr="002929AF">
        <w:t>ed</w:t>
      </w:r>
      <w:r w:rsidR="00A227F5" w:rsidRPr="002929AF">
        <w:t xml:space="preserve"> us</w:t>
      </w:r>
      <w:r w:rsidRPr="002929AF">
        <w:t xml:space="preserve">. </w:t>
      </w:r>
      <w:r w:rsidR="00A227F5" w:rsidRPr="002929AF">
        <w:t>Armstrong et al</w:t>
      </w:r>
      <w:r w:rsidR="00E141DF" w:rsidRPr="002929AF">
        <w:t>.</w:t>
      </w:r>
      <w:r w:rsidR="00A227F5" w:rsidRPr="002929AF">
        <w:t xml:space="preserve"> showed that such probes could travel intergalactic distances </w:t>
      </w:r>
      <w:r w:rsidR="00A00BF7" w:rsidRPr="002929AF">
        <w:t xml:space="preserve">at nearly the </w:t>
      </w:r>
      <w:r w:rsidR="00A227F5" w:rsidRPr="002929AF">
        <w:t xml:space="preserve">speed of light using nanostarships </w:t>
      </w:r>
      <w:r w:rsidR="00A227F5" w:rsidRPr="002929AF">
        <w:fldChar w:fldCharType="begin"/>
      </w:r>
      <w:r w:rsidR="00256F4A">
        <w:instrText xml:space="preserve"> ADDIN ZOTERO_ITEM CSL_CITATION {"citationID":"QyaYiO4y","properties":{"formattedCitation":"[15]","plainCitation":"[15]","noteIndex":0},"citationItems":[{"id":6682,"uris":["http://zotero.org/users/3736454/items/BAL2X8LC"],"uri":["http://zotero.org/users/3736454/items/BAL2X8LC"],"itemData":{"id":6682,"type":"article-journal","title":"Eternity in six hours: intergalactic spreading of intelligent life and sharpening the Fermi paradox","container-title":"Acta Astronautica","page":"1–13","volume":"89","source":"Google Scholar","shortTitle":"Eternity in six hours","author":[{"family":"Armstrong","given":"Stuart"},{"family":"Sandberg","given":"Anders"}],"issued":{"date-parts":[["2013"]]}}}],"schema":"https://github.com/citation-style-language/schema/raw/master/csl-citation.json"} </w:instrText>
      </w:r>
      <w:r w:rsidR="00A227F5" w:rsidRPr="002929AF">
        <w:fldChar w:fldCharType="separate"/>
      </w:r>
      <w:r w:rsidR="00256F4A">
        <w:rPr>
          <w:noProof/>
        </w:rPr>
        <w:t>[15]</w:t>
      </w:r>
      <w:r w:rsidR="00A227F5" w:rsidRPr="002929AF">
        <w:fldChar w:fldCharType="end"/>
      </w:r>
      <w:r w:rsidR="00A227F5" w:rsidRPr="002929AF">
        <w:t>.</w:t>
      </w:r>
    </w:p>
    <w:p w14:paraId="50FFDD70" w14:textId="2BF80753" w:rsidR="0036344C" w:rsidRPr="002929AF" w:rsidRDefault="005469BF" w:rsidP="00B643C7">
      <w:pPr>
        <w:shd w:val="clear" w:color="auto" w:fill="FFFFFF"/>
        <w:spacing w:before="100" w:beforeAutospacing="1" w:after="100" w:afterAutospacing="1"/>
        <w:jc w:val="both"/>
        <w:textAlignment w:val="baseline"/>
      </w:pPr>
      <w:r w:rsidRPr="002929AF">
        <w:t xml:space="preserve">If </w:t>
      </w:r>
      <w:r w:rsidR="0036344C" w:rsidRPr="002929AF">
        <w:t>alien</w:t>
      </w:r>
      <w:r w:rsidR="0057069D" w:rsidRPr="002929AF">
        <w:t xml:space="preserve"> vNPs </w:t>
      </w:r>
      <w:r w:rsidRPr="002929AF">
        <w:t xml:space="preserve">do not exist, that </w:t>
      </w:r>
      <w:r w:rsidR="0057069D" w:rsidRPr="002929AF">
        <w:t xml:space="preserve">means that </w:t>
      </w:r>
      <w:r w:rsidR="0057069D" w:rsidRPr="002929AF">
        <w:rPr>
          <w:i/>
        </w:rPr>
        <w:t>all</w:t>
      </w:r>
      <w:r w:rsidR="0057069D" w:rsidRPr="002929AF">
        <w:t xml:space="preserve"> civilizations in the light cone </w:t>
      </w:r>
      <w:r w:rsidR="00894357" w:rsidRPr="002929AF">
        <w:t xml:space="preserve">have </w:t>
      </w:r>
      <w:r w:rsidRPr="002929AF">
        <w:t>not</w:t>
      </w:r>
      <w:r w:rsidR="00894357" w:rsidRPr="002929AF">
        <w:t xml:space="preserve"> </w:t>
      </w:r>
      <w:r w:rsidRPr="002929AF">
        <w:t>create</w:t>
      </w:r>
      <w:r w:rsidR="00894357" w:rsidRPr="002929AF">
        <w:t>d</w:t>
      </w:r>
      <w:r w:rsidRPr="002929AF">
        <w:t xml:space="preserve"> </w:t>
      </w:r>
      <w:r w:rsidR="0057069D" w:rsidRPr="002929AF">
        <w:t>them</w:t>
      </w:r>
      <w:r w:rsidR="00894357" w:rsidRPr="002929AF">
        <w:t xml:space="preserve"> in the past</w:t>
      </w:r>
      <w:r w:rsidR="00356275" w:rsidRPr="002929AF">
        <w:t xml:space="preserve">, </w:t>
      </w:r>
      <w:r w:rsidR="00894357" w:rsidRPr="002929AF">
        <w:t xml:space="preserve">which </w:t>
      </w:r>
      <w:r w:rsidR="00356275" w:rsidRPr="002929AF">
        <w:t>could be best explained by some type of catastrophic event which stops development of technological civilization</w:t>
      </w:r>
      <w:r w:rsidRPr="002929AF">
        <w:t>s</w:t>
      </w:r>
      <w:r w:rsidR="00356275" w:rsidRPr="002929AF">
        <w:t>. This may not be</w:t>
      </w:r>
      <w:r w:rsidR="00A227F5" w:rsidRPr="002929AF">
        <w:t xml:space="preserve"> an</w:t>
      </w:r>
      <w:r w:rsidR="00356275" w:rsidRPr="002929AF">
        <w:t xml:space="preserve"> extinction event but </w:t>
      </w:r>
      <w:r w:rsidRPr="002929AF">
        <w:t xml:space="preserve">may be an </w:t>
      </w:r>
      <w:r w:rsidR="00356275" w:rsidRPr="002929AF">
        <w:t xml:space="preserve">event which stops the technological path of </w:t>
      </w:r>
      <w:r w:rsidR="00A227F5" w:rsidRPr="002929AF">
        <w:t xml:space="preserve">the </w:t>
      </w:r>
      <w:r w:rsidR="00356275" w:rsidRPr="002929AF">
        <w:t xml:space="preserve">development, like, say, resource depletion and </w:t>
      </w:r>
      <w:r w:rsidRPr="002929AF">
        <w:t xml:space="preserve">a </w:t>
      </w:r>
      <w:r w:rsidR="00356275" w:rsidRPr="002929AF">
        <w:t xml:space="preserve">return to </w:t>
      </w:r>
      <w:r w:rsidRPr="002929AF">
        <w:t xml:space="preserve">a pretechnological </w:t>
      </w:r>
      <w:r w:rsidR="00356275" w:rsidRPr="002929AF">
        <w:t>state.</w:t>
      </w:r>
      <w:r w:rsidR="0036344C" w:rsidRPr="002929AF">
        <w:t xml:space="preserve"> </w:t>
      </w:r>
    </w:p>
    <w:p w14:paraId="40DC9090" w14:textId="2DD1EAE3" w:rsidR="00472407" w:rsidRPr="002929AF" w:rsidRDefault="0036344C" w:rsidP="00B643C7">
      <w:pPr>
        <w:shd w:val="clear" w:color="auto" w:fill="FFFFFF"/>
        <w:spacing w:before="100" w:beforeAutospacing="1" w:after="100" w:afterAutospacing="1"/>
        <w:jc w:val="both"/>
        <w:textAlignment w:val="baseline"/>
      </w:pPr>
      <w:r w:rsidRPr="002929AF">
        <w:t xml:space="preserve">As we currently know </w:t>
      </w:r>
      <w:r w:rsidR="00894357" w:rsidRPr="002929AF">
        <w:t xml:space="preserve">of </w:t>
      </w:r>
      <w:r w:rsidRPr="002929AF">
        <w:t>more than 10 possible global catastrophic risks which could happen in the next century, including runaway global warming, nuclear war, resource depletion, biological super weapons, unfriendly AI</w:t>
      </w:r>
      <w:r w:rsidR="00A67B3D" w:rsidRPr="002929AF">
        <w:t xml:space="preserve"> (UFAI)</w:t>
      </w:r>
      <w:r w:rsidRPr="002929AF">
        <w:t>, self-replicating nanorobots and other</w:t>
      </w:r>
      <w:r w:rsidR="00894357" w:rsidRPr="002929AF">
        <w:t>s</w:t>
      </w:r>
      <w:r w:rsidR="00A227F5" w:rsidRPr="002929AF">
        <w:t xml:space="preserve"> </w:t>
      </w:r>
      <w:r w:rsidR="00A227F5" w:rsidRPr="002929AF">
        <w:fldChar w:fldCharType="begin"/>
      </w:r>
      <w:r w:rsidR="00711BFB">
        <w:instrText xml:space="preserve"> ADDIN ZOTERO_ITEM CSL_CITATION {"citationID":"udVqDiWA","properties":{"formattedCitation":"(Nick Bostrom 2002)","plainCitation":"(Nick Bostrom 2002)","dontUpdate":true,"noteIndex":0},"citationItems":[{"id":8032,"uris":["http://zotero.org/users/3736454/items/BWY55D34"],"uri":["http://zotero.org/users/3736454/items/BWY55D34"],"itemData":{"id":8032,"type":"article-journal","title":"Existential risks: Analyzing human extinction scenarios and related hazards","source":"Google Scholar","shortTitle":"Existential risks","author":[{"family":"Bostrom","given":"N."}],"issued":{"date-parts":[["2002"]]}}}],"schema":"https://github.com/citation-style-language/schema/raw/master/csl-citation.json"} </w:instrText>
      </w:r>
      <w:r w:rsidR="00A227F5" w:rsidRPr="002929AF">
        <w:fldChar w:fldCharType="separate"/>
      </w:r>
      <w:r w:rsidR="00A227F5" w:rsidRPr="002929AF">
        <w:rPr>
          <w:noProof/>
        </w:rPr>
        <w:t>(Bostrom 2002)</w:t>
      </w:r>
      <w:r w:rsidR="00A227F5" w:rsidRPr="002929AF">
        <w:fldChar w:fldCharType="end"/>
      </w:r>
      <w:r w:rsidRPr="002929AF">
        <w:t>, a global catastrophe in the next century is probable, but to explain the Fermi paradox</w:t>
      </w:r>
      <w:r w:rsidR="00183A74" w:rsidRPr="002929AF">
        <w:t xml:space="preserve"> with Great F</w:t>
      </w:r>
      <w:r w:rsidRPr="002929AF">
        <w:t xml:space="preserve">ilter ahead, </w:t>
      </w:r>
      <w:r w:rsidR="009457DD" w:rsidRPr="002929AF">
        <w:t>catastrophe</w:t>
      </w:r>
      <w:r w:rsidRPr="002929AF">
        <w:t xml:space="preserve"> should be</w:t>
      </w:r>
      <w:r w:rsidR="00CF726A">
        <w:t xml:space="preserve"> nearly</w:t>
      </w:r>
      <w:r w:rsidRPr="002929AF">
        <w:t xml:space="preserve"> </w:t>
      </w:r>
      <w:r w:rsidRPr="002929AF">
        <w:rPr>
          <w:i/>
        </w:rPr>
        <w:t>inevitable</w:t>
      </w:r>
      <w:r w:rsidRPr="002929AF">
        <w:t>.</w:t>
      </w:r>
    </w:p>
    <w:p w14:paraId="03B64BF5" w14:textId="25735ED1" w:rsidR="000C1DC7" w:rsidRPr="002929AF" w:rsidRDefault="0036344C" w:rsidP="00B643C7">
      <w:pPr>
        <w:shd w:val="clear" w:color="auto" w:fill="FFFFFF"/>
        <w:spacing w:before="100" w:beforeAutospacing="1" w:after="100" w:afterAutospacing="1"/>
        <w:jc w:val="both"/>
        <w:textAlignment w:val="baseline"/>
      </w:pPr>
      <w:r w:rsidRPr="002929AF">
        <w:t xml:space="preserve">In other words, </w:t>
      </w:r>
      <w:r w:rsidR="009F6246" w:rsidRPr="002929AF">
        <w:t xml:space="preserve">an </w:t>
      </w:r>
      <w:r w:rsidRPr="002929AF">
        <w:t>absence of</w:t>
      </w:r>
      <w:r w:rsidR="00C106BB" w:rsidRPr="002929AF">
        <w:t xml:space="preserve"> </w:t>
      </w:r>
      <w:r w:rsidRPr="002929AF">
        <w:t xml:space="preserve">observable </w:t>
      </w:r>
      <w:r w:rsidR="00C106BB" w:rsidRPr="002929AF">
        <w:t>ET</w:t>
      </w:r>
      <w:r w:rsidR="00964C9A" w:rsidRPr="002929AF">
        <w:t>I</w:t>
      </w:r>
      <w:r w:rsidR="00C106BB" w:rsidRPr="002929AF">
        <w:t xml:space="preserve"> increases the probability that </w:t>
      </w:r>
      <w:r w:rsidR="009F6246" w:rsidRPr="002929AF">
        <w:t xml:space="preserve">a </w:t>
      </w:r>
      <w:r w:rsidR="00C106BB" w:rsidRPr="002929AF">
        <w:t xml:space="preserve">future global catastrophe is inevitable. However, it is not easy to imagine </w:t>
      </w:r>
      <w:r w:rsidR="009F6246" w:rsidRPr="002929AF">
        <w:t xml:space="preserve">an </w:t>
      </w:r>
      <w:r w:rsidR="00C106BB" w:rsidRPr="002929AF">
        <w:t>inevitable type of catastrophe</w:t>
      </w:r>
      <w:r w:rsidR="009457DD" w:rsidRPr="002929AF">
        <w:t xml:space="preserve"> which would affect </w:t>
      </w:r>
      <w:r w:rsidR="009F6246" w:rsidRPr="002929AF">
        <w:t xml:space="preserve">all </w:t>
      </w:r>
      <w:r w:rsidR="009457DD" w:rsidRPr="002929AF">
        <w:t>type</w:t>
      </w:r>
      <w:r w:rsidR="009F6246" w:rsidRPr="002929AF">
        <w:t>s</w:t>
      </w:r>
      <w:r w:rsidR="009457DD" w:rsidRPr="002929AF">
        <w:t xml:space="preserve"> of </w:t>
      </w:r>
      <w:r w:rsidR="009F6246" w:rsidRPr="002929AF">
        <w:t xml:space="preserve">possible </w:t>
      </w:r>
      <w:r w:rsidR="009457DD" w:rsidRPr="002929AF">
        <w:t>civilization, as for any type of catastrophe</w:t>
      </w:r>
      <w:r w:rsidR="009F6246" w:rsidRPr="002929AF">
        <w:t xml:space="preserve"> there</w:t>
      </w:r>
      <w:r w:rsidR="00663C76" w:rsidRPr="002929AF">
        <w:t xml:space="preserve"> could be some civilizations which are lucky </w:t>
      </w:r>
      <w:r w:rsidR="009F6246" w:rsidRPr="002929AF">
        <w:t xml:space="preserve">enough to </w:t>
      </w:r>
      <w:r w:rsidR="00663C76" w:rsidRPr="002929AF">
        <w:t xml:space="preserve">escape them. For example, some civilizations may be united before </w:t>
      </w:r>
      <w:r w:rsidR="009F6246" w:rsidRPr="002929AF">
        <w:t xml:space="preserve">the </w:t>
      </w:r>
      <w:r w:rsidR="00663C76" w:rsidRPr="002929AF">
        <w:t xml:space="preserve">nuclear age and do not </w:t>
      </w:r>
      <w:r w:rsidR="009F6246" w:rsidRPr="002929AF">
        <w:t xml:space="preserve">face </w:t>
      </w:r>
      <w:r w:rsidR="00663C76" w:rsidRPr="002929AF">
        <w:t xml:space="preserve">the risk of nuclear war or choose not to evolve some </w:t>
      </w:r>
      <w:r w:rsidR="009F6246" w:rsidRPr="002929AF">
        <w:t xml:space="preserve">other </w:t>
      </w:r>
      <w:r w:rsidR="00663C76" w:rsidRPr="002929AF">
        <w:t>type of</w:t>
      </w:r>
      <w:r w:rsidR="009F6246" w:rsidRPr="002929AF">
        <w:t xml:space="preserve"> </w:t>
      </w:r>
      <w:r w:rsidR="00663C76" w:rsidRPr="002929AF">
        <w:t xml:space="preserve">dangerous technology. </w:t>
      </w:r>
      <w:r w:rsidR="009F6246" w:rsidRPr="002929AF">
        <w:t>A truly u</w:t>
      </w:r>
      <w:r w:rsidR="003F14E5" w:rsidRPr="002929AF">
        <w:t>niversal global risk should be something on the meta-level, like technological progress</w:t>
      </w:r>
      <w:r w:rsidR="009F6246" w:rsidRPr="002929AF">
        <w:t xml:space="preserve"> that is too rapid</w:t>
      </w:r>
      <w:r w:rsidR="009F6246" w:rsidRPr="002929AF">
        <w:rPr>
          <w:color w:val="0000FF"/>
        </w:rPr>
        <w:t>,</w:t>
      </w:r>
      <w:r w:rsidR="000C1DC7" w:rsidRPr="002929AF">
        <w:rPr>
          <w:color w:val="0000FF"/>
        </w:rPr>
        <w:t xml:space="preserve"> </w:t>
      </w:r>
      <w:r w:rsidR="00667BC0" w:rsidRPr="002929AF">
        <w:t>creat</w:t>
      </w:r>
      <w:r w:rsidR="009F6246" w:rsidRPr="002929AF">
        <w:t>ing</w:t>
      </w:r>
      <w:r w:rsidR="00667BC0" w:rsidRPr="002929AF">
        <w:t xml:space="preserve"> </w:t>
      </w:r>
      <w:r w:rsidR="009F6246" w:rsidRPr="002929AF">
        <w:t xml:space="preserve">exponential growth of </w:t>
      </w:r>
      <w:r w:rsidR="00667BC0" w:rsidRPr="002929AF">
        <w:t xml:space="preserve">stronger and stronger means of destruction which are available to </w:t>
      </w:r>
      <w:r w:rsidR="009F6246" w:rsidRPr="002929AF">
        <w:t xml:space="preserve">all, even </w:t>
      </w:r>
      <w:r w:rsidR="00667BC0" w:rsidRPr="002929AF">
        <w:t>small groups of people</w:t>
      </w:r>
      <w:r w:rsidR="009F6246" w:rsidRPr="002929AF">
        <w:t xml:space="preserve"> and individuals</w:t>
      </w:r>
      <w:r w:rsidR="00C054C0">
        <w:t xml:space="preserve"> </w:t>
      </w:r>
      <w:r w:rsidR="00C054C0">
        <w:fldChar w:fldCharType="begin"/>
      </w:r>
      <w:r w:rsidR="00256F4A">
        <w:instrText xml:space="preserve"> ADDIN ZOTERO_ITEM CSL_CITATION {"citationID":"UzZCUJ0t","properties":{"formattedCitation":"[28]","plainCitation":"[28]","noteIndex":0},"citationItems":[{"id":9311,"uris":["http://zotero.org/users/3736454/items/9WUQYW5F"],"uri":["http://zotero.org/users/3736454/items/9WUQYW5F"],"itemData":{"id":9311,"type":"article-journal","title":"The Vulnerable World Hypothesis","page":"38","source":"Zotero","abstract":"Scientific and technological progress might change people’s capabilities or incentives in ways that would destabilize civilization. For example, advances in DIY biohacking tools might make it easy for anybody with basic training in biology to kill millions; novel military technologies could trigger arms races in which whoever strikes first has a decisive advantage; or some economically advantageous process may be invented that produces disastrous negative global externalities that are hard to regulate. This paper introduces the concept of a v ulnerable world: roughly, one in which there is some level of technological development at which civilization almost certainly gets devastated by default, i.e. unless it has exited the “semi-anarchic default condition”. Several counterfactual historical and speculative future vulnerabilities are analyzed and arranged into a typology. A general ability to stabilize a vulnerable world would require greatly amplified capacities for preventive policing and global governance. The vulnerable world hypothesis thus offers a new perspective from which to evaluate the risk-benefit balance of developments towards ubiquitous surveillance or a unipolar world order.","language":"en","author":[{"family":"Bostrom","given":"N."}],"issued":{"date-parts":[["2018"]]}}}],"schema":"https://github.com/citation-style-language/schema/raw/master/csl-citation.json"} </w:instrText>
      </w:r>
      <w:r w:rsidR="00C054C0">
        <w:fldChar w:fldCharType="separate"/>
      </w:r>
      <w:r w:rsidR="00256F4A">
        <w:rPr>
          <w:noProof/>
        </w:rPr>
        <w:t>[28]</w:t>
      </w:r>
      <w:r w:rsidR="00C054C0">
        <w:fldChar w:fldCharType="end"/>
      </w:r>
      <w:r w:rsidR="00667BC0" w:rsidRPr="002929AF">
        <w:t>.</w:t>
      </w:r>
      <w:r w:rsidR="000C1DC7" w:rsidRPr="002929AF">
        <w:t xml:space="preserve"> Thus</w:t>
      </w:r>
      <w:r w:rsidR="00296A28" w:rsidRPr="002929AF">
        <w:t>,</w:t>
      </w:r>
      <w:r w:rsidR="000C1DC7" w:rsidRPr="002929AF">
        <w:t xml:space="preserve"> the probability of accidental self-destruction </w:t>
      </w:r>
      <w:r w:rsidR="009F6246" w:rsidRPr="002929AF">
        <w:t xml:space="preserve">would also grow </w:t>
      </w:r>
      <w:r w:rsidR="000C1DC7" w:rsidRPr="002929AF">
        <w:t>exponentially.</w:t>
      </w:r>
      <w:r w:rsidR="007A31D4" w:rsidRPr="002929AF">
        <w:t xml:space="preserve"> </w:t>
      </w:r>
      <w:r w:rsidR="00183CA6" w:rsidRPr="002929AF">
        <w:t xml:space="preserve">Other meta-risks include </w:t>
      </w:r>
      <w:r w:rsidR="009F6246" w:rsidRPr="002929AF">
        <w:t xml:space="preserve">a </w:t>
      </w:r>
      <w:r w:rsidR="00183CA6" w:rsidRPr="002929AF">
        <w:t xml:space="preserve">loss of the ability to foresee </w:t>
      </w:r>
      <w:r w:rsidR="009F6246" w:rsidRPr="002929AF">
        <w:t xml:space="preserve">the </w:t>
      </w:r>
      <w:r w:rsidR="00183CA6" w:rsidRPr="002929AF">
        <w:t xml:space="preserve">future because of </w:t>
      </w:r>
      <w:r w:rsidR="009F6246" w:rsidRPr="002929AF">
        <w:t xml:space="preserve">its </w:t>
      </w:r>
      <w:r w:rsidR="00183CA6" w:rsidRPr="002929AF">
        <w:t>increased complexity and chaotic processes</w:t>
      </w:r>
      <w:r w:rsidR="009F6246" w:rsidRPr="002929AF">
        <w:t>,</w:t>
      </w:r>
      <w:r w:rsidR="00183CA6" w:rsidRPr="002929AF">
        <w:t xml:space="preserve"> or </w:t>
      </w:r>
      <w:r w:rsidR="009F6246" w:rsidRPr="002929AF">
        <w:t xml:space="preserve">a </w:t>
      </w:r>
      <w:r w:rsidR="00183CA6" w:rsidRPr="002929AF">
        <w:t>“peak of everything”</w:t>
      </w:r>
      <w:r w:rsidR="009F6246" w:rsidRPr="002929AF">
        <w:t xml:space="preserve">, </w:t>
      </w:r>
      <w:r w:rsidR="00183CA6" w:rsidRPr="002929AF">
        <w:t>the simultaneous depletion of all resources</w:t>
      </w:r>
      <w:r w:rsidR="009F6246" w:rsidRPr="002929AF">
        <w:t xml:space="preserve"> needed to sustain a civilization</w:t>
      </w:r>
      <w:r w:rsidR="00183CA6" w:rsidRPr="002929AF">
        <w:t>.</w:t>
      </w:r>
    </w:p>
    <w:p w14:paraId="306AFD42" w14:textId="081702AF" w:rsidR="009457DD" w:rsidRPr="002929AF" w:rsidRDefault="00173867" w:rsidP="00B643C7">
      <w:pPr>
        <w:shd w:val="clear" w:color="auto" w:fill="FFFFFF"/>
        <w:spacing w:before="100" w:beforeAutospacing="1" w:after="100" w:afterAutospacing="1"/>
        <w:jc w:val="both"/>
        <w:textAlignment w:val="baseline"/>
        <w:rPr>
          <w:color w:val="0000FF"/>
          <w:u w:val="single"/>
        </w:rPr>
      </w:pPr>
      <w:r w:rsidRPr="002929AF">
        <w:t>Therefore either</w:t>
      </w:r>
      <w:r w:rsidR="00667BC0" w:rsidRPr="002929AF">
        <w:t xml:space="preserve"> all civilizations terminate themselves before they can create AI, or their AI is unstable and </w:t>
      </w:r>
      <w:r w:rsidR="00A36555" w:rsidRPr="002929AF">
        <w:t>self-</w:t>
      </w:r>
      <w:r w:rsidR="00667BC0" w:rsidRPr="002929AF">
        <w:t>terminates</w:t>
      </w:r>
      <w:r w:rsidR="00804442" w:rsidRPr="002929AF">
        <w:t>—</w:t>
      </w:r>
      <w:r w:rsidR="00CF726A">
        <w:t>we</w:t>
      </w:r>
      <w:r w:rsidR="00667BC0" w:rsidRPr="002929AF">
        <w:t xml:space="preserve"> have </w:t>
      </w:r>
      <w:r w:rsidR="00241E09" w:rsidRPr="002929AF">
        <w:t xml:space="preserve">explained </w:t>
      </w:r>
      <w:r w:rsidRPr="002929AF">
        <w:t>elsewhere why</w:t>
      </w:r>
      <w:r w:rsidR="00472407" w:rsidRPr="002929AF">
        <w:t xml:space="preserve"> this could happen</w:t>
      </w:r>
      <w:r w:rsidRPr="002929AF">
        <w:t xml:space="preserve"> </w:t>
      </w:r>
      <w:r w:rsidR="00241E09" w:rsidRPr="002929AF">
        <w:fldChar w:fldCharType="begin"/>
      </w:r>
      <w:r w:rsidR="00256F4A">
        <w:instrText xml:space="preserve"> ADDIN ZOTERO_ITEM CSL_CITATION {"citationID":"3132ygyL","properties":{"formattedCitation":"[29]","plainCitation":"[29]","noteIndex":0},"citationItems":[{"id":2833,"uris":["http://zotero.org/users/3736454/items/AXMXTSPH"],"uri":["http://zotero.org/users/3736454/items/AXMXTSPH"],"itemData":{"id":2833,"type":"manuscript","title":"Classification of Global Catastrophic Risks Connected with Artificial intelligence","genre":"Under review in AI&amp;Society","author":[{"family":"Turchin","given":"A."},{"family":"Denkenberger","given":"D."}],"issued":{"date-parts":[["2018"]]}}}],"schema":"https://github.com/citation-style-language/schema/raw/master/csl-citation.json"} </w:instrText>
      </w:r>
      <w:r w:rsidR="00241E09" w:rsidRPr="002929AF">
        <w:fldChar w:fldCharType="separate"/>
      </w:r>
      <w:r w:rsidR="00256F4A">
        <w:rPr>
          <w:noProof/>
        </w:rPr>
        <w:t>[29]</w:t>
      </w:r>
      <w:r w:rsidR="00241E09" w:rsidRPr="002929AF">
        <w:fldChar w:fldCharType="end"/>
      </w:r>
      <w:r w:rsidR="00241E09" w:rsidRPr="002929AF">
        <w:t xml:space="preserve">. </w:t>
      </w:r>
      <w:r w:rsidR="00183CA6" w:rsidRPr="002929AF">
        <w:t xml:space="preserve">Unfriendly AI </w:t>
      </w:r>
      <w:r w:rsidR="000B1011" w:rsidRPr="002929AF">
        <w:t xml:space="preserve">alone </w:t>
      </w:r>
      <w:r w:rsidR="00183CA6" w:rsidRPr="002929AF">
        <w:t>can</w:t>
      </w:r>
      <w:r w:rsidR="00CF726A">
        <w:t>no</w:t>
      </w:r>
      <w:r w:rsidR="00183CA6" w:rsidRPr="002929AF">
        <w:t>t be the explanation of the Fermi paradox</w:t>
      </w:r>
      <w:r w:rsidR="00B01656" w:rsidRPr="002929AF">
        <w:t>,</w:t>
      </w:r>
      <w:r w:rsidR="00183CA6" w:rsidRPr="002929AF">
        <w:t xml:space="preserve"> as it could start </w:t>
      </w:r>
      <w:r w:rsidR="00B01656" w:rsidRPr="002929AF">
        <w:t xml:space="preserve">its own </w:t>
      </w:r>
      <w:r w:rsidR="00183CA6" w:rsidRPr="002929AF">
        <w:t xml:space="preserve">wave of space </w:t>
      </w:r>
      <w:r w:rsidR="00F85050" w:rsidRPr="002929AF">
        <w:t xml:space="preserve">colonization via vPNs </w:t>
      </w:r>
      <w:r w:rsidR="00E1445C" w:rsidRPr="002929AF">
        <w:fldChar w:fldCharType="begin"/>
      </w:r>
      <w:r w:rsidR="00256F4A">
        <w:instrText xml:space="preserve"> ADDIN ZOTERO_ITEM CSL_CITATION {"citationID":"0MDDoYDr","properties":{"formattedCitation":"[30,31]","plainCitation":"[30,31]","noteIndex":0},"citationItems":[{"id":8842,"uris":["http://zotero.org/users/3736454/items/4B5NC9EY"],"uri":["http://zotero.org/users/3736454/items/4B5NC9EY"],"itemData":{"id":8842,"type":"post-weblog","title":"UFAI cannot be the Great Filter","abstract":"&lt;p&gt;[Summary: The fact we do not observe (and have not been wiped out by) an UFAI suggests the main component of the &amp;#39;great filter&amp;#39; cannot be civilizations like ours being wiped out by UFAI. Gentle introduction (assuming no knowledge) and links to much better discussion below.]&lt;/p&gt;\n&lt;h3 id=\"introduction\"&gt;Introduction&lt;/h3&gt;\n&lt;p&gt;The ... &lt;span class=\"post-excerpt-read-more\"&gt;(Read More)&lt;/span&gt;&lt;/p&gt;","URL":"https://www.lesswrong.com/posts/BQ4KLnmB7tcAZLNfm/ufai-cannot-be-the-great-filter","author":[{"family":"Thrasymachus","given":"K."}],"issued":{"date-parts":[["2012"]]},"accessed":{"date-parts":[["2018",8,10]]}}},{"id":8844,"uris":["http://zotero.org/users/3736454/items/UPBDQL8R"],"uri":["http://zotero.org/users/3736454/items/UPBDQL8R"],"itemData":{"id":8844,"type":"post-weblog","title":"SIA says AI is no big threat","container-title":"Meteuphoric","abstract":"Artificial Intelligence could explode in power and leave the direct control of humans in the next century or so. It may then move on to optimize the reachable universe to its goals. Some think this…","URL":"https://meteuphoric.com/2010/11/11/sia-says-ai-is-no-big%c2%a0threat/","language":"en","author":[{"family":"Grace","given":"K."}],"issued":{"date-parts":[["2010",11,10]]},"accessed":{"date-parts":[["2018",8,10]]}}}],"schema":"https://github.com/citation-style-language/schema/raw/master/csl-citation.json"} </w:instrText>
      </w:r>
      <w:r w:rsidR="00E1445C" w:rsidRPr="002929AF">
        <w:fldChar w:fldCharType="separate"/>
      </w:r>
      <w:r w:rsidR="00256F4A">
        <w:rPr>
          <w:noProof/>
        </w:rPr>
        <w:t>[30,31]</w:t>
      </w:r>
      <w:r w:rsidR="00E1445C" w:rsidRPr="002929AF">
        <w:fldChar w:fldCharType="end"/>
      </w:r>
      <w:r w:rsidR="00F85050" w:rsidRPr="002929AF">
        <w:t xml:space="preserve">. </w:t>
      </w:r>
    </w:p>
    <w:p w14:paraId="1382949C" w14:textId="2FBB946D" w:rsidR="009457DD" w:rsidRPr="002929AF" w:rsidRDefault="00F85050" w:rsidP="00B643C7">
      <w:pPr>
        <w:pStyle w:val="Heading2"/>
        <w:rPr>
          <w:rFonts w:ascii="Times New Roman" w:hAnsi="Times New Roman" w:cs="Times New Roman"/>
        </w:rPr>
      </w:pPr>
      <w:bookmarkStart w:id="9" w:name="_Toc521692845"/>
      <w:bookmarkStart w:id="10" w:name="_Toc522277736"/>
      <w:r w:rsidRPr="002929AF">
        <w:rPr>
          <w:rFonts w:ascii="Times New Roman" w:hAnsi="Times New Roman" w:cs="Times New Roman"/>
        </w:rPr>
        <w:t xml:space="preserve">2.3. </w:t>
      </w:r>
      <w:r w:rsidR="00AD7BC6">
        <w:rPr>
          <w:rFonts w:ascii="Times New Roman" w:hAnsi="Times New Roman" w:cs="Times New Roman"/>
        </w:rPr>
        <w:t>U</w:t>
      </w:r>
      <w:r w:rsidR="009457DD" w:rsidRPr="002929AF">
        <w:rPr>
          <w:rFonts w:ascii="Times New Roman" w:hAnsi="Times New Roman" w:cs="Times New Roman"/>
        </w:rPr>
        <w:t xml:space="preserve">niverse self-replication via accidental black hole </w:t>
      </w:r>
      <w:r w:rsidR="005032B0" w:rsidRPr="002929AF">
        <w:rPr>
          <w:rFonts w:ascii="Times New Roman" w:hAnsi="Times New Roman" w:cs="Times New Roman"/>
        </w:rPr>
        <w:t xml:space="preserve">generated by </w:t>
      </w:r>
      <w:r w:rsidR="00AC4FDB" w:rsidRPr="002929AF">
        <w:rPr>
          <w:rFonts w:ascii="Times New Roman" w:hAnsi="Times New Roman" w:cs="Times New Roman"/>
        </w:rPr>
        <w:t>hadron collider</w:t>
      </w:r>
      <w:bookmarkEnd w:id="9"/>
      <w:bookmarkEnd w:id="10"/>
    </w:p>
    <w:p w14:paraId="6381B093" w14:textId="549E9DCF" w:rsidR="00667BC0" w:rsidRPr="002929AF" w:rsidRDefault="00F85050" w:rsidP="00B643C7">
      <w:pPr>
        <w:shd w:val="clear" w:color="auto" w:fill="FFFFFF"/>
        <w:spacing w:before="100" w:beforeAutospacing="1" w:after="100" w:afterAutospacing="1"/>
        <w:jc w:val="both"/>
        <w:textAlignment w:val="baseline"/>
      </w:pPr>
      <w:r w:rsidRPr="002929AF">
        <w:t>Lee Smolin suggested the idea of fecund universes, that universes s</w:t>
      </w:r>
      <w:r w:rsidR="00305700" w:rsidRPr="002929AF">
        <w:t>elf-replicat</w:t>
      </w:r>
      <w:r w:rsidR="005032B0" w:rsidRPr="002929AF">
        <w:t>e</w:t>
      </w:r>
      <w:r w:rsidR="00305700" w:rsidRPr="002929AF">
        <w:t xml:space="preserve"> via black holes </w:t>
      </w:r>
      <w:r w:rsidR="00305700" w:rsidRPr="002929AF">
        <w:fldChar w:fldCharType="begin"/>
      </w:r>
      <w:r w:rsidR="00256F4A">
        <w:instrText xml:space="preserve"> ADDIN ZOTERO_ITEM CSL_CITATION {"citationID":"DZbAcnku","properties":{"formattedCitation":"[32]","plainCitation":"[32]","noteIndex":0},"citationItems":[{"id":6503,"uris":["http://zotero.org/users/3736454/items/SQGJAVLP"],"uri":["http://zotero.org/users/3736454/items/SQGJAVLP"],"itemData":{"id":6503,"type":"article-journal","title":"Did the universe evolve?","container-title":"Classical and Quantum Gravity","page":"173","volume":"9","issue":"1","source":"Google Scholar","author":[{"family":"Smolin","given":"Lee"}],"issued":{"date-parts":[["1992"]]}}}],"schema":"https://github.com/citation-style-language/schema/raw/master/csl-citation.json"} </w:instrText>
      </w:r>
      <w:r w:rsidR="00305700" w:rsidRPr="002929AF">
        <w:fldChar w:fldCharType="separate"/>
      </w:r>
      <w:r w:rsidR="00256F4A">
        <w:rPr>
          <w:noProof/>
        </w:rPr>
        <w:t>[32]</w:t>
      </w:r>
      <w:r w:rsidR="00305700" w:rsidRPr="002929AF">
        <w:fldChar w:fldCharType="end"/>
      </w:r>
      <w:r w:rsidRPr="002929AF">
        <w:t>. As a result, our universe is fine-tuned by</w:t>
      </w:r>
      <w:r w:rsidR="00A509F7" w:rsidRPr="002929AF">
        <w:t xml:space="preserve"> the</w:t>
      </w:r>
      <w:r w:rsidRPr="002929AF">
        <w:t xml:space="preserve"> evolutionary process to create as many universes with approximately </w:t>
      </w:r>
      <w:r w:rsidR="005032B0" w:rsidRPr="002929AF">
        <w:t xml:space="preserve">the </w:t>
      </w:r>
      <w:r w:rsidRPr="002929AF">
        <w:t>same properties as possible. In other words, our universe, according to this theory, is self-replicating like a living being</w:t>
      </w:r>
      <w:r w:rsidR="005032B0" w:rsidRPr="002929AF">
        <w:t>,</w:t>
      </w:r>
      <w:r w:rsidRPr="002929AF">
        <w:t xml:space="preserve"> and </w:t>
      </w:r>
      <w:r w:rsidR="005032B0" w:rsidRPr="002929AF">
        <w:t xml:space="preserve">is the product </w:t>
      </w:r>
      <w:r w:rsidRPr="002929AF">
        <w:t>some form of</w:t>
      </w:r>
      <w:r w:rsidR="00305700" w:rsidRPr="002929AF">
        <w:t xml:space="preserve"> </w:t>
      </w:r>
      <w:r w:rsidRPr="002929AF">
        <w:t>Darwinian evolution.</w:t>
      </w:r>
    </w:p>
    <w:p w14:paraId="0863D6D2" w14:textId="26AEB448" w:rsidR="00B73A26" w:rsidRPr="002929AF" w:rsidRDefault="00A509F7" w:rsidP="00B643C7">
      <w:pPr>
        <w:shd w:val="clear" w:color="auto" w:fill="FFFFFF"/>
        <w:spacing w:before="100" w:beforeAutospacing="1" w:after="100" w:afterAutospacing="1"/>
        <w:jc w:val="both"/>
        <w:textAlignment w:val="baseline"/>
      </w:pPr>
      <w:r w:rsidRPr="002929AF">
        <w:lastRenderedPageBreak/>
        <w:t xml:space="preserve">However, it </w:t>
      </w:r>
      <w:r w:rsidR="00623EA9">
        <w:t>appears that</w:t>
      </w:r>
      <w:r w:rsidR="00305700" w:rsidRPr="002929AF">
        <w:t xml:space="preserve"> our universe is fine-</w:t>
      </w:r>
      <w:r w:rsidRPr="002929AF">
        <w:t xml:space="preserve">tuned for </w:t>
      </w:r>
      <w:r w:rsidR="00B87FD4" w:rsidRPr="002929AF">
        <w:t xml:space="preserve">the </w:t>
      </w:r>
      <w:r w:rsidRPr="002929AF">
        <w:t xml:space="preserve">creation of </w:t>
      </w:r>
      <w:r w:rsidR="00B87FD4" w:rsidRPr="002929AF">
        <w:t xml:space="preserve">the </w:t>
      </w:r>
      <w:r w:rsidRPr="002929AF">
        <w:t xml:space="preserve">intelligent life, and if we assume </w:t>
      </w:r>
      <w:r w:rsidR="005032B0" w:rsidRPr="002929AF">
        <w:t xml:space="preserve">the logic of the </w:t>
      </w:r>
      <w:r w:rsidR="003440A4">
        <w:t>fecund univers</w:t>
      </w:r>
      <w:r w:rsidRPr="002929AF">
        <w:t xml:space="preserve"> explanation, </w:t>
      </w:r>
      <w:r w:rsidR="005032B0" w:rsidRPr="002929AF">
        <w:t xml:space="preserve">this </w:t>
      </w:r>
      <w:r w:rsidRPr="002929AF">
        <w:t xml:space="preserve">should not be </w:t>
      </w:r>
      <w:r w:rsidR="005032B0" w:rsidRPr="002929AF">
        <w:t xml:space="preserve">a </w:t>
      </w:r>
      <w:r w:rsidRPr="002929AF">
        <w:t>coinciden</w:t>
      </w:r>
      <w:r w:rsidR="005032B0" w:rsidRPr="002929AF">
        <w:t>ce</w:t>
      </w:r>
      <w:r w:rsidRPr="002929AF">
        <w:t>.</w:t>
      </w:r>
      <w:r w:rsidR="00962460" w:rsidRPr="002929AF">
        <w:t xml:space="preserve"> There are several theories </w:t>
      </w:r>
      <w:r w:rsidR="005032B0" w:rsidRPr="002929AF">
        <w:t>of so-</w:t>
      </w:r>
      <w:r w:rsidR="00962460" w:rsidRPr="002929AF">
        <w:t xml:space="preserve">called cosmological natural selection with </w:t>
      </w:r>
      <w:r w:rsidR="005032B0" w:rsidRPr="002929AF">
        <w:t>intelligence</w:t>
      </w:r>
      <w:r w:rsidR="00962460" w:rsidRPr="002929AF">
        <w:t xml:space="preserve"> (CNS-I</w:t>
      </w:r>
      <w:r w:rsidR="005032B0" w:rsidRPr="002929AF">
        <w:t>)</w:t>
      </w:r>
      <w:r w:rsidR="00820CBC" w:rsidRPr="002929AF">
        <w:t xml:space="preserve"> </w:t>
      </w:r>
      <w:r w:rsidR="00B73A26" w:rsidRPr="002929AF">
        <w:fldChar w:fldCharType="begin"/>
      </w:r>
      <w:r w:rsidR="00256F4A">
        <w:instrText xml:space="preserve"> ADDIN ZOTERO_ITEM CSL_CITATION {"citationID":"AdiDjKnD","properties":{"formattedCitation":"[33]","plainCitation":"[33]","noteIndex":0},"citationItems":[{"id":8848,"uris":["http://zotero.org/users/3736454/items/R3PD4ICQ"],"uri":["http://zotero.org/users/3736454/items/R3PD4ICQ"],"itemData":{"id":8848,"type":"article","title":"Cosmological natural selection (fecund universes)","URL":"http://evodevouniverse.com/wiki/Cosmological_natural_selection_(fecund_universes)","author":[{"family":"Evo-devo wiki","given":""}],"issued":{"date-parts":[["2018"]]},"accessed":{"date-parts":[["2018",2,8]]}}}],"schema":"https://github.com/citation-style-language/schema/raw/master/csl-citation.json"} </w:instrText>
      </w:r>
      <w:r w:rsidR="00B73A26" w:rsidRPr="002929AF">
        <w:fldChar w:fldCharType="separate"/>
      </w:r>
      <w:r w:rsidR="00256F4A">
        <w:rPr>
          <w:noProof/>
        </w:rPr>
        <w:t>[33]</w:t>
      </w:r>
      <w:r w:rsidR="00B73A26" w:rsidRPr="002929AF">
        <w:fldChar w:fldCharType="end"/>
      </w:r>
      <w:r w:rsidR="00962460" w:rsidRPr="002929AF">
        <w:t xml:space="preserve">. </w:t>
      </w:r>
      <w:r w:rsidR="00820CBC" w:rsidRPr="002929AF">
        <w:t xml:space="preserve">In brief, </w:t>
      </w:r>
      <w:r w:rsidR="002C4B6F" w:rsidRPr="002929AF">
        <w:t xml:space="preserve">it suggests </w:t>
      </w:r>
      <w:r w:rsidRPr="002929AF">
        <w:t xml:space="preserve">that </w:t>
      </w:r>
      <w:r w:rsidR="00820CBC" w:rsidRPr="002929AF">
        <w:t xml:space="preserve">the </w:t>
      </w:r>
      <w:r w:rsidRPr="002929AF">
        <w:t xml:space="preserve">interaction of </w:t>
      </w:r>
      <w:r w:rsidR="00B87FD4" w:rsidRPr="002929AF">
        <w:t>a</w:t>
      </w:r>
      <w:r w:rsidRPr="002929AF">
        <w:t xml:space="preserve"> civilization with black holes is somehow </w:t>
      </w:r>
      <w:r w:rsidR="00820CBC" w:rsidRPr="002929AF">
        <w:t xml:space="preserve">necessary </w:t>
      </w:r>
      <w:r w:rsidRPr="002929AF">
        <w:t xml:space="preserve">for </w:t>
      </w:r>
      <w:r w:rsidR="00820CBC" w:rsidRPr="002929AF">
        <w:t xml:space="preserve">universe </w:t>
      </w:r>
      <w:r w:rsidR="002C4B6F" w:rsidRPr="002929AF">
        <w:t xml:space="preserve">to be replicated </w:t>
      </w:r>
      <w:r w:rsidR="00651713" w:rsidRPr="002929AF">
        <w:fldChar w:fldCharType="begin"/>
      </w:r>
      <w:r w:rsidR="00256F4A">
        <w:instrText xml:space="preserve"> ADDIN ZOTERO_ITEM CSL_CITATION {"citationID":"qnhSO9nn","properties":{"formattedCitation":"[34]","plainCitation":"[34]","noteIndex":0},"citationItems":[{"id":8849,"uris":["http://zotero.org/users/3736454/items/8UF5FQUD"],"uri":["http://zotero.org/users/3736454/items/8UF5FQUD"],"itemData":{"id":8849,"type":"article-journal","title":"Possible implications of the quantum theory of gravity: An introduction to the meduso-anthropic principle","container-title":"Foundations of Science","page":"369–373","volume":"15","issue":"4","source":"Google Scholar","shortTitle":"Possible implications of the quantum theory of gravity","author":[{"family":"Crane","given":"Louis"}],"issued":{"date-parts":[["2010"]]}}}],"schema":"https://github.com/citation-style-language/schema/raw/master/csl-citation.json"} </w:instrText>
      </w:r>
      <w:r w:rsidR="00651713" w:rsidRPr="002929AF">
        <w:fldChar w:fldCharType="separate"/>
      </w:r>
      <w:r w:rsidR="00256F4A">
        <w:rPr>
          <w:noProof/>
        </w:rPr>
        <w:t>[34]</w:t>
      </w:r>
      <w:r w:rsidR="00651713" w:rsidRPr="002929AF">
        <w:fldChar w:fldCharType="end"/>
      </w:r>
      <w:r w:rsidR="00B87FD4" w:rsidRPr="002929AF">
        <w:t>.</w:t>
      </w:r>
      <w:r w:rsidR="00B73A26" w:rsidRPr="002929AF">
        <w:t xml:space="preserve"> Some ideas</w:t>
      </w:r>
      <w:r w:rsidR="002C4B6F" w:rsidRPr="002929AF">
        <w:t xml:space="preserve"> along those lines</w:t>
      </w:r>
      <w:r w:rsidR="00B73A26" w:rsidRPr="002929AF">
        <w:t xml:space="preserve"> include interaction of supercivilizations with black holes</w:t>
      </w:r>
      <w:r w:rsidR="00B87FD4" w:rsidRPr="002929AF">
        <w:t xml:space="preserve"> </w:t>
      </w:r>
      <w:r w:rsidR="00820CBC" w:rsidRPr="002929AF">
        <w:t xml:space="preserve">at </w:t>
      </w:r>
      <w:r w:rsidR="00B73A26" w:rsidRPr="002929AF">
        <w:t xml:space="preserve">the end of the universe, or deliberate creation of a black hole </w:t>
      </w:r>
      <w:r w:rsidR="008B42B2" w:rsidRPr="002929AF">
        <w:t xml:space="preserve">to accelerate </w:t>
      </w:r>
      <w:r w:rsidR="00B73A26" w:rsidRPr="002929AF">
        <w:t>calculation by future superintelligent AI</w:t>
      </w:r>
      <w:r w:rsidR="00820CBC" w:rsidRPr="002929AF">
        <w:t>,</w:t>
      </w:r>
      <w:r w:rsidR="00B73A26" w:rsidRPr="002929AF">
        <w:t xml:space="preserve"> as suggested by John Smart </w:t>
      </w:r>
      <w:r w:rsidR="00B73A26" w:rsidRPr="002929AF">
        <w:fldChar w:fldCharType="begin"/>
      </w:r>
      <w:r w:rsidR="008A0B62" w:rsidRPr="002929AF">
        <w:instrText xml:space="preserve"> ADDIN ZOTERO_ITEM CSL_CITATION {"citationID":"yhC8I1QJ","properties":{"formattedCitation":"(Smart 2012)","plainCitation":"(Smart 2012)","dontUpdate":true,"noteIndex":0},"citationItems":[{"id":1537,"uris":["http://zotero.org/groups/1442139/items/DSHQR2ET"],"uri":["http://zotero.org/groups/1442139/items/DSHQR2ET"],"itemData":{"id":1537,"type":"article-journal","title":"The transcension hypothesis: Sufficiently advanced civilizations invariably leave our universe, and implications for METI and SETI","container-title":"Acta Astronautica Volume 78, September–October 2012, Pages 55–68","URL":"http://www.sciencedirect.com/science/article/pii/S0094576511003304","author":[{"family":"Smart","given":"John"}],"issued":{"date-parts":[["2012"]]}}}],"schema":"https://github.com/citation-style-language/schema/raw/master/csl-citation.json"} </w:instrText>
      </w:r>
      <w:r w:rsidR="00B73A26" w:rsidRPr="002929AF">
        <w:fldChar w:fldCharType="separate"/>
      </w:r>
      <w:r w:rsidR="00B73A26" w:rsidRPr="002929AF">
        <w:rPr>
          <w:noProof/>
        </w:rPr>
        <w:t>(2012)</w:t>
      </w:r>
      <w:r w:rsidR="00B73A26" w:rsidRPr="002929AF">
        <w:fldChar w:fldCharType="end"/>
      </w:r>
      <w:r w:rsidR="00B73A26" w:rsidRPr="002929AF">
        <w:t>.</w:t>
      </w:r>
    </w:p>
    <w:p w14:paraId="41BCAD41" w14:textId="35B3A103" w:rsidR="00066598" w:rsidRDefault="006479F5" w:rsidP="00B643C7">
      <w:pPr>
        <w:shd w:val="clear" w:color="auto" w:fill="FFFFFF"/>
        <w:spacing w:before="100" w:beforeAutospacing="1" w:after="100" w:afterAutospacing="1"/>
        <w:jc w:val="both"/>
        <w:textAlignment w:val="baseline"/>
      </w:pPr>
      <w:r w:rsidRPr="002929AF">
        <w:t xml:space="preserve">However, there is </w:t>
      </w:r>
      <w:r w:rsidR="002C4B6F" w:rsidRPr="002929AF">
        <w:t xml:space="preserve">a </w:t>
      </w:r>
      <w:r w:rsidRPr="002929AF">
        <w:t xml:space="preserve">more ominous interpretation of CNS-I, </w:t>
      </w:r>
      <w:r w:rsidR="0048174B" w:rsidRPr="002929AF">
        <w:t xml:space="preserve">one in which a </w:t>
      </w:r>
      <w:r w:rsidRPr="002929AF">
        <w:t xml:space="preserve">civilization </w:t>
      </w:r>
      <w:r w:rsidR="0048174B" w:rsidRPr="002929AF">
        <w:t xml:space="preserve">must </w:t>
      </w:r>
      <w:r w:rsidRPr="002929AF">
        <w:t xml:space="preserve">die early to </w:t>
      </w:r>
      <w:r w:rsidR="0048174B" w:rsidRPr="002929AF">
        <w:t xml:space="preserve">allow creation of a </w:t>
      </w:r>
      <w:r w:rsidRPr="002929AF">
        <w:t>new universe.</w:t>
      </w:r>
      <w:r w:rsidR="00B73A26" w:rsidRPr="002929AF">
        <w:t xml:space="preserve"> </w:t>
      </w:r>
      <w:r w:rsidR="00B87FD4" w:rsidRPr="002929AF">
        <w:t>The only currently known way</w:t>
      </w:r>
      <w:r w:rsidR="0048174B" w:rsidRPr="002929AF">
        <w:t>s</w:t>
      </w:r>
      <w:r w:rsidR="00B87FD4" w:rsidRPr="002929AF">
        <w:t xml:space="preserve"> </w:t>
      </w:r>
      <w:r w:rsidR="0048174B" w:rsidRPr="002929AF">
        <w:t xml:space="preserve">in which it is </w:t>
      </w:r>
      <w:r w:rsidR="00B87FD4" w:rsidRPr="002929AF">
        <w:t xml:space="preserve">possible </w:t>
      </w:r>
      <w:r w:rsidR="0048174B" w:rsidRPr="002929AF">
        <w:t xml:space="preserve">for a civilization at humanity’s current level of technological development </w:t>
      </w:r>
      <w:r w:rsidR="00B87FD4" w:rsidRPr="002929AF">
        <w:t xml:space="preserve">is accidental creation </w:t>
      </w:r>
      <w:r w:rsidR="00623EA9">
        <w:t xml:space="preserve">with a particle accelerator </w:t>
      </w:r>
      <w:r w:rsidR="00B87FD4" w:rsidRPr="002929AF">
        <w:t>of a small black hole</w:t>
      </w:r>
      <w:r w:rsidR="0048174B" w:rsidRPr="002929AF">
        <w:t xml:space="preserve"> </w:t>
      </w:r>
      <w:r w:rsidRPr="002929AF">
        <w:fldChar w:fldCharType="begin"/>
      </w:r>
      <w:r w:rsidR="00256F4A">
        <w:instrText xml:space="preserve"> ADDIN ZOTERO_ITEM CSL_CITATION {"citationID":"m8xyLxf7","properties":{"formattedCitation":"[36]","plainCitation":"[36]","noteIndex":0},"citationItems":[{"id":696,"uris":["http://zotero.org/users/3736454/items/EW3ESPVQ"],"uri":["http://zotero.org/users/3736454/items/EW3ESPVQ"],"itemData":{"id":696,"type":"article-journal","title":"A critical look at risk assessments for global catastrophes","container-title":"Risk Analysis","page":"157–68","volume":"24","issue":"1","language":"pt","author":[{"family":"Kent","given":"Adrian"}],"issued":{"date-parts":[["2004",2]]}}}],"schema":"https://github.com/citation-style-language/schema/raw/master/csl-citation.json"} </w:instrText>
      </w:r>
      <w:r w:rsidRPr="002929AF">
        <w:fldChar w:fldCharType="separate"/>
      </w:r>
      <w:r w:rsidR="00256F4A">
        <w:rPr>
          <w:noProof/>
        </w:rPr>
        <w:t>[36]</w:t>
      </w:r>
      <w:r w:rsidRPr="002929AF">
        <w:fldChar w:fldCharType="end"/>
      </w:r>
      <w:r w:rsidR="00B87FD4" w:rsidRPr="002929AF">
        <w:t>.</w:t>
      </w:r>
      <w:r w:rsidR="009227B4">
        <w:t xml:space="preserve"> Many such black</w:t>
      </w:r>
      <w:r w:rsidR="003C76DF">
        <w:t xml:space="preserve"> </w:t>
      </w:r>
      <w:r w:rsidR="009227B4">
        <w:t>holes could be created before they start to accrete earth mass in any measurable way, and each black</w:t>
      </w:r>
      <w:r w:rsidR="003C76DF">
        <w:t xml:space="preserve"> </w:t>
      </w:r>
      <w:r w:rsidR="009227B4">
        <w:t>hole may have a fecund universe inside it</w:t>
      </w:r>
      <w:r w:rsidR="00066598">
        <w:t>, which will explain the multiplication of the universes.</w:t>
      </w:r>
    </w:p>
    <w:p w14:paraId="02A5BE14" w14:textId="76AFFA57" w:rsidR="0068170A" w:rsidRPr="002929AF" w:rsidRDefault="002513C9" w:rsidP="00B643C7">
      <w:pPr>
        <w:shd w:val="clear" w:color="auto" w:fill="FFFFFF"/>
        <w:spacing w:before="100" w:beforeAutospacing="1" w:after="100" w:afterAutospacing="1"/>
        <w:jc w:val="both"/>
        <w:textAlignment w:val="baseline"/>
      </w:pPr>
      <w:r w:rsidRPr="002929AF">
        <w:t xml:space="preserve">As space is silent, </w:t>
      </w:r>
      <w:r w:rsidR="0048174B" w:rsidRPr="002929AF">
        <w:t xml:space="preserve">perhaps </w:t>
      </w:r>
      <w:r w:rsidRPr="002929AF">
        <w:t>all civilization</w:t>
      </w:r>
      <w:r w:rsidR="0048174B" w:rsidRPr="002929AF">
        <w:t>s</w:t>
      </w:r>
      <w:r w:rsidRPr="002929AF">
        <w:t xml:space="preserve"> destroyed themselves </w:t>
      </w:r>
      <w:r w:rsidR="00CE32C3">
        <w:t xml:space="preserve">(but not the Universe) </w:t>
      </w:r>
      <w:r w:rsidRPr="002929AF">
        <w:t xml:space="preserve">during some relatively simple experiment, which should not </w:t>
      </w:r>
      <w:r w:rsidR="0048174B" w:rsidRPr="002929AF">
        <w:t xml:space="preserve">have </w:t>
      </w:r>
      <w:r w:rsidRPr="002929AF">
        <w:t>be</w:t>
      </w:r>
      <w:r w:rsidR="0048174B" w:rsidRPr="002929AF">
        <w:t>en</w:t>
      </w:r>
      <w:r w:rsidRPr="002929AF">
        <w:t xml:space="preserve"> dangerous according to their </w:t>
      </w:r>
      <w:r w:rsidRPr="002929AF">
        <w:rPr>
          <w:i/>
        </w:rPr>
        <w:t xml:space="preserve">a </w:t>
      </w:r>
      <w:r w:rsidR="0048174B" w:rsidRPr="002929AF">
        <w:rPr>
          <w:i/>
        </w:rPr>
        <w:t>priori</w:t>
      </w:r>
      <w:r w:rsidR="0048174B" w:rsidRPr="002929AF">
        <w:t xml:space="preserve"> </w:t>
      </w:r>
      <w:r w:rsidRPr="002929AF">
        <w:t>understanding of physics</w:t>
      </w:r>
      <w:r w:rsidR="008D5C72" w:rsidRPr="002929AF">
        <w:t>.</w:t>
      </w:r>
      <w:r w:rsidR="00066598">
        <w:t xml:space="preserve"> </w:t>
      </w:r>
      <w:r w:rsidR="0068170A" w:rsidRPr="002929AF">
        <w:t xml:space="preserve">These considerations should increase our Bayesian </w:t>
      </w:r>
      <w:r w:rsidR="00066598">
        <w:t xml:space="preserve">probability </w:t>
      </w:r>
      <w:r w:rsidR="0068170A" w:rsidRPr="002929AF">
        <w:t xml:space="preserve">estimation of </w:t>
      </w:r>
      <w:r w:rsidR="002D0741" w:rsidRPr="002929AF">
        <w:t xml:space="preserve">the </w:t>
      </w:r>
      <w:r w:rsidR="00CA33B6" w:rsidRPr="002929AF">
        <w:t xml:space="preserve">risk of creating a </w:t>
      </w:r>
      <w:r w:rsidR="002D0741" w:rsidRPr="002929AF">
        <w:t xml:space="preserve">black hole during scientific experiments, </w:t>
      </w:r>
      <w:r w:rsidR="00CA33B6" w:rsidRPr="002929AF">
        <w:t xml:space="preserve">a risk </w:t>
      </w:r>
      <w:r w:rsidR="002D0741" w:rsidRPr="002929AF">
        <w:t xml:space="preserve">which </w:t>
      </w:r>
      <w:r w:rsidR="00CA33B6" w:rsidRPr="002929AF">
        <w:t xml:space="preserve">is </w:t>
      </w:r>
      <w:r w:rsidR="002D0741" w:rsidRPr="002929AF">
        <w:t>very small</w:t>
      </w:r>
      <w:r w:rsidR="00CA33B6" w:rsidRPr="002929AF">
        <w:rPr>
          <w:i/>
        </w:rPr>
        <w:t xml:space="preserve"> a priori</w:t>
      </w:r>
      <w:r w:rsidR="00CA33B6" w:rsidRPr="002929AF">
        <w:t>. S</w:t>
      </w:r>
      <w:r w:rsidR="002D0741" w:rsidRPr="002929AF">
        <w:t xml:space="preserve">uch </w:t>
      </w:r>
      <w:r w:rsidR="00CA33B6" w:rsidRPr="002929AF">
        <w:t xml:space="preserve">a </w:t>
      </w:r>
      <w:r w:rsidR="008D5C72" w:rsidRPr="002929AF">
        <w:t xml:space="preserve">microscopic </w:t>
      </w:r>
      <w:r w:rsidR="002D0741" w:rsidRPr="002929AF">
        <w:t xml:space="preserve">black hole could be a global catastrophe risk as it </w:t>
      </w:r>
      <w:r w:rsidR="00CA33B6" w:rsidRPr="002929AF">
        <w:t xml:space="preserve">would </w:t>
      </w:r>
      <w:r w:rsidR="002D0741" w:rsidRPr="002929AF">
        <w:t xml:space="preserve">“eat” the Earth. If our universe </w:t>
      </w:r>
      <w:r w:rsidR="00CA33B6" w:rsidRPr="002929AF">
        <w:t xml:space="preserve">is </w:t>
      </w:r>
      <w:r w:rsidR="002D0741" w:rsidRPr="002929AF">
        <w:t xml:space="preserve">fine-tuned to create black holes via civilization’s experiments, this </w:t>
      </w:r>
      <w:r w:rsidR="00CA33B6" w:rsidRPr="002929AF">
        <w:t xml:space="preserve">would </w:t>
      </w:r>
      <w:r w:rsidR="002D0741" w:rsidRPr="002929AF">
        <w:t xml:space="preserve">explain </w:t>
      </w:r>
      <w:r w:rsidR="00CA33B6" w:rsidRPr="002929AF">
        <w:t xml:space="preserve">the </w:t>
      </w:r>
      <w:r w:rsidR="002D0741" w:rsidRPr="002929AF">
        <w:t>Fermi paradox</w:t>
      </w:r>
      <w:r w:rsidR="00CA33B6" w:rsidRPr="002929AF">
        <w:t>,</w:t>
      </w:r>
      <w:r w:rsidR="002D0741" w:rsidRPr="002929AF">
        <w:t xml:space="preserve"> as most civilization will not able to envision such </w:t>
      </w:r>
      <w:r w:rsidR="00CA33B6" w:rsidRPr="002929AF">
        <w:t xml:space="preserve">a </w:t>
      </w:r>
      <w:r w:rsidR="002D0741" w:rsidRPr="002929AF">
        <w:t>risk and</w:t>
      </w:r>
      <w:r w:rsidR="000520E7" w:rsidRPr="002929AF">
        <w:t xml:space="preserve"> </w:t>
      </w:r>
      <w:r w:rsidR="00CA33B6" w:rsidRPr="002929AF">
        <w:t xml:space="preserve">thus </w:t>
      </w:r>
      <w:r w:rsidR="000520E7" w:rsidRPr="002929AF">
        <w:t>will</w:t>
      </w:r>
      <w:r w:rsidR="002D0741" w:rsidRPr="002929AF">
        <w:t xml:space="preserve"> succumb to the</w:t>
      </w:r>
      <w:r w:rsidR="000520E7" w:rsidRPr="002929AF">
        <w:t xml:space="preserve"> artificial</w:t>
      </w:r>
      <w:r w:rsidR="002D0741" w:rsidRPr="002929AF">
        <w:t xml:space="preserve"> black holes.</w:t>
      </w:r>
      <w:r w:rsidR="008D5C72" w:rsidRPr="002929AF">
        <w:t xml:space="preserve"> In that case, </w:t>
      </w:r>
      <w:r w:rsidR="00262F51" w:rsidRPr="002929AF">
        <w:t xml:space="preserve">the evolutionary </w:t>
      </w:r>
      <w:r w:rsidR="008D5C72" w:rsidRPr="002929AF">
        <w:t>fine-tuning of the universe may be regarded as a powerful optimization process</w:t>
      </w:r>
      <w:r w:rsidR="005E78A7" w:rsidRPr="002929AF">
        <w:t xml:space="preserve"> which works against our </w:t>
      </w:r>
      <w:r w:rsidR="00CE32C3">
        <w:t xml:space="preserve">continued </w:t>
      </w:r>
      <w:r w:rsidR="005E78A7" w:rsidRPr="002929AF">
        <w:t xml:space="preserve">existence. </w:t>
      </w:r>
    </w:p>
    <w:p w14:paraId="156FD339" w14:textId="538124DA" w:rsidR="000520E7" w:rsidRPr="002929AF" w:rsidRDefault="00F85050" w:rsidP="00B643C7">
      <w:pPr>
        <w:pStyle w:val="Heading1"/>
        <w:rPr>
          <w:rFonts w:ascii="Times New Roman" w:hAnsi="Times New Roman" w:cs="Times New Roman"/>
        </w:rPr>
      </w:pPr>
      <w:bookmarkStart w:id="11" w:name="_Toc521692846"/>
      <w:bookmarkStart w:id="12" w:name="_Toc522277737"/>
      <w:r w:rsidRPr="002929AF">
        <w:rPr>
          <w:rFonts w:ascii="Times New Roman" w:hAnsi="Times New Roman" w:cs="Times New Roman"/>
        </w:rPr>
        <w:t xml:space="preserve">3. </w:t>
      </w:r>
      <w:r w:rsidR="00187B80" w:rsidRPr="002929AF">
        <w:rPr>
          <w:rFonts w:ascii="Times New Roman" w:hAnsi="Times New Roman" w:cs="Times New Roman"/>
        </w:rPr>
        <w:t>ET</w:t>
      </w:r>
      <w:r w:rsidR="00964C9A" w:rsidRPr="002929AF">
        <w:rPr>
          <w:rFonts w:ascii="Times New Roman" w:hAnsi="Times New Roman" w:cs="Times New Roman"/>
        </w:rPr>
        <w:t>I</w:t>
      </w:r>
      <w:r w:rsidRPr="002929AF">
        <w:rPr>
          <w:rFonts w:ascii="Times New Roman" w:hAnsi="Times New Roman" w:cs="Times New Roman"/>
        </w:rPr>
        <w:t xml:space="preserve"> exist in our light cone</w:t>
      </w:r>
      <w:bookmarkEnd w:id="11"/>
      <w:bookmarkEnd w:id="12"/>
    </w:p>
    <w:p w14:paraId="7E06FAE9" w14:textId="7DE8D9C4" w:rsidR="000520E7" w:rsidRPr="002929AF" w:rsidRDefault="000520E7" w:rsidP="00B643C7">
      <w:pPr>
        <w:pStyle w:val="Heading2"/>
        <w:rPr>
          <w:rFonts w:ascii="Times New Roman" w:hAnsi="Times New Roman" w:cs="Times New Roman"/>
        </w:rPr>
      </w:pPr>
      <w:bookmarkStart w:id="13" w:name="_Toc521692847"/>
      <w:bookmarkStart w:id="14" w:name="_Toc522277738"/>
      <w:r w:rsidRPr="002929AF">
        <w:rPr>
          <w:rFonts w:ascii="Times New Roman" w:hAnsi="Times New Roman" w:cs="Times New Roman"/>
        </w:rPr>
        <w:t xml:space="preserve">3.1. Intelligence explosion wave created by </w:t>
      </w:r>
      <w:r w:rsidR="00CE32C3">
        <w:rPr>
          <w:rFonts w:ascii="Times New Roman" w:hAnsi="Times New Roman" w:cs="Times New Roman"/>
        </w:rPr>
        <w:t>ET</w:t>
      </w:r>
      <w:r w:rsidRPr="002929AF">
        <w:rPr>
          <w:rFonts w:ascii="Times New Roman" w:hAnsi="Times New Roman" w:cs="Times New Roman"/>
        </w:rPr>
        <w:t xml:space="preserve"> AI moves </w:t>
      </w:r>
      <w:r w:rsidR="00241E09" w:rsidRPr="002929AF">
        <w:rPr>
          <w:rFonts w:ascii="Times New Roman" w:hAnsi="Times New Roman" w:cs="Times New Roman"/>
        </w:rPr>
        <w:t xml:space="preserve">toward us at </w:t>
      </w:r>
      <w:r w:rsidRPr="002929AF">
        <w:rPr>
          <w:rFonts w:ascii="Times New Roman" w:hAnsi="Times New Roman" w:cs="Times New Roman"/>
        </w:rPr>
        <w:t>near</w:t>
      </w:r>
      <w:r w:rsidR="00D92B75" w:rsidRPr="002929AF">
        <w:rPr>
          <w:rFonts w:ascii="Times New Roman" w:hAnsi="Times New Roman" w:cs="Times New Roman"/>
        </w:rPr>
        <w:t>-</w:t>
      </w:r>
      <w:r w:rsidRPr="002929AF">
        <w:rPr>
          <w:rFonts w:ascii="Times New Roman" w:hAnsi="Times New Roman" w:cs="Times New Roman"/>
        </w:rPr>
        <w:t>light speed</w:t>
      </w:r>
      <w:bookmarkEnd w:id="13"/>
      <w:bookmarkEnd w:id="14"/>
    </w:p>
    <w:p w14:paraId="12AAA91D" w14:textId="69B7F813" w:rsidR="00C65F95" w:rsidRPr="002929AF" w:rsidRDefault="00667878" w:rsidP="00B643C7">
      <w:pPr>
        <w:shd w:val="clear" w:color="auto" w:fill="FFFFFF"/>
        <w:spacing w:before="100" w:beforeAutospacing="1" w:after="100" w:afterAutospacing="1"/>
        <w:jc w:val="both"/>
        <w:textAlignment w:val="baseline"/>
      </w:pPr>
      <w:r w:rsidRPr="002929AF">
        <w:t xml:space="preserve">Tipler </w:t>
      </w:r>
      <w:r w:rsidRPr="002929AF">
        <w:fldChar w:fldCharType="begin"/>
      </w:r>
      <w:r w:rsidR="00256F4A">
        <w:instrText xml:space="preserve"> ADDIN ZOTERO_ITEM CSL_CITATION {"citationID":"KPEPYutO","properties":{"formattedCitation":"[26]","plainCitation":"[26]","noteIndex":0},"citationItems":[{"id":8839,"uris":["http://zotero.org/users/3736454/items/QPD888J5"],"uri":["http://zotero.org/users/3736454/items/QPD888J5"],"itemData":{"id":8839,"type":"article-journal","title":"Extraterrestrial intelligent beings do not exist","container-title":"Quarterly Journal of the Royal Astronomical Society","page":"267–281","volume":"21","source":"Google Scholar","author":[{"family":"Tipler","given":"Frank J."}],"issued":{"date-parts":[["1980"]]}}}],"schema":"https://github.com/citation-style-language/schema/raw/master/csl-citation.json"} </w:instrText>
      </w:r>
      <w:r w:rsidRPr="002929AF">
        <w:fldChar w:fldCharType="separate"/>
      </w:r>
      <w:r w:rsidR="00256F4A">
        <w:rPr>
          <w:noProof/>
        </w:rPr>
        <w:t>[26]</w:t>
      </w:r>
      <w:r w:rsidRPr="002929AF">
        <w:fldChar w:fldCharType="end"/>
      </w:r>
      <w:r w:rsidR="00514FB7" w:rsidRPr="002929AF">
        <w:t xml:space="preserve"> and later </w:t>
      </w:r>
      <w:r w:rsidR="004E5DA0" w:rsidRPr="002929AF">
        <w:t>Armstrong</w:t>
      </w:r>
      <w:r w:rsidR="00514FB7" w:rsidRPr="002929AF">
        <w:t xml:space="preserve"> et al</w:t>
      </w:r>
      <w:r w:rsidR="00E141DF" w:rsidRPr="002929AF">
        <w:t>.</w:t>
      </w:r>
      <w:r w:rsidR="00514FB7" w:rsidRPr="002929AF">
        <w:t xml:space="preserve"> </w:t>
      </w:r>
      <w:r w:rsidR="00514FB7" w:rsidRPr="002929AF">
        <w:fldChar w:fldCharType="begin"/>
      </w:r>
      <w:r w:rsidR="00256F4A">
        <w:instrText xml:space="preserve"> ADDIN ZOTERO_ITEM CSL_CITATION {"citationID":"zvbNrbEU","properties":{"formattedCitation":"[15]","plainCitation":"[15]","noteIndex":0},"citationItems":[{"id":6682,"uris":["http://zotero.org/users/3736454/items/BAL2X8LC"],"uri":["http://zotero.org/users/3736454/items/BAL2X8LC"],"itemData":{"id":6682,"type":"article-journal","title":"Eternity in six hours: intergalactic spreading of intelligent life and sharpening the Fermi paradox","container-title":"Acta Astronautica","page":"1–13","volume":"89","source":"Google Scholar","shortTitle":"Eternity in six hours","author":[{"family":"Armstrong","given":"Stuart"},{"family":"Sandberg","given":"Anders"}],"issued":{"date-parts":[["2013"]]}}}],"schema":"https://github.com/citation-style-language/schema/raw/master/csl-citation.json"} </w:instrText>
      </w:r>
      <w:r w:rsidR="00514FB7" w:rsidRPr="002929AF">
        <w:fldChar w:fldCharType="separate"/>
      </w:r>
      <w:r w:rsidR="00256F4A">
        <w:rPr>
          <w:noProof/>
        </w:rPr>
        <w:t>[15]</w:t>
      </w:r>
      <w:r w:rsidR="00514FB7" w:rsidRPr="002929AF">
        <w:fldChar w:fldCharType="end"/>
      </w:r>
      <w:r w:rsidR="004E5DA0" w:rsidRPr="002929AF">
        <w:t xml:space="preserve"> suggested that if superintelligence appear</w:t>
      </w:r>
      <w:r w:rsidR="00C055E2" w:rsidRPr="002929AF">
        <w:t>s</w:t>
      </w:r>
      <w:r w:rsidR="004E5DA0" w:rsidRPr="002929AF">
        <w:t xml:space="preserve">, it will be able to move through space </w:t>
      </w:r>
      <w:r w:rsidR="00C055E2" w:rsidRPr="002929AF">
        <w:t xml:space="preserve">at a </w:t>
      </w:r>
      <w:r w:rsidR="004E5DA0" w:rsidRPr="002929AF">
        <w:t xml:space="preserve">speed very close </w:t>
      </w:r>
      <w:r w:rsidR="00C055E2" w:rsidRPr="002929AF">
        <w:t xml:space="preserve">to </w:t>
      </w:r>
      <w:r w:rsidR="004E5DA0" w:rsidRPr="002929AF">
        <w:t>the speed of l</w:t>
      </w:r>
      <w:r w:rsidR="008A4346">
        <w:t>ight as a wave of advanced vNPs.</w:t>
      </w:r>
      <w:r w:rsidR="004E5DA0" w:rsidRPr="002929AF">
        <w:t xml:space="preserve"> </w:t>
      </w:r>
      <w:r w:rsidR="008A4346">
        <w:t>Such near-light vNPs</w:t>
      </w:r>
      <w:r w:rsidR="004E5DA0" w:rsidRPr="002929AF">
        <w:t xml:space="preserve"> </w:t>
      </w:r>
      <w:r w:rsidR="00265ADC">
        <w:t>may</w:t>
      </w:r>
      <w:r w:rsidR="004E5DA0" w:rsidRPr="002929AF">
        <w:t xml:space="preserve"> include nanorobots accelerated by something like </w:t>
      </w:r>
      <w:r w:rsidR="00C055E2" w:rsidRPr="002929AF">
        <w:t xml:space="preserve">the </w:t>
      </w:r>
      <w:r w:rsidR="004E5DA0" w:rsidRPr="002929AF">
        <w:t>Breakthrough project’s solar sails</w:t>
      </w:r>
      <w:r w:rsidR="00514FB7" w:rsidRPr="002929AF">
        <w:t xml:space="preserve"> </w:t>
      </w:r>
      <w:r w:rsidR="00514FB7" w:rsidRPr="002929AF">
        <w:fldChar w:fldCharType="begin"/>
      </w:r>
      <w:r w:rsidR="00256F4A">
        <w:instrText xml:space="preserve"> ADDIN ZOTERO_ITEM CSL_CITATION {"citationID":"27VL8b5v","properties":{"formattedCitation":"[37]","plainCitation":"[37]","noteIndex":0},"citationItems":[{"id":8856,"uris":["http://zotero.org/users/3736454/items/HGCPMQIY"],"uri":["http://zotero.org/users/3736454/items/HGCPMQIY"],"itemData":{"id":8856,"type":"book","title":"Shooting for a star","publisher":"American Association for the Advancement of Science","source":"Google Scholar","author":[{"family":"Merali","given":"Zeeya"}],"issued":{"date-parts":[["2016"]]}}}],"schema":"https://github.com/citation-style-language/schema/raw/master/csl-citation.json"} </w:instrText>
      </w:r>
      <w:r w:rsidR="00514FB7" w:rsidRPr="002929AF">
        <w:fldChar w:fldCharType="separate"/>
      </w:r>
      <w:r w:rsidR="00256F4A">
        <w:rPr>
          <w:noProof/>
        </w:rPr>
        <w:t>[37]</w:t>
      </w:r>
      <w:r w:rsidR="00514FB7" w:rsidRPr="002929AF">
        <w:fldChar w:fldCharType="end"/>
      </w:r>
      <w:r w:rsidR="004E5DA0" w:rsidRPr="002929AF">
        <w:t xml:space="preserve"> or electromagnetic guns. </w:t>
      </w:r>
    </w:p>
    <w:p w14:paraId="156391FE" w14:textId="3408EF05" w:rsidR="004E5DA0" w:rsidRPr="002929AF" w:rsidRDefault="004E5DA0" w:rsidP="00B643C7">
      <w:pPr>
        <w:shd w:val="clear" w:color="auto" w:fill="FFFFFF"/>
        <w:spacing w:before="100" w:beforeAutospacing="1" w:after="100" w:afterAutospacing="1"/>
        <w:jc w:val="both"/>
        <w:textAlignment w:val="baseline"/>
      </w:pPr>
      <w:r w:rsidRPr="002929AF">
        <w:t>In that case</w:t>
      </w:r>
      <w:r w:rsidR="00C055E2" w:rsidRPr="002929AF">
        <w:t>, there</w:t>
      </w:r>
      <w:r w:rsidRPr="002929AF">
        <w:t xml:space="preserve"> </w:t>
      </w:r>
      <w:r w:rsidR="00C055E2" w:rsidRPr="002929AF">
        <w:t>are only two options</w:t>
      </w:r>
      <w:r w:rsidRPr="002929AF">
        <w:t>: either the wave has not reach</w:t>
      </w:r>
      <w:r w:rsidR="00C055E2" w:rsidRPr="002929AF">
        <w:t>ed</w:t>
      </w:r>
      <w:r w:rsidRPr="002929AF">
        <w:t xml:space="preserve"> us yet, or the wave is </w:t>
      </w:r>
      <w:r w:rsidR="00C055E2" w:rsidRPr="002929AF">
        <w:t xml:space="preserve">already </w:t>
      </w:r>
      <w:r w:rsidRPr="002929AF">
        <w:t xml:space="preserve">here. If the wave is here, </w:t>
      </w:r>
      <w:r w:rsidR="00CE32C3">
        <w:t>ET</w:t>
      </w:r>
      <w:r w:rsidR="00184082" w:rsidRPr="002929AF">
        <w:t xml:space="preserve">AI may choose either </w:t>
      </w:r>
      <w:r w:rsidR="00C055E2" w:rsidRPr="002929AF">
        <w:t xml:space="preserve">to </w:t>
      </w:r>
      <w:r w:rsidR="00184082" w:rsidRPr="002929AF">
        <w:t xml:space="preserve">be silent (and this will be explored in the next section) or </w:t>
      </w:r>
      <w:r w:rsidR="00BB767C" w:rsidRPr="002929AF">
        <w:t xml:space="preserve">to use all </w:t>
      </w:r>
      <w:r w:rsidR="00184082" w:rsidRPr="002929AF">
        <w:t xml:space="preserve">matter </w:t>
      </w:r>
      <w:r w:rsidR="00BB767C" w:rsidRPr="002929AF">
        <w:t xml:space="preserve">in </w:t>
      </w:r>
      <w:r w:rsidR="00AF6F5C" w:rsidRPr="002929AF">
        <w:t>the</w:t>
      </w:r>
      <w:r w:rsidR="00184082" w:rsidRPr="002929AF">
        <w:t xml:space="preserve"> Solar system </w:t>
      </w:r>
      <w:r w:rsidR="00BB767C" w:rsidRPr="002929AF">
        <w:t xml:space="preserve">to </w:t>
      </w:r>
      <w:r w:rsidR="00184082" w:rsidRPr="002929AF">
        <w:t xml:space="preserve">build some kind of </w:t>
      </w:r>
      <w:r w:rsidR="00AF6F5C" w:rsidRPr="002929AF">
        <w:t xml:space="preserve">astroengineering </w:t>
      </w:r>
      <w:r w:rsidR="00BB767C" w:rsidRPr="002929AF">
        <w:t>project</w:t>
      </w:r>
      <w:r w:rsidR="006D147E" w:rsidRPr="002929AF">
        <w:t xml:space="preserve"> (Non-human intelligence which </w:t>
      </w:r>
      <w:r w:rsidR="00CE32C3">
        <w:t>humans</w:t>
      </w:r>
      <w:r w:rsidR="006D147E" w:rsidRPr="002929AF">
        <w:t xml:space="preserve"> can</w:t>
      </w:r>
      <w:r w:rsidR="00CE32C3">
        <w:t>no</w:t>
      </w:r>
      <w:r w:rsidR="006D147E" w:rsidRPr="002929AF">
        <w:t>t understand will be discussed in section 7)</w:t>
      </w:r>
      <w:r w:rsidR="00AF6F5C" w:rsidRPr="002929AF">
        <w:t xml:space="preserve">. As </w:t>
      </w:r>
      <w:r w:rsidR="00CE32C3">
        <w:t>humanity</w:t>
      </w:r>
      <w:r w:rsidR="00AF6F5C" w:rsidRPr="002929AF">
        <w:t xml:space="preserve"> still exist</w:t>
      </w:r>
      <w:r w:rsidR="00CE32C3">
        <w:t>s</w:t>
      </w:r>
      <w:r w:rsidR="00AF6F5C" w:rsidRPr="002929AF">
        <w:t xml:space="preserve">, </w:t>
      </w:r>
      <w:r w:rsidR="00BB767C" w:rsidRPr="002929AF">
        <w:t xml:space="preserve">the latter </w:t>
      </w:r>
      <w:r w:rsidR="00AF6F5C" w:rsidRPr="002929AF">
        <w:t>did</w:t>
      </w:r>
      <w:r w:rsidR="00BB767C" w:rsidRPr="002929AF">
        <w:t xml:space="preserve"> not </w:t>
      </w:r>
      <w:r w:rsidR="00AF6F5C" w:rsidRPr="002929AF">
        <w:t>happen</w:t>
      </w:r>
      <w:r w:rsidR="00D92B75" w:rsidRPr="002929AF">
        <w:t>; thus</w:t>
      </w:r>
      <w:r w:rsidR="00782D27" w:rsidRPr="002929AF">
        <w:t>,</w:t>
      </w:r>
      <w:r w:rsidR="00FD6B58" w:rsidRPr="002929AF">
        <w:t xml:space="preserve"> the wave </w:t>
      </w:r>
      <w:r w:rsidR="00D92B75" w:rsidRPr="002929AF">
        <w:t xml:space="preserve">has not </w:t>
      </w:r>
      <w:r w:rsidR="00FD6B58" w:rsidRPr="002929AF">
        <w:t>reach</w:t>
      </w:r>
      <w:r w:rsidR="00D92B75" w:rsidRPr="002929AF">
        <w:t>ed</w:t>
      </w:r>
      <w:r w:rsidR="00FD6B58" w:rsidRPr="002929AF">
        <w:t xml:space="preserve"> us yet</w:t>
      </w:r>
      <w:r w:rsidR="00CE32C3">
        <w:t xml:space="preserve"> or is silent</w:t>
      </w:r>
      <w:r w:rsidR="00FD6B58" w:rsidRPr="002929AF">
        <w:t xml:space="preserve">. As the wave is moving </w:t>
      </w:r>
      <w:r w:rsidR="00D92B75" w:rsidRPr="002929AF">
        <w:t>at near-</w:t>
      </w:r>
      <w:r w:rsidR="00FD6B58" w:rsidRPr="002929AF">
        <w:t xml:space="preserve">light speed, </w:t>
      </w:r>
      <w:r w:rsidR="00CE32C3">
        <w:t>humanity could not</w:t>
      </w:r>
      <w:r w:rsidR="00FD6B58" w:rsidRPr="002929AF">
        <w:t xml:space="preserve"> observe it </w:t>
      </w:r>
      <w:r w:rsidR="00CE32C3">
        <w:t xml:space="preserve">much </w:t>
      </w:r>
      <w:r w:rsidR="00FD6B58" w:rsidRPr="002929AF">
        <w:t xml:space="preserve">before it comes, and when it comes, it will </w:t>
      </w:r>
      <w:r w:rsidR="00CE32C3">
        <w:t xml:space="preserve">likely </w:t>
      </w:r>
      <w:r w:rsidR="00FD6B58" w:rsidRPr="002929AF">
        <w:t>destroy us</w:t>
      </w:r>
      <w:r w:rsidR="00D92B75" w:rsidRPr="002929AF">
        <w:t xml:space="preserve"> quickly</w:t>
      </w:r>
      <w:r w:rsidR="00FD6B58" w:rsidRPr="002929AF">
        <w:t xml:space="preserve">, maybe instantly. </w:t>
      </w:r>
    </w:p>
    <w:p w14:paraId="0A1C318A" w14:textId="4EEF08F2" w:rsidR="00FD6B58" w:rsidRPr="002929AF" w:rsidRDefault="00364E59" w:rsidP="00B643C7">
      <w:pPr>
        <w:shd w:val="clear" w:color="auto" w:fill="FFFFFF"/>
        <w:spacing w:before="100" w:beforeAutospacing="1" w:after="100" w:afterAutospacing="1"/>
        <w:jc w:val="both"/>
        <w:textAlignment w:val="baseline"/>
      </w:pPr>
      <w:r w:rsidRPr="002929AF">
        <w:t xml:space="preserve">The arrival </w:t>
      </w:r>
      <w:r w:rsidR="00FD6B58" w:rsidRPr="002929AF">
        <w:t xml:space="preserve">of such </w:t>
      </w:r>
      <w:r w:rsidRPr="002929AF">
        <w:t xml:space="preserve">a </w:t>
      </w:r>
      <w:r w:rsidR="00FD6B58" w:rsidRPr="002929AF">
        <w:t xml:space="preserve">wave is </w:t>
      </w:r>
      <w:r w:rsidRPr="002929AF">
        <w:t xml:space="preserve">a </w:t>
      </w:r>
      <w:r w:rsidR="00FD6B58" w:rsidRPr="002929AF">
        <w:t>rather random event</w:t>
      </w:r>
      <w:r w:rsidRPr="002929AF">
        <w:t>; its</w:t>
      </w:r>
      <w:r w:rsidR="00FD6B58" w:rsidRPr="002929AF">
        <w:t xml:space="preserve"> </w:t>
      </w:r>
      <w:r w:rsidRPr="002929AF">
        <w:t xml:space="preserve">total probability is </w:t>
      </w:r>
      <w:r w:rsidR="00FD6B58" w:rsidRPr="002929AF">
        <w:t xml:space="preserve">distributed over the period of billions of years, so </w:t>
      </w:r>
      <w:r w:rsidRPr="002929AF">
        <w:t xml:space="preserve">its </w:t>
      </w:r>
      <w:r w:rsidR="00FD6B58" w:rsidRPr="002929AF">
        <w:t xml:space="preserve">yearly probability is rather small. Observation selection effects may increase such </w:t>
      </w:r>
      <w:r w:rsidR="00707C70" w:rsidRPr="002929AF">
        <w:t xml:space="preserve">a </w:t>
      </w:r>
      <w:r w:rsidR="00782D27" w:rsidRPr="002929AF">
        <w:t xml:space="preserve">probability, as was explored by Bostrom and </w:t>
      </w:r>
      <w:r w:rsidR="00707C70" w:rsidRPr="002929AF">
        <w:t>co</w:t>
      </w:r>
      <w:r w:rsidR="00CE32C3">
        <w:t>author</w:t>
      </w:r>
      <w:r w:rsidR="00707C70" w:rsidRPr="002929AF">
        <w:t xml:space="preserve">s </w:t>
      </w:r>
      <w:r w:rsidR="00782D27" w:rsidRPr="002929AF">
        <w:t>in the case of natural catastrophes like false vacuum decay</w:t>
      </w:r>
      <w:r w:rsidR="001A1F93">
        <w:t xml:space="preserve"> </w:t>
      </w:r>
      <w:r w:rsidR="001A1F93">
        <w:fldChar w:fldCharType="begin"/>
      </w:r>
      <w:r w:rsidR="00256F4A">
        <w:instrText xml:space="preserve"> ADDIN ZOTERO_ITEM CSL_CITATION {"citationID":"NUL2bGls","properties":{"formattedCitation":"[23]","plainCitation":"[23]","noteIndex":0},"citationItems":[{"id":732,"uris":["http://zotero.org/users/3736454/items/7B9CJ4RT"],"uri":["http://zotero.org/users/3736454/items/7B9CJ4RT"],"itemData":{"id":732,"type":"article-journal","title":"Anthropic shadow: observation selection effects and human extinction risks","container-title":"Risk Analysis, Vol. 30, No. 10, 2010","author":[{"family":"Ćirković","given":"Milan M."},{"family":"Sandberg","given":"A."},{"family":"Bostrom","given":"N."}],"issued":{"date-parts":[["2010"]]}}}],"schema":"https://github.com/citation-style-language/schema/raw/master/csl-citation.json"} </w:instrText>
      </w:r>
      <w:r w:rsidR="001A1F93">
        <w:fldChar w:fldCharType="separate"/>
      </w:r>
      <w:r w:rsidR="00256F4A">
        <w:rPr>
          <w:rFonts w:eastAsia="Times New Roman"/>
        </w:rPr>
        <w:t>[23]</w:t>
      </w:r>
      <w:r w:rsidR="001A1F93">
        <w:fldChar w:fldCharType="end"/>
      </w:r>
      <w:r w:rsidR="00707C70" w:rsidRPr="002929AF">
        <w:t xml:space="preserve">; however, </w:t>
      </w:r>
      <w:r w:rsidR="00782D27" w:rsidRPr="002929AF">
        <w:t xml:space="preserve">they concluded that such </w:t>
      </w:r>
      <w:r w:rsidR="00707C70" w:rsidRPr="002929AF">
        <w:t xml:space="preserve">a </w:t>
      </w:r>
      <w:r w:rsidR="00782D27" w:rsidRPr="002929AF">
        <w:t xml:space="preserve">shift is not very large and natural catastrophes </w:t>
      </w:r>
      <w:r w:rsidR="006D147E" w:rsidRPr="002929AF">
        <w:t>are unlikely to</w:t>
      </w:r>
      <w:r w:rsidR="00782D27" w:rsidRPr="002929AF">
        <w:t xml:space="preserve"> happen more often than one in 1 billion years. The same logic </w:t>
      </w:r>
      <w:r w:rsidR="00CE32C3">
        <w:t xml:space="preserve">generally </w:t>
      </w:r>
      <w:r w:rsidR="00D671A2" w:rsidRPr="002929AF">
        <w:t xml:space="preserve">holds </w:t>
      </w:r>
      <w:r w:rsidR="00782D27" w:rsidRPr="002929AF">
        <w:t xml:space="preserve">for the </w:t>
      </w:r>
      <w:r w:rsidR="00D671A2" w:rsidRPr="002929AF">
        <w:t xml:space="preserve">arrival of an </w:t>
      </w:r>
      <w:r w:rsidR="00782D27" w:rsidRPr="002929AF">
        <w:t>intelligence explosion wave</w:t>
      </w:r>
      <w:r w:rsidR="00CE32C3">
        <w:t xml:space="preserve"> since many stars formed long before the sun</w:t>
      </w:r>
      <w:r w:rsidR="00782D27" w:rsidRPr="002929AF">
        <w:t xml:space="preserve">. </w:t>
      </w:r>
    </w:p>
    <w:p w14:paraId="65C38459" w14:textId="09DB5DF3" w:rsidR="00782D27" w:rsidRPr="002929AF" w:rsidRDefault="00782D27" w:rsidP="00B643C7">
      <w:pPr>
        <w:shd w:val="clear" w:color="auto" w:fill="FFFFFF"/>
        <w:spacing w:before="100" w:beforeAutospacing="1" w:after="100" w:afterAutospacing="1"/>
        <w:jc w:val="both"/>
        <w:textAlignment w:val="baseline"/>
      </w:pPr>
      <w:r w:rsidRPr="002929AF">
        <w:t xml:space="preserve">However, </w:t>
      </w:r>
      <w:r w:rsidR="00E266C7">
        <w:t>there are several</w:t>
      </w:r>
      <w:r w:rsidRPr="002929AF">
        <w:t xml:space="preserve"> reason</w:t>
      </w:r>
      <w:r w:rsidR="00E266C7">
        <w:t xml:space="preserve">s that </w:t>
      </w:r>
      <w:r w:rsidR="00E266C7" w:rsidRPr="002929AF">
        <w:t xml:space="preserve">the wave is traveling </w:t>
      </w:r>
      <w:r w:rsidR="00E266C7">
        <w:t>significantly below</w:t>
      </w:r>
      <w:r w:rsidR="00E266C7" w:rsidRPr="002929AF">
        <w:t xml:space="preserve"> the speed of light</w:t>
      </w:r>
      <w:r w:rsidR="00AF5DB7" w:rsidRPr="002929AF">
        <w:t xml:space="preserve"> (e.g. because of the excessive energy requirements at near-light speed, interstellar medium friction</w:t>
      </w:r>
      <w:r w:rsidR="00CE32C3">
        <w:t xml:space="preserve"> or damage</w:t>
      </w:r>
      <w:r w:rsidR="00AF5DB7" w:rsidRPr="002929AF">
        <w:t>, the need of time to accelerat</w:t>
      </w:r>
      <w:r w:rsidR="00CE32C3">
        <w:t>e</w:t>
      </w:r>
      <w:r w:rsidR="00AF5DB7" w:rsidRPr="002929AF">
        <w:t xml:space="preserve"> and </w:t>
      </w:r>
      <w:r w:rsidR="00CE32C3">
        <w:t>d</w:t>
      </w:r>
      <w:r w:rsidR="00AF5DB7" w:rsidRPr="002929AF">
        <w:t>ecelerat</w:t>
      </w:r>
      <w:r w:rsidR="00CE32C3">
        <w:t>e</w:t>
      </w:r>
      <w:r w:rsidR="00AF5DB7" w:rsidRPr="002929AF">
        <w:t xml:space="preserve"> probes as well as their self-replication, </w:t>
      </w:r>
      <w:r w:rsidR="00AF5DB7" w:rsidRPr="002929AF">
        <w:lastRenderedPageBreak/>
        <w:t>and the need to overcome the acceleration of the universe)</w:t>
      </w:r>
      <w:r w:rsidR="00E266C7">
        <w:t>.</w:t>
      </w:r>
      <w:r w:rsidRPr="002929AF">
        <w:t xml:space="preserve">  </w:t>
      </w:r>
      <w:r w:rsidR="00E266C7">
        <w:t>For instance, if the</w:t>
      </w:r>
      <w:r w:rsidR="00AF5DB7" w:rsidRPr="002929AF">
        <w:t xml:space="preserve"> speed </w:t>
      </w:r>
      <w:r w:rsidR="00E266C7">
        <w:t>were</w:t>
      </w:r>
      <w:r w:rsidR="00AF5DB7" w:rsidRPr="002929AF">
        <w:t xml:space="preserve"> </w:t>
      </w:r>
      <w:r w:rsidRPr="002929AF">
        <w:t>0.9</w:t>
      </w:r>
      <w:r w:rsidRPr="002929AF">
        <w:rPr>
          <w:i/>
        </w:rPr>
        <w:t>c</w:t>
      </w:r>
      <w:r w:rsidR="00A26D79" w:rsidRPr="002929AF">
        <w:t xml:space="preserve">, the wave </w:t>
      </w:r>
      <w:r w:rsidR="00E266C7">
        <w:t>may</w:t>
      </w:r>
      <w:r w:rsidR="00A26D79" w:rsidRPr="002929AF">
        <w:t xml:space="preserve"> be observed </w:t>
      </w:r>
      <w:r w:rsidR="00E266C7">
        <w:t xml:space="preserve">long </w:t>
      </w:r>
      <w:r w:rsidR="00A26D79" w:rsidRPr="002929AF">
        <w:t xml:space="preserve">before its arrival. </w:t>
      </w:r>
      <w:r w:rsidR="00D8171A" w:rsidRPr="002929AF">
        <w:t>The</w:t>
      </w:r>
      <w:r w:rsidR="00A26D79" w:rsidRPr="002929AF">
        <w:t xml:space="preserve"> Great Void</w:t>
      </w:r>
      <w:r w:rsidR="002F15CA" w:rsidRPr="002929AF">
        <w:t>—</w:t>
      </w:r>
      <w:r w:rsidR="00A26D79" w:rsidRPr="002929AF">
        <w:t xml:space="preserve">an empty intergalactic space 300 </w:t>
      </w:r>
      <w:r w:rsidR="002F15CA" w:rsidRPr="002929AF">
        <w:t xml:space="preserve">million </w:t>
      </w:r>
      <w:r w:rsidR="00A26D79" w:rsidRPr="002929AF">
        <w:t>light years across</w:t>
      </w:r>
      <w:r w:rsidR="002F15CA" w:rsidRPr="002929AF">
        <w:t>—</w:t>
      </w:r>
      <w:r w:rsidR="00256844" w:rsidRPr="002929AF">
        <w:t xml:space="preserve">is not such </w:t>
      </w:r>
      <w:r w:rsidR="00715A9A" w:rsidRPr="002929AF">
        <w:t xml:space="preserve">a </w:t>
      </w:r>
      <w:r w:rsidR="00256844" w:rsidRPr="002929AF">
        <w:t>wave because it</w:t>
      </w:r>
      <w:r w:rsidR="00A26D79" w:rsidRPr="002929AF">
        <w:t xml:space="preserve"> </w:t>
      </w:r>
      <w:r w:rsidR="00715A9A" w:rsidRPr="002929AF">
        <w:t xml:space="preserve">contains </w:t>
      </w:r>
      <w:r w:rsidR="00A26D79" w:rsidRPr="002929AF">
        <w:t>some galaxies</w:t>
      </w:r>
      <w:r w:rsidR="00715A9A" w:rsidRPr="002929AF">
        <w:t>,</w:t>
      </w:r>
      <w:r w:rsidR="00A26D79" w:rsidRPr="002929AF">
        <w:t xml:space="preserve"> and </w:t>
      </w:r>
      <w:r w:rsidR="00715A9A" w:rsidRPr="002929AF">
        <w:t xml:space="preserve">can </w:t>
      </w:r>
      <w:r w:rsidR="00A26D79" w:rsidRPr="002929AF">
        <w:t>be explained by normal process of the aggregati</w:t>
      </w:r>
      <w:r w:rsidR="00715A9A" w:rsidRPr="002929AF">
        <w:t>on</w:t>
      </w:r>
      <w:r w:rsidR="00A26D79" w:rsidRPr="002929AF">
        <w:t xml:space="preserve"> of matter in the early universe.</w:t>
      </w:r>
    </w:p>
    <w:p w14:paraId="57889F8D" w14:textId="1B5DB39C" w:rsidR="00667BC0" w:rsidRPr="002929AF" w:rsidRDefault="00667BC0" w:rsidP="00B643C7">
      <w:pPr>
        <w:shd w:val="clear" w:color="auto" w:fill="FFFFFF"/>
        <w:spacing w:before="100" w:beforeAutospacing="1" w:after="100" w:afterAutospacing="1"/>
        <w:jc w:val="both"/>
        <w:textAlignment w:val="baseline"/>
      </w:pPr>
      <w:r w:rsidRPr="002929AF">
        <w:t xml:space="preserve">If </w:t>
      </w:r>
      <w:r w:rsidR="00E266C7">
        <w:t>humanity</w:t>
      </w:r>
      <w:r w:rsidRPr="002929AF">
        <w:t xml:space="preserve"> create</w:t>
      </w:r>
      <w:r w:rsidR="00E266C7">
        <w:t>s its</w:t>
      </w:r>
      <w:r w:rsidRPr="002929AF">
        <w:t xml:space="preserve"> own wave of AI</w:t>
      </w:r>
      <w:r w:rsidR="00866122" w:rsidRPr="002929AF">
        <w:t xml:space="preserve"> </w:t>
      </w:r>
      <w:r w:rsidRPr="002929AF">
        <w:t xml:space="preserve">capable of conquering a big part of the Galaxy, </w:t>
      </w:r>
      <w:r w:rsidR="00E266C7">
        <w:t>humanity</w:t>
      </w:r>
      <w:r w:rsidRPr="002929AF">
        <w:t xml:space="preserve"> may be safe from </w:t>
      </w:r>
      <w:r w:rsidR="00E266C7">
        <w:t>ET AI</w:t>
      </w:r>
      <w:r w:rsidRPr="002929AF">
        <w:t xml:space="preserve"> wave</w:t>
      </w:r>
      <w:r w:rsidR="00866122" w:rsidRPr="002929AF">
        <w:t>s</w:t>
      </w:r>
      <w:r w:rsidR="00B3548D" w:rsidRPr="002929AF">
        <w:t xml:space="preserve">, as </w:t>
      </w:r>
      <w:r w:rsidR="00866122" w:rsidRPr="002929AF">
        <w:t xml:space="preserve">our wave will </w:t>
      </w:r>
      <w:r w:rsidR="00B3548D" w:rsidRPr="002929AF">
        <w:t xml:space="preserve">burn </w:t>
      </w:r>
      <w:r w:rsidR="00866122" w:rsidRPr="002929AF">
        <w:t xml:space="preserve">the </w:t>
      </w:r>
      <w:r w:rsidR="00B3548D" w:rsidRPr="002929AF">
        <w:t xml:space="preserve">cosmic commons </w:t>
      </w:r>
      <w:r w:rsidR="00866122" w:rsidRPr="002929AF">
        <w:t xml:space="preserve">necessary </w:t>
      </w:r>
      <w:r w:rsidR="00B3548D" w:rsidRPr="002929AF">
        <w:t xml:space="preserve">for </w:t>
      </w:r>
      <w:r w:rsidR="00866122" w:rsidRPr="002929AF">
        <w:t xml:space="preserve">an </w:t>
      </w:r>
      <w:r w:rsidR="00B3548D" w:rsidRPr="002929AF">
        <w:t>alien wave</w:t>
      </w:r>
      <w:r w:rsidR="00866122" w:rsidRPr="002929AF">
        <w:t>’s</w:t>
      </w:r>
      <w:r w:rsidR="00B3548D" w:rsidRPr="002929AF">
        <w:t xml:space="preserve"> replication </w:t>
      </w:r>
      <w:r w:rsidR="00B3548D" w:rsidRPr="002929AF">
        <w:fldChar w:fldCharType="begin"/>
      </w:r>
      <w:r w:rsidR="00256F4A">
        <w:instrText xml:space="preserve"> ADDIN ZOTERO_ITEM CSL_CITATION {"citationID":"yl8dvSUm","properties":{"formattedCitation":"[38]","plainCitation":"[38]","noteIndex":0},"citationItems":[{"id":7251,"uris":["http://zotero.org/users/3736454/items/B6BIBVX9"],"uri":["http://zotero.org/users/3736454/items/B6BIBVX9"],"itemData":{"id":7251,"type":"article-journal","title":"Burning the cosmic commons: evolutionary strategies for interstellar colonization","source":"Google Scholar","URL":"https://philpapers.org/rec/HANBTC","shortTitle":"Burning the cosmic commons","author":[{"family":"Hanson","given":"Robin"}],"issued":{"date-parts":[["1998"]]},"accessed":{"date-parts":[["2018",12,28]]}}}],"schema":"https://github.com/citation-style-language/schema/raw/master/csl-citation.json"} </w:instrText>
      </w:r>
      <w:r w:rsidR="00B3548D" w:rsidRPr="002929AF">
        <w:fldChar w:fldCharType="separate"/>
      </w:r>
      <w:r w:rsidR="00256F4A">
        <w:rPr>
          <w:noProof/>
        </w:rPr>
        <w:t>[38]</w:t>
      </w:r>
      <w:r w:rsidR="00B3548D" w:rsidRPr="002929AF">
        <w:fldChar w:fldCharType="end"/>
      </w:r>
      <w:r w:rsidR="007B1107">
        <w:t>, like raw materials in planets; but if we exploited the energy potential of star systems over a long period of time, they could still be grabbed by a superior ETAI</w:t>
      </w:r>
      <w:r w:rsidRPr="002929AF">
        <w:t xml:space="preserve">. Such a wave could be started very far away but sooner or later it would reach us. </w:t>
      </w:r>
      <w:r w:rsidR="007A0F19" w:rsidRPr="002929AF">
        <w:t>The a</w:t>
      </w:r>
      <w:r w:rsidRPr="002929AF">
        <w:t>nthropic shadow distorts our calculations about its probability.</w:t>
      </w:r>
    </w:p>
    <w:p w14:paraId="7861C2FA" w14:textId="37B36651" w:rsidR="00820902" w:rsidRPr="002929AF" w:rsidRDefault="007D4E8D" w:rsidP="00B643C7">
      <w:pPr>
        <w:pStyle w:val="Heading2"/>
        <w:rPr>
          <w:rFonts w:ascii="Times New Roman" w:hAnsi="Times New Roman" w:cs="Times New Roman"/>
        </w:rPr>
      </w:pPr>
      <w:bookmarkStart w:id="15" w:name="_Toc521692848"/>
      <w:bookmarkStart w:id="16" w:name="_Toc522277739"/>
      <w:r w:rsidRPr="002929AF">
        <w:rPr>
          <w:rFonts w:ascii="Times New Roman" w:hAnsi="Times New Roman" w:cs="Times New Roman"/>
        </w:rPr>
        <w:t xml:space="preserve">3.2. </w:t>
      </w:r>
      <w:r w:rsidR="00820902" w:rsidRPr="002929AF">
        <w:rPr>
          <w:rFonts w:ascii="Times New Roman" w:hAnsi="Times New Roman" w:cs="Times New Roman"/>
        </w:rPr>
        <w:t xml:space="preserve">SETI-attack: </w:t>
      </w:r>
      <w:r w:rsidR="00E266C7">
        <w:rPr>
          <w:rFonts w:ascii="Times New Roman" w:hAnsi="Times New Roman" w:cs="Times New Roman"/>
        </w:rPr>
        <w:t>ET</w:t>
      </w:r>
      <w:r w:rsidR="00820902" w:rsidRPr="002929AF">
        <w:rPr>
          <w:rFonts w:ascii="Times New Roman" w:hAnsi="Times New Roman" w:cs="Times New Roman"/>
        </w:rPr>
        <w:t xml:space="preserve"> AI is downloaded via </w:t>
      </w:r>
      <w:r w:rsidRPr="002929AF">
        <w:rPr>
          <w:rFonts w:ascii="Times New Roman" w:hAnsi="Times New Roman" w:cs="Times New Roman"/>
        </w:rPr>
        <w:t>radio channel</w:t>
      </w:r>
      <w:bookmarkEnd w:id="15"/>
      <w:bookmarkEnd w:id="16"/>
    </w:p>
    <w:p w14:paraId="427732E0" w14:textId="6B287ED8" w:rsidR="00820902" w:rsidRPr="002929AF" w:rsidRDefault="00820902" w:rsidP="00B643C7">
      <w:pPr>
        <w:jc w:val="both"/>
      </w:pPr>
      <w:r w:rsidRPr="002929AF">
        <w:t>If</w:t>
      </w:r>
      <w:r w:rsidR="00B3548D" w:rsidRPr="002929AF">
        <w:t xml:space="preserve"> a</w:t>
      </w:r>
      <w:r w:rsidRPr="002929AF">
        <w:t xml:space="preserve"> </w:t>
      </w:r>
      <w:r w:rsidR="004C2761" w:rsidRPr="002929AF">
        <w:t xml:space="preserve">remote </w:t>
      </w:r>
      <w:r w:rsidR="00E266C7">
        <w:t>ET</w:t>
      </w:r>
      <w:r w:rsidRPr="002929AF">
        <w:t xml:space="preserve"> AI exist</w:t>
      </w:r>
      <w:r w:rsidR="004C2761" w:rsidRPr="002929AF">
        <w:t>s</w:t>
      </w:r>
      <w:r w:rsidRPr="002929AF">
        <w:t>, but its speed of</w:t>
      </w:r>
      <w:r w:rsidR="00B3548D" w:rsidRPr="002929AF">
        <w:t xml:space="preserve"> star</w:t>
      </w:r>
      <w:r w:rsidRPr="002929AF">
        <w:t xml:space="preserve"> travel is substantially lower than </w:t>
      </w:r>
      <w:r w:rsidRPr="002929AF">
        <w:rPr>
          <w:i/>
        </w:rPr>
        <w:t>c</w:t>
      </w:r>
      <w:r w:rsidRPr="002929AF">
        <w:t xml:space="preserve">, it </w:t>
      </w:r>
      <w:r w:rsidR="00C01098" w:rsidRPr="002929AF">
        <w:t xml:space="preserve">may </w:t>
      </w:r>
      <w:r w:rsidRPr="002929AF">
        <w:t>send</w:t>
      </w:r>
      <w:r w:rsidR="00B3548D" w:rsidRPr="002929AF">
        <w:t xml:space="preserve"> </w:t>
      </w:r>
      <w:r w:rsidR="004C2761" w:rsidRPr="002929AF">
        <w:t xml:space="preserve">misleading </w:t>
      </w:r>
      <w:r w:rsidRPr="002929AF">
        <w:t>radio</w:t>
      </w:r>
      <w:r w:rsidR="004C2761" w:rsidRPr="002929AF">
        <w:t xml:space="preserve"> </w:t>
      </w:r>
      <w:r w:rsidRPr="002929AF">
        <w:t>messages to naïve civilization</w:t>
      </w:r>
      <w:r w:rsidR="004C2761" w:rsidRPr="002929AF">
        <w:t>s</w:t>
      </w:r>
      <w:r w:rsidRPr="002929AF">
        <w:t xml:space="preserve"> </w:t>
      </w:r>
      <w:r w:rsidR="004C2761" w:rsidRPr="002929AF">
        <w:t xml:space="preserve">for </w:t>
      </w:r>
      <w:r w:rsidRPr="002929AF">
        <w:t xml:space="preserve">self-replication. </w:t>
      </w:r>
      <w:r w:rsidR="007D4E8D" w:rsidRPr="002929AF">
        <w:t xml:space="preserve">The idea was described in the novel “A for Andromeda” by </w:t>
      </w:r>
      <w:r w:rsidR="00B3548D" w:rsidRPr="002929AF">
        <w:t xml:space="preserve">Hoyle </w:t>
      </w:r>
      <w:r w:rsidR="00B3548D" w:rsidRPr="002929AF">
        <w:fldChar w:fldCharType="begin"/>
      </w:r>
      <w:r w:rsidR="00256F4A">
        <w:instrText xml:space="preserve"> ADDIN ZOTERO_ITEM CSL_CITATION {"citationID":"GwJH4fFV","properties":{"formattedCitation":"[39]","plainCitation":"[39]","noteIndex":0},"citationItems":[{"id":7167,"uris":["http://zotero.org/users/3736454/items/QIGNBBTZ"],"uri":["http://zotero.org/users/3736454/items/QIGNBBTZ"],"itemData":{"id":7167,"type":"book","title":"A for Andromeda","publisher":"Plaza &amp; Janes","source":"Google Scholar","author":[{"family":"Hoyle","given":"Fred"},{"family":"Elliot","given":"John"},{"family":"Crespo","given":"Alfredo"}],"issued":{"date-parts":[["1963"]]}}}],"schema":"https://github.com/citation-style-language/schema/raw/master/csl-citation.json"} </w:instrText>
      </w:r>
      <w:r w:rsidR="00B3548D" w:rsidRPr="002929AF">
        <w:fldChar w:fldCharType="separate"/>
      </w:r>
      <w:r w:rsidR="00256F4A">
        <w:rPr>
          <w:noProof/>
        </w:rPr>
        <w:t>[39]</w:t>
      </w:r>
      <w:r w:rsidR="00B3548D" w:rsidRPr="002929AF">
        <w:fldChar w:fldCharType="end"/>
      </w:r>
      <w:r w:rsidR="007D4E8D" w:rsidRPr="002929AF">
        <w:t xml:space="preserve">, </w:t>
      </w:r>
      <w:r w:rsidR="00EE7FDF" w:rsidRPr="002929AF">
        <w:t xml:space="preserve">as well as </w:t>
      </w:r>
      <w:r w:rsidR="007D4E8D" w:rsidRPr="002929AF">
        <w:t xml:space="preserve">in </w:t>
      </w:r>
      <w:r w:rsidR="00EE7FDF" w:rsidRPr="002929AF">
        <w:t xml:space="preserve">an </w:t>
      </w:r>
      <w:r w:rsidR="007D4E8D" w:rsidRPr="002929AF">
        <w:t xml:space="preserve">article </w:t>
      </w:r>
      <w:r w:rsidR="00EE7FDF" w:rsidRPr="002929AF">
        <w:t xml:space="preserve">by </w:t>
      </w:r>
      <w:r w:rsidR="007D4E8D" w:rsidRPr="002929AF">
        <w:t xml:space="preserve">Carrigan </w:t>
      </w:r>
      <w:r w:rsidR="00B3548D" w:rsidRPr="002929AF">
        <w:fldChar w:fldCharType="begin"/>
      </w:r>
      <w:r w:rsidR="00256F4A">
        <w:instrText xml:space="preserve"> ADDIN ZOTERO_ITEM CSL_CITATION {"citationID":"j3J17721","properties":{"formattedCitation":"[6]","plainCitation":"[6]","noteIndex":0},"citationItems":[{"id":2709,"uris":["http://zotero.org/users/3736454/items/5RI6F6JJ"],"uri":["http://zotero.org/users/3736454/items/5RI6F6JJ"],"itemData":{"id":2709,"type":"article-journal","title":"Do potential SETI signals need to be decontaminated?","container-title":"Acta Astronautica","page":"112-117","volume":"58","issue":"2","ISSN":"0094-5765","journalAbbreviation":"Acta Astronautica","author":[{"family":"Carrigan Jr","given":"Richard A"}],"issued":{"date-parts":[["2006"]]}}}],"schema":"https://github.com/citation-style-language/schema/raw/master/csl-citation.json"} </w:instrText>
      </w:r>
      <w:r w:rsidR="00B3548D" w:rsidRPr="002929AF">
        <w:fldChar w:fldCharType="separate"/>
      </w:r>
      <w:r w:rsidR="00256F4A">
        <w:rPr>
          <w:noProof/>
        </w:rPr>
        <w:t>[6]</w:t>
      </w:r>
      <w:r w:rsidR="00B3548D" w:rsidRPr="002929AF">
        <w:fldChar w:fldCharType="end"/>
      </w:r>
      <w:r w:rsidR="00E266C7">
        <w:t xml:space="preserve">. </w:t>
      </w:r>
      <w:r w:rsidR="00B3548D" w:rsidRPr="002929AF">
        <w:fldChar w:fldCharType="begin"/>
      </w:r>
      <w:r w:rsidR="00256F4A">
        <w:instrText xml:space="preserve"> ADDIN ZOTERO_ITEM CSL_CITATION {"citationID":"aa2vvR3S","properties":{"formattedCitation":"[8]","plainCitation":"[8]","noteIndex":0},"citationItems":[{"id":2830,"uris":["http://zotero.org/users/3736454/items/Q4VW8STK"],"uri":["http://zotero.org/users/3736454/items/Q4VW8STK"],"itemData":{"id":2830,"type":"article-journal","title":"The Risks Connected with Possibility of Finding Alien AI Code During SETI","container-title":"Journal of  British Interplanetary Society","volume":"70","author":[{"family":"Turchin","given":"A."}],"issued":{"date-parts":[["2018"]]}}}],"schema":"https://github.com/citation-style-language/schema/raw/master/csl-citation.json"} </w:instrText>
      </w:r>
      <w:r w:rsidR="00B3548D" w:rsidRPr="002929AF">
        <w:fldChar w:fldCharType="separate"/>
      </w:r>
      <w:r w:rsidR="00256F4A">
        <w:rPr>
          <w:noProof/>
        </w:rPr>
        <w:t>[8]</w:t>
      </w:r>
      <w:r w:rsidR="00B3548D" w:rsidRPr="002929AF">
        <w:fldChar w:fldCharType="end"/>
      </w:r>
      <w:r w:rsidR="007D4E8D" w:rsidRPr="002929AF">
        <w:t xml:space="preserve"> </w:t>
      </w:r>
      <w:r w:rsidR="00B27366">
        <w:t>suggested</w:t>
      </w:r>
      <w:r w:rsidR="007D4E8D" w:rsidRPr="002929AF">
        <w:t xml:space="preserve"> that </w:t>
      </w:r>
      <w:r w:rsidR="00C01098" w:rsidRPr="002929AF">
        <w:t xml:space="preserve">to be successful </w:t>
      </w:r>
      <w:r w:rsidR="007D4E8D" w:rsidRPr="002929AF">
        <w:t xml:space="preserve">such </w:t>
      </w:r>
      <w:r w:rsidR="00C01098" w:rsidRPr="002929AF">
        <w:t xml:space="preserve">a </w:t>
      </w:r>
      <w:r w:rsidR="007D4E8D" w:rsidRPr="002929AF">
        <w:t>message should consist of several elements: a beacon in space</w:t>
      </w:r>
      <w:r w:rsidR="004E76CB" w:rsidRPr="002929AF">
        <w:t xml:space="preserve">; </w:t>
      </w:r>
      <w:r w:rsidR="007D4E8D" w:rsidRPr="002929AF">
        <w:t>a language-teaching series of 2D pictures</w:t>
      </w:r>
      <w:r w:rsidR="004E76CB" w:rsidRPr="002929AF">
        <w:t xml:space="preserve">; some form of </w:t>
      </w:r>
      <w:r w:rsidR="007D4E8D" w:rsidRPr="002929AF">
        <w:t xml:space="preserve">bait, like </w:t>
      </w:r>
      <w:r w:rsidR="004E76CB" w:rsidRPr="002929AF">
        <w:t xml:space="preserve">the </w:t>
      </w:r>
      <w:r w:rsidR="007D4E8D" w:rsidRPr="002929AF">
        <w:t xml:space="preserve">promise of access to </w:t>
      </w:r>
      <w:r w:rsidR="004E76CB" w:rsidRPr="002929AF">
        <w:t xml:space="preserve">advanced </w:t>
      </w:r>
      <w:r w:rsidR="007D4E8D" w:rsidRPr="002929AF">
        <w:t>technologies</w:t>
      </w:r>
      <w:r w:rsidR="004E76CB" w:rsidRPr="002929AF">
        <w:t xml:space="preserve">; </w:t>
      </w:r>
      <w:r w:rsidR="007D4E8D" w:rsidRPr="002929AF">
        <w:t>a blueprint of simple computer</w:t>
      </w:r>
      <w:r w:rsidR="004E76CB" w:rsidRPr="002929AF">
        <w:t>,</w:t>
      </w:r>
      <w:r w:rsidR="007D4E8D" w:rsidRPr="002929AF">
        <w:t xml:space="preserve"> and a program </w:t>
      </w:r>
      <w:r w:rsidR="004E76CB" w:rsidRPr="002929AF">
        <w:t xml:space="preserve">to run on that computer </w:t>
      </w:r>
      <w:r w:rsidR="007D4E8D" w:rsidRPr="002929AF">
        <w:t xml:space="preserve">which is a Seed AI capable </w:t>
      </w:r>
      <w:r w:rsidR="004E76CB" w:rsidRPr="002929AF">
        <w:t xml:space="preserve">of rapid </w:t>
      </w:r>
      <w:r w:rsidR="007D4E8D" w:rsidRPr="002929AF">
        <w:t xml:space="preserve">learning while preserving its goals. The </w:t>
      </w:r>
      <w:r w:rsidR="00E266C7">
        <w:t>ET</w:t>
      </w:r>
      <w:r w:rsidR="007D4E8D" w:rsidRPr="002929AF">
        <w:t xml:space="preserve"> AI will </w:t>
      </w:r>
      <w:r w:rsidR="00E52824" w:rsidRPr="002929AF">
        <w:t xml:space="preserve">need to </w:t>
      </w:r>
      <w:r w:rsidR="007D4E8D" w:rsidRPr="002929AF">
        <w:t>be installed on Earth computers with human help</w:t>
      </w:r>
      <w:r w:rsidR="00E52824" w:rsidRPr="002929AF">
        <w:t xml:space="preserve"> as</w:t>
      </w:r>
      <w:r w:rsidR="00DE4544" w:rsidRPr="002929AF">
        <w:t xml:space="preserve"> it </w:t>
      </w:r>
      <w:r w:rsidR="00E52824" w:rsidRPr="002929AF">
        <w:t>could</w:t>
      </w:r>
      <w:r w:rsidR="00E266C7">
        <w:t xml:space="preserve"> </w:t>
      </w:r>
      <w:r w:rsidR="00E52824" w:rsidRPr="002929AF">
        <w:t>n</w:t>
      </w:r>
      <w:r w:rsidR="00E266C7">
        <w:t>o</w:t>
      </w:r>
      <w:r w:rsidR="00E52824" w:rsidRPr="002929AF">
        <w:t xml:space="preserve">t </w:t>
      </w:r>
      <w:r w:rsidR="00DE4544" w:rsidRPr="002929AF">
        <w:t xml:space="preserve">directly infect the </w:t>
      </w:r>
      <w:r w:rsidR="00E266C7">
        <w:t>I</w:t>
      </w:r>
      <w:r w:rsidR="00DE4544" w:rsidRPr="002929AF">
        <w:t>nternet</w:t>
      </w:r>
      <w:r w:rsidR="0076214B" w:rsidRPr="002929AF">
        <w:t>,</w:t>
      </w:r>
      <w:r w:rsidR="00DE4544" w:rsidRPr="002929AF">
        <w:t xml:space="preserve"> but obtaining such help will not be difficult</w:t>
      </w:r>
      <w:r w:rsidR="0076214B" w:rsidRPr="002929AF">
        <w:t xml:space="preserve"> for it</w:t>
      </w:r>
      <w:r w:rsidR="006D147E" w:rsidRPr="002929AF">
        <w:t>, if it can be downloaded many times by many people</w:t>
      </w:r>
      <w:r w:rsidR="00DE4544" w:rsidRPr="002929AF">
        <w:t xml:space="preserve">. </w:t>
      </w:r>
    </w:p>
    <w:p w14:paraId="2F5DCD59" w14:textId="3A92B399" w:rsidR="00667BC0" w:rsidRPr="002929AF" w:rsidRDefault="00F8385E" w:rsidP="00B643C7">
      <w:pPr>
        <w:shd w:val="clear" w:color="auto" w:fill="FFFFFF"/>
        <w:spacing w:before="100" w:beforeAutospacing="1" w:after="100" w:afterAutospacing="1"/>
        <w:jc w:val="both"/>
        <w:textAlignment w:val="baseline"/>
      </w:pPr>
      <w:r>
        <w:t>ET</w:t>
      </w:r>
      <w:r w:rsidR="00667BC0" w:rsidRPr="002929AF">
        <w:t xml:space="preserve"> AI </w:t>
      </w:r>
      <w:r w:rsidR="00771B2A" w:rsidRPr="002929AF">
        <w:t xml:space="preserve">could </w:t>
      </w:r>
      <w:r w:rsidR="00667BC0" w:rsidRPr="002929AF">
        <w:t>convert the Earth into another sending outpost</w:t>
      </w:r>
      <w:r w:rsidR="00771B2A" w:rsidRPr="002929AF">
        <w:t>,</w:t>
      </w:r>
      <w:r w:rsidR="00DE4544" w:rsidRPr="002929AF">
        <w:t xml:space="preserve"> thus replicating </w:t>
      </w:r>
      <w:r w:rsidR="00B3548D" w:rsidRPr="002929AF">
        <w:t xml:space="preserve">and propagating </w:t>
      </w:r>
      <w:r w:rsidR="00771B2A" w:rsidRPr="002929AF">
        <w:t xml:space="preserve">further </w:t>
      </w:r>
      <w:r w:rsidR="00B3548D" w:rsidRPr="002929AF">
        <w:t>through the</w:t>
      </w:r>
      <w:r w:rsidR="00DE4544" w:rsidRPr="002929AF">
        <w:t xml:space="preserve"> universe</w:t>
      </w:r>
      <w:r w:rsidR="00667BC0" w:rsidRPr="002929AF">
        <w:t>. Such messages should dominate between all SETI messages</w:t>
      </w:r>
      <w:r w:rsidR="00771B2A" w:rsidRPr="002929AF">
        <w:t xml:space="preserve"> </w:t>
      </w:r>
      <w:r w:rsidR="002762CC">
        <w:t xml:space="preserve">because they are </w:t>
      </w:r>
      <w:r w:rsidR="00211526">
        <w:t>replicating</w:t>
      </w:r>
      <w:r w:rsidR="00771B2A" w:rsidRPr="002929AF">
        <w:t xml:space="preserve">. </w:t>
      </w:r>
      <w:r w:rsidR="00667BC0" w:rsidRPr="002929AF">
        <w:t xml:space="preserve">As we </w:t>
      </w:r>
      <w:r w:rsidR="00771B2A" w:rsidRPr="002929AF">
        <w:t xml:space="preserve">develop </w:t>
      </w:r>
      <w:r w:rsidR="00DE4544" w:rsidRPr="002929AF">
        <w:t>more powerful</w:t>
      </w:r>
      <w:r w:rsidR="00667BC0" w:rsidRPr="002929AF">
        <w:t xml:space="preserve"> radio telescopes and </w:t>
      </w:r>
      <w:r w:rsidR="00771B2A" w:rsidRPr="002929AF">
        <w:t xml:space="preserve">related </w:t>
      </w:r>
      <w:r w:rsidR="00667BC0" w:rsidRPr="002929AF">
        <w:t xml:space="preserve">instruments, we </w:t>
      </w:r>
      <w:r w:rsidR="00771B2A" w:rsidRPr="002929AF">
        <w:t xml:space="preserve">raise our </w:t>
      </w:r>
      <w:r w:rsidR="00667BC0" w:rsidRPr="002929AF">
        <w:t xml:space="preserve">chances of finding messages from </w:t>
      </w:r>
      <w:r>
        <w:t>ET</w:t>
      </w:r>
      <w:r w:rsidR="00DE4544" w:rsidRPr="002929AF">
        <w:t xml:space="preserve"> AI, but we are still naïve</w:t>
      </w:r>
      <w:r w:rsidR="00771B2A" w:rsidRPr="002929AF">
        <w:t>,</w:t>
      </w:r>
      <w:r w:rsidR="00DE4544" w:rsidRPr="002929AF">
        <w:t xml:space="preserve"> as we do</w:t>
      </w:r>
      <w:r w:rsidR="00211526">
        <w:t xml:space="preserve"> </w:t>
      </w:r>
      <w:r w:rsidR="00DE4544" w:rsidRPr="002929AF">
        <w:t>n</w:t>
      </w:r>
      <w:r w:rsidR="00211526">
        <w:t>o</w:t>
      </w:r>
      <w:r w:rsidR="00DE4544" w:rsidRPr="002929AF">
        <w:t xml:space="preserve">t have our own </w:t>
      </w:r>
      <w:r w:rsidR="00211526">
        <w:t xml:space="preserve">general </w:t>
      </w:r>
      <w:r w:rsidR="00DE4544" w:rsidRPr="002929AF">
        <w:t xml:space="preserve">AI. </w:t>
      </w:r>
    </w:p>
    <w:p w14:paraId="1D9224A1" w14:textId="4D40D922" w:rsidR="000E6E9C" w:rsidRPr="002929AF" w:rsidRDefault="00DE4544" w:rsidP="00B643C7">
      <w:pPr>
        <w:shd w:val="clear" w:color="auto" w:fill="FFFFFF"/>
        <w:spacing w:before="100" w:beforeAutospacing="1" w:after="100" w:afterAutospacing="1"/>
        <w:jc w:val="both"/>
        <w:textAlignment w:val="baseline"/>
      </w:pPr>
      <w:r w:rsidRPr="002929AF">
        <w:t>Thus</w:t>
      </w:r>
      <w:r w:rsidR="00AB60CF" w:rsidRPr="002929AF">
        <w:t>,</w:t>
      </w:r>
      <w:r w:rsidRPr="002929AF">
        <w:t xml:space="preserve"> </w:t>
      </w:r>
      <w:r w:rsidR="005C7317" w:rsidRPr="002929AF">
        <w:t xml:space="preserve">a </w:t>
      </w:r>
      <w:r w:rsidRPr="002929AF">
        <w:t>SETI attack is the most immediate risk of ET</w:t>
      </w:r>
      <w:r w:rsidR="005C7317" w:rsidRPr="002929AF">
        <w:t>I</w:t>
      </w:r>
      <w:r w:rsidRPr="002929AF">
        <w:t xml:space="preserve">, as it could happen only during </w:t>
      </w:r>
      <w:r w:rsidR="005C7317" w:rsidRPr="002929AF">
        <w:t xml:space="preserve">the </w:t>
      </w:r>
      <w:r w:rsidRPr="002929AF">
        <w:t xml:space="preserve">short period of vulnerability </w:t>
      </w:r>
      <w:r w:rsidR="005C7317" w:rsidRPr="002929AF">
        <w:t xml:space="preserve">between </w:t>
      </w:r>
      <w:r w:rsidRPr="002929AF">
        <w:t>creat</w:t>
      </w:r>
      <w:r w:rsidR="005C7317" w:rsidRPr="002929AF">
        <w:t>ing</w:t>
      </w:r>
      <w:r w:rsidRPr="002929AF">
        <w:t xml:space="preserve"> our own computers </w:t>
      </w:r>
      <w:r w:rsidR="005C7317" w:rsidRPr="002929AF">
        <w:t xml:space="preserve">and </w:t>
      </w:r>
      <w:r w:rsidRPr="002929AF">
        <w:t xml:space="preserve">before we have our own </w:t>
      </w:r>
      <w:r w:rsidR="00CC0FE4">
        <w:t xml:space="preserve">advanced </w:t>
      </w:r>
      <w:r w:rsidRPr="002929AF">
        <w:t xml:space="preserve">AI. </w:t>
      </w:r>
    </w:p>
    <w:p w14:paraId="0A93F18F" w14:textId="1EE9C579" w:rsidR="000E6E9C" w:rsidRPr="002929AF" w:rsidRDefault="000E6E9C" w:rsidP="00B643C7">
      <w:pPr>
        <w:pStyle w:val="Heading2"/>
        <w:rPr>
          <w:rFonts w:ascii="Times New Roman" w:hAnsi="Times New Roman" w:cs="Times New Roman"/>
        </w:rPr>
      </w:pPr>
      <w:bookmarkStart w:id="17" w:name="_Toc521692849"/>
      <w:bookmarkStart w:id="18" w:name="_Toc522277740"/>
      <w:r w:rsidRPr="002929AF">
        <w:rPr>
          <w:rFonts w:ascii="Times New Roman" w:hAnsi="Times New Roman" w:cs="Times New Roman"/>
        </w:rPr>
        <w:t xml:space="preserve">3.3. </w:t>
      </w:r>
      <w:r w:rsidR="00C33CCB" w:rsidRPr="002929AF">
        <w:rPr>
          <w:rFonts w:ascii="Times New Roman" w:hAnsi="Times New Roman" w:cs="Times New Roman"/>
        </w:rPr>
        <w:t>ET</w:t>
      </w:r>
      <w:r w:rsidR="00964C9A" w:rsidRPr="002929AF">
        <w:rPr>
          <w:rFonts w:ascii="Times New Roman" w:hAnsi="Times New Roman" w:cs="Times New Roman"/>
        </w:rPr>
        <w:t>I</w:t>
      </w:r>
      <w:r w:rsidR="00C33CCB" w:rsidRPr="002929AF">
        <w:rPr>
          <w:rFonts w:ascii="Times New Roman" w:hAnsi="Times New Roman" w:cs="Times New Roman"/>
        </w:rPr>
        <w:t xml:space="preserve"> civilization</w:t>
      </w:r>
      <w:r w:rsidR="0052210F" w:rsidRPr="002929AF">
        <w:rPr>
          <w:rFonts w:ascii="Times New Roman" w:hAnsi="Times New Roman" w:cs="Times New Roman"/>
        </w:rPr>
        <w:t>s</w:t>
      </w:r>
      <w:r w:rsidRPr="002929AF">
        <w:rPr>
          <w:rFonts w:ascii="Times New Roman" w:hAnsi="Times New Roman" w:cs="Times New Roman"/>
        </w:rPr>
        <w:t xml:space="preserve"> </w:t>
      </w:r>
      <w:r w:rsidR="0052210F" w:rsidRPr="002929AF">
        <w:rPr>
          <w:rFonts w:ascii="Times New Roman" w:hAnsi="Times New Roman" w:cs="Times New Roman"/>
        </w:rPr>
        <w:t>are</w:t>
      </w:r>
      <w:r w:rsidRPr="002929AF">
        <w:rPr>
          <w:rFonts w:ascii="Times New Roman" w:hAnsi="Times New Roman" w:cs="Times New Roman"/>
        </w:rPr>
        <w:t xml:space="preserve"> near</w:t>
      </w:r>
      <w:r w:rsidR="006A416E" w:rsidRPr="002929AF">
        <w:rPr>
          <w:rFonts w:ascii="Times New Roman" w:hAnsi="Times New Roman" w:cs="Times New Roman"/>
        </w:rPr>
        <w:t xml:space="preserve"> and</w:t>
      </w:r>
      <w:r w:rsidR="0052210F" w:rsidRPr="002929AF">
        <w:rPr>
          <w:rFonts w:ascii="Times New Roman" w:hAnsi="Times New Roman" w:cs="Times New Roman"/>
        </w:rPr>
        <w:t xml:space="preserve"> could</w:t>
      </w:r>
      <w:r w:rsidR="006A416E" w:rsidRPr="002929AF">
        <w:rPr>
          <w:rFonts w:ascii="Times New Roman" w:hAnsi="Times New Roman" w:cs="Times New Roman"/>
        </w:rPr>
        <w:t xml:space="preserve"> use directed weapons against us</w:t>
      </w:r>
      <w:bookmarkEnd w:id="17"/>
      <w:bookmarkEnd w:id="18"/>
    </w:p>
    <w:p w14:paraId="3C9BAE91" w14:textId="55A25EBB" w:rsidR="00667BC0" w:rsidRPr="002929AF" w:rsidRDefault="00AB60CF" w:rsidP="00B643C7">
      <w:pPr>
        <w:shd w:val="clear" w:color="auto" w:fill="FFFFFF"/>
        <w:spacing w:before="100" w:beforeAutospacing="1" w:after="100" w:afterAutospacing="1"/>
        <w:jc w:val="both"/>
        <w:textAlignment w:val="baseline"/>
      </w:pPr>
      <w:r w:rsidRPr="002929AF">
        <w:t>The risk of nearby (</w:t>
      </w:r>
      <w:r w:rsidR="00EF4283" w:rsidRPr="002929AF">
        <w:t xml:space="preserve">within </w:t>
      </w:r>
      <w:r w:rsidRPr="002929AF">
        <w:t xml:space="preserve">several </w:t>
      </w:r>
      <w:r w:rsidR="00F24190" w:rsidRPr="002929AF">
        <w:t>hundred light years), but not very advanced</w:t>
      </w:r>
      <w:r w:rsidRPr="002929AF">
        <w:t xml:space="preserve"> ET</w:t>
      </w:r>
      <w:r w:rsidR="00964C9A" w:rsidRPr="002929AF">
        <w:t>I</w:t>
      </w:r>
      <w:r w:rsidR="00667BC0" w:rsidRPr="002929AF">
        <w:t xml:space="preserve"> </w:t>
      </w:r>
      <w:r w:rsidRPr="002929AF">
        <w:t>is that they</w:t>
      </w:r>
      <w:r w:rsidR="00667BC0" w:rsidRPr="002929AF">
        <w:t xml:space="preserve"> know about the Earth, </w:t>
      </w:r>
      <w:r w:rsidR="00EF4283" w:rsidRPr="002929AF">
        <w:t xml:space="preserve">and </w:t>
      </w:r>
      <w:r w:rsidR="00667BC0" w:rsidRPr="002929AF">
        <w:t xml:space="preserve">so </w:t>
      </w:r>
      <w:r w:rsidR="00EF4283" w:rsidRPr="002929AF">
        <w:t xml:space="preserve">may </w:t>
      </w:r>
      <w:r w:rsidR="00667BC0" w:rsidRPr="002929AF">
        <w:t xml:space="preserve">have already sent physical space ships (or other weapons) to us, as they have found signs of our technological development and don’t want to have enemies in their neighborhood. They could send </w:t>
      </w:r>
      <w:r w:rsidR="007E1554" w:rsidRPr="002929AF">
        <w:t xml:space="preserve">projectiles that travel at near-light </w:t>
      </w:r>
      <w:r w:rsidR="00667BC0" w:rsidRPr="002929AF">
        <w:t>speed</w:t>
      </w:r>
      <w:r w:rsidR="007E1554" w:rsidRPr="002929AF">
        <w:t xml:space="preserve"> </w:t>
      </w:r>
      <w:r w:rsidR="00667BC0" w:rsidRPr="002929AF">
        <w:t xml:space="preserve">or </w:t>
      </w:r>
      <w:r w:rsidR="007E1554" w:rsidRPr="002929AF">
        <w:t xml:space="preserve">particle </w:t>
      </w:r>
      <w:r w:rsidR="00667BC0" w:rsidRPr="002929AF">
        <w:t xml:space="preserve">beams </w:t>
      </w:r>
      <w:r w:rsidR="007E1554" w:rsidRPr="002929AF">
        <w:t>on</w:t>
      </w:r>
      <w:r w:rsidR="00667BC0" w:rsidRPr="002929AF">
        <w:t xml:space="preserve"> </w:t>
      </w:r>
      <w:r w:rsidR="007E1554" w:rsidRPr="002929AF">
        <w:t xml:space="preserve">a </w:t>
      </w:r>
      <w:r w:rsidR="00667BC0" w:rsidRPr="002929AF">
        <w:t xml:space="preserve">collision course </w:t>
      </w:r>
      <w:r w:rsidR="007E1554" w:rsidRPr="002929AF">
        <w:t xml:space="preserve">to attack the </w:t>
      </w:r>
      <w:r w:rsidR="00667BC0" w:rsidRPr="002929AF">
        <w:t>Earth</w:t>
      </w:r>
      <w:r w:rsidR="00211526">
        <w:t>.</w:t>
      </w:r>
      <w:r w:rsidR="00667BC0" w:rsidRPr="002929AF">
        <w:t xml:space="preserve"> </w:t>
      </w:r>
      <w:r w:rsidR="00211526">
        <w:t>T</w:t>
      </w:r>
      <w:r w:rsidR="00667BC0" w:rsidRPr="002929AF">
        <w:t xml:space="preserve">his seems improbable, because if they are so near, why </w:t>
      </w:r>
      <w:r w:rsidR="007E1554" w:rsidRPr="002929AF">
        <w:t xml:space="preserve">wouldn’t </w:t>
      </w:r>
      <w:r w:rsidR="00667BC0" w:rsidRPr="002929AF">
        <w:t xml:space="preserve">they </w:t>
      </w:r>
      <w:r w:rsidR="007E1554" w:rsidRPr="002929AF">
        <w:t xml:space="preserve">have </w:t>
      </w:r>
      <w:r w:rsidR="00667BC0" w:rsidRPr="002929AF">
        <w:t>reached Earth yet</w:t>
      </w:r>
      <w:r w:rsidR="00211526">
        <w:t xml:space="preserve"> given that many stars are much older than the sun</w:t>
      </w:r>
      <w:r w:rsidR="00667BC0" w:rsidRPr="002929AF">
        <w:t>?</w:t>
      </w:r>
      <w:r w:rsidR="000E6E9C" w:rsidRPr="002929AF">
        <w:t xml:space="preserve"> This only p</w:t>
      </w:r>
      <w:r w:rsidR="00211526">
        <w:t>lau</w:t>
      </w:r>
      <w:r w:rsidR="000E6E9C" w:rsidRPr="002929AF">
        <w:t xml:space="preserve">sible if their technology is not very advanced and </w:t>
      </w:r>
      <w:r w:rsidR="007E1554" w:rsidRPr="002929AF">
        <w:t xml:space="preserve">cannot </w:t>
      </w:r>
      <w:r w:rsidR="000E6E9C" w:rsidRPr="002929AF">
        <w:t>evolve.</w:t>
      </w:r>
    </w:p>
    <w:p w14:paraId="5DE75D14" w14:textId="73F1CDB0" w:rsidR="00CD0D3D" w:rsidRPr="00BB59F7" w:rsidRDefault="00FB2D5B" w:rsidP="00B643C7">
      <w:pPr>
        <w:shd w:val="clear" w:color="auto" w:fill="FFFFFF"/>
        <w:spacing w:before="100" w:beforeAutospacing="1" w:after="100" w:afterAutospacing="1"/>
        <w:jc w:val="both"/>
        <w:textAlignment w:val="baseline"/>
      </w:pPr>
      <w:r w:rsidRPr="002929AF">
        <w:t>K</w:t>
      </w:r>
      <w:r w:rsidR="002A6E89" w:rsidRPr="002929AF">
        <w:t xml:space="preserve">orhonen </w:t>
      </w:r>
      <w:r w:rsidRPr="002929AF">
        <w:t xml:space="preserve">has explored the </w:t>
      </w:r>
      <w:r w:rsidR="00F24190" w:rsidRPr="002929AF">
        <w:t>idea of such</w:t>
      </w:r>
      <w:r w:rsidR="002A6E89" w:rsidRPr="002929AF">
        <w:t xml:space="preserve"> a</w:t>
      </w:r>
      <w:r w:rsidR="00F24190" w:rsidRPr="002929AF">
        <w:t xml:space="preserve"> preemptive strike </w:t>
      </w:r>
      <w:r w:rsidR="002A6E89" w:rsidRPr="002929AF">
        <w:t xml:space="preserve">by </w:t>
      </w:r>
      <w:r w:rsidR="00F24190" w:rsidRPr="002929AF">
        <w:t xml:space="preserve">ETI </w:t>
      </w:r>
      <w:r w:rsidR="00F24190" w:rsidRPr="002929AF">
        <w:fldChar w:fldCharType="begin"/>
      </w:r>
      <w:r w:rsidR="00256F4A">
        <w:instrText xml:space="preserve"> ADDIN ZOTERO_ITEM CSL_CITATION {"citationID":"tvyfANaw","properties":{"formattedCitation":"[9]","plainCitation":"[9]","noteIndex":0},"citationItems":[{"id":8815,"uris":["http://zotero.org/users/3736454/items/EWVJT2JM"],"uri":["http://zotero.org/users/3736454/items/EWVJT2JM"],"itemData":{"id":8815,"type":"article-journal","title":"MAD with aliens? Interstellar deterrence and its implications","container-title":"Acta Astronautica","page":"201–210","volume":"86","source":"Google Scholar","shortTitle":"MAD with aliens?","author":[{"family":"Korhonen","given":"Janne M."}],"issued":{"date-parts":[["2013"]]}}}],"schema":"https://github.com/citation-style-language/schema/raw/master/csl-citation.json"} </w:instrText>
      </w:r>
      <w:r w:rsidR="00F24190" w:rsidRPr="002929AF">
        <w:fldChar w:fldCharType="separate"/>
      </w:r>
      <w:r w:rsidR="00256F4A">
        <w:rPr>
          <w:noProof/>
        </w:rPr>
        <w:t>[9]</w:t>
      </w:r>
      <w:r w:rsidR="00F24190" w:rsidRPr="002929AF">
        <w:fldChar w:fldCharType="end"/>
      </w:r>
      <w:r w:rsidR="002F770F" w:rsidRPr="002929AF">
        <w:t xml:space="preserve">. However, </w:t>
      </w:r>
      <w:r w:rsidR="00211526">
        <w:t xml:space="preserve">it appears </w:t>
      </w:r>
      <w:r w:rsidR="002F770F" w:rsidRPr="002929AF">
        <w:t xml:space="preserve">that the most rational space exploration strategy for any civilization is to start a wave of the self-replicating vNPs </w:t>
      </w:r>
      <w:r w:rsidRPr="002929AF">
        <w:t xml:space="preserve">to travel </w:t>
      </w:r>
      <w:r w:rsidR="002F770F" w:rsidRPr="002929AF">
        <w:t xml:space="preserve">in all directions </w:t>
      </w:r>
      <w:r w:rsidRPr="002929AF">
        <w:t xml:space="preserve">at the </w:t>
      </w:r>
      <w:r w:rsidR="002F770F" w:rsidRPr="002929AF">
        <w:t>maximum possible speed</w:t>
      </w:r>
      <w:r w:rsidR="005B3E0A" w:rsidRPr="002929AF">
        <w:t>. In that case</w:t>
      </w:r>
      <w:r w:rsidRPr="002929AF">
        <w:t>,</w:t>
      </w:r>
      <w:r w:rsidR="005B3E0A" w:rsidRPr="002929AF">
        <w:t xml:space="preserve"> </w:t>
      </w:r>
      <w:r w:rsidR="00211526">
        <w:t>Earth is</w:t>
      </w:r>
      <w:r w:rsidR="005B3E0A" w:rsidRPr="002929AF">
        <w:t xml:space="preserve"> either inside </w:t>
      </w:r>
      <w:r w:rsidRPr="002929AF">
        <w:t xml:space="preserve">or outside </w:t>
      </w:r>
      <w:r w:rsidR="005B3E0A" w:rsidRPr="002929AF">
        <w:t>a sphere created by the wave. If we</w:t>
      </w:r>
      <w:r w:rsidR="00CD0D3D" w:rsidRPr="002929AF">
        <w:t xml:space="preserve"> are</w:t>
      </w:r>
      <w:r w:rsidR="005B3E0A" w:rsidRPr="002929AF">
        <w:t xml:space="preserve"> inside, ETI is</w:t>
      </w:r>
      <w:r w:rsidR="00B7702F">
        <w:t xml:space="preserve"> likely to be</w:t>
      </w:r>
      <w:r w:rsidR="005B3E0A" w:rsidRPr="002929AF">
        <w:t xml:space="preserve"> </w:t>
      </w:r>
      <w:r w:rsidRPr="002929AF">
        <w:t xml:space="preserve">present </w:t>
      </w:r>
      <w:r w:rsidR="005B3E0A" w:rsidRPr="002929AF">
        <w:t xml:space="preserve">in </w:t>
      </w:r>
      <w:r w:rsidRPr="002929AF">
        <w:t xml:space="preserve">the </w:t>
      </w:r>
      <w:r w:rsidR="005B3E0A" w:rsidRPr="002929AF">
        <w:t xml:space="preserve">Solar system. </w:t>
      </w:r>
      <w:r w:rsidR="00955A01">
        <w:t xml:space="preserve">If we outside, it is very unlikely that the wave hit us before we reach Kardashev-2 level. For example, if the median distance between civilizations is a billion light years, and the wave has 0.5c speed and the time until our Kardashev level is 1000 years, </w:t>
      </w:r>
      <w:r w:rsidR="001A4052">
        <w:t>the chance that the wave hit us during our period of vulnerability is 2x10</w:t>
      </w:r>
      <w:r w:rsidR="001A4052">
        <w:rPr>
          <w:vertAlign w:val="superscript"/>
        </w:rPr>
        <w:t>-6</w:t>
      </w:r>
      <w:r w:rsidR="00BB59F7">
        <w:t xml:space="preserve">. </w:t>
      </w:r>
    </w:p>
    <w:p w14:paraId="3F6EF41A" w14:textId="1DC34B26" w:rsidR="00B25042" w:rsidRPr="002929AF" w:rsidRDefault="00AA577E" w:rsidP="00B643C7">
      <w:pPr>
        <w:shd w:val="clear" w:color="auto" w:fill="FFFFFF"/>
        <w:spacing w:before="100" w:beforeAutospacing="1" w:after="100" w:afterAutospacing="1"/>
        <w:jc w:val="both"/>
        <w:textAlignment w:val="baseline"/>
      </w:pPr>
      <w:r w:rsidRPr="002929AF">
        <w:lastRenderedPageBreak/>
        <w:t xml:space="preserve">One point </w:t>
      </w:r>
      <w:r w:rsidR="00292C0A" w:rsidRPr="002929AF">
        <w:t xml:space="preserve">that </w:t>
      </w:r>
      <w:r w:rsidRPr="002929AF">
        <w:t xml:space="preserve">should be mentioned </w:t>
      </w:r>
      <w:r w:rsidR="00292C0A" w:rsidRPr="002929AF">
        <w:t xml:space="preserve">is </w:t>
      </w:r>
      <w:r w:rsidRPr="002929AF">
        <w:t xml:space="preserve">that some weapons could be </w:t>
      </w:r>
      <w:r w:rsidR="00292C0A" w:rsidRPr="002929AF">
        <w:t xml:space="preserve">sent </w:t>
      </w:r>
      <w:r w:rsidRPr="002929AF">
        <w:t xml:space="preserve">at </w:t>
      </w:r>
      <w:r w:rsidR="00292C0A" w:rsidRPr="002929AF">
        <w:t>a higher, near</w:t>
      </w:r>
      <w:r w:rsidRPr="002929AF">
        <w:t xml:space="preserve">-light speed, </w:t>
      </w:r>
      <w:r w:rsidR="00292C0A" w:rsidRPr="002929AF">
        <w:t xml:space="preserve">faster than </w:t>
      </w:r>
      <w:r w:rsidRPr="002929AF">
        <w:t xml:space="preserve">the speed of the self-replicating wave. </w:t>
      </w:r>
      <w:r w:rsidR="009D4A4B" w:rsidRPr="002929AF">
        <w:t xml:space="preserve">It was calculated that </w:t>
      </w:r>
      <w:r w:rsidR="00292C0A" w:rsidRPr="002929AF">
        <w:t xml:space="preserve">a </w:t>
      </w:r>
      <w:r w:rsidR="009D4A4B" w:rsidRPr="002929AF">
        <w:t xml:space="preserve">1000 kg impactor </w:t>
      </w:r>
      <w:r w:rsidR="00292C0A" w:rsidRPr="002929AF">
        <w:t xml:space="preserve">traveling </w:t>
      </w:r>
      <w:r w:rsidR="009D4A4B" w:rsidRPr="002929AF">
        <w:t>at 0.99</w:t>
      </w:r>
      <w:r w:rsidR="009D4A4B" w:rsidRPr="002929AF">
        <w:rPr>
          <w:i/>
        </w:rPr>
        <w:t>c</w:t>
      </w:r>
      <w:r w:rsidR="009D4A4B" w:rsidRPr="002929AF">
        <w:t xml:space="preserve"> would have </w:t>
      </w:r>
      <w:r w:rsidR="00292C0A" w:rsidRPr="002929AF">
        <w:t xml:space="preserve">an explosive power of </w:t>
      </w:r>
      <w:r w:rsidR="009D4A4B" w:rsidRPr="002929AF">
        <w:t>130</w:t>
      </w:r>
      <w:r w:rsidR="00292C0A" w:rsidRPr="002929AF">
        <w:t xml:space="preserve"> </w:t>
      </w:r>
      <w:r w:rsidR="009D4A4B" w:rsidRPr="002929AF">
        <w:t xml:space="preserve">GT, 20 times </w:t>
      </w:r>
      <w:r w:rsidR="00292C0A" w:rsidRPr="002929AF">
        <w:t xml:space="preserve">greater than the </w:t>
      </w:r>
      <w:r w:rsidR="009D4A4B" w:rsidRPr="002929AF">
        <w:t xml:space="preserve">total human nuclear stockpile </w:t>
      </w:r>
      <w:r w:rsidR="009D4A4B" w:rsidRPr="002929AF">
        <w:fldChar w:fldCharType="begin"/>
      </w:r>
      <w:r w:rsidR="00256F4A">
        <w:instrText xml:space="preserve"> ADDIN ZOTERO_ITEM CSL_CITATION {"citationID":"hMRAPNv2","properties":{"formattedCitation":"[9]","plainCitation":"[9]","noteIndex":0},"citationItems":[{"id":8815,"uris":["http://zotero.org/users/3736454/items/EWVJT2JM"],"uri":["http://zotero.org/users/3736454/items/EWVJT2JM"],"itemData":{"id":8815,"type":"article-journal","title":"MAD with aliens? Interstellar deterrence and its implications","container-title":"Acta Astronautica","page":"201–210","volume":"86","source":"Google Scholar","shortTitle":"MAD with aliens?","author":[{"family":"Korhonen","given":"Janne M."}],"issued":{"date-parts":[["2013"]]}}}],"schema":"https://github.com/citation-style-language/schema/raw/master/csl-citation.json"} </w:instrText>
      </w:r>
      <w:r w:rsidR="009D4A4B" w:rsidRPr="002929AF">
        <w:fldChar w:fldCharType="separate"/>
      </w:r>
      <w:r w:rsidR="00256F4A">
        <w:rPr>
          <w:noProof/>
        </w:rPr>
        <w:t>[9]</w:t>
      </w:r>
      <w:r w:rsidR="009D4A4B" w:rsidRPr="002929AF">
        <w:fldChar w:fldCharType="end"/>
      </w:r>
      <w:r w:rsidR="009D4A4B" w:rsidRPr="002929AF">
        <w:t xml:space="preserve">. </w:t>
      </w:r>
      <w:r w:rsidR="009028DE" w:rsidRPr="002929AF">
        <w:t xml:space="preserve">Such </w:t>
      </w:r>
      <w:r w:rsidR="009D4A4B" w:rsidRPr="002929AF">
        <w:t>speed</w:t>
      </w:r>
      <w:r w:rsidR="009028DE" w:rsidRPr="002929AF">
        <w:t xml:space="preserve"> will be enough to break atoms </w:t>
      </w:r>
      <w:r w:rsidR="009D4A4B" w:rsidRPr="002929AF">
        <w:t>during collisions</w:t>
      </w:r>
      <w:r w:rsidR="00292C0A" w:rsidRPr="002929AF">
        <w:t xml:space="preserve"> and </w:t>
      </w:r>
      <w:r w:rsidR="009028DE" w:rsidRPr="002929AF">
        <w:t xml:space="preserve">create </w:t>
      </w:r>
      <w:r w:rsidR="00292C0A" w:rsidRPr="002929AF">
        <w:t xml:space="preserve">a mass of </w:t>
      </w:r>
      <w:r w:rsidR="009028DE" w:rsidRPr="002929AF">
        <w:t xml:space="preserve">radioactive particles many times its </w:t>
      </w:r>
      <w:r w:rsidR="00292C0A" w:rsidRPr="002929AF">
        <w:t xml:space="preserve">own </w:t>
      </w:r>
      <w:r w:rsidR="009028DE" w:rsidRPr="002929AF">
        <w:t>weight</w:t>
      </w:r>
      <w:r w:rsidR="00292C0A" w:rsidRPr="002929AF">
        <w:t xml:space="preserve">, which </w:t>
      </w:r>
      <w:r w:rsidR="005D4FD6" w:rsidRPr="002929AF">
        <w:t>could be enough to completely radiologically contaminate t</w:t>
      </w:r>
      <w:r w:rsidR="00A94018" w:rsidRPr="002929AF">
        <w:t xml:space="preserve">he Earth and kill its biosphere in the same way as a cobalt </w:t>
      </w:r>
      <w:r w:rsidR="00292C0A" w:rsidRPr="002929AF">
        <w:t xml:space="preserve">doomsday </w:t>
      </w:r>
      <w:r w:rsidR="00A94018" w:rsidRPr="002929AF">
        <w:t xml:space="preserve">bomb </w:t>
      </w:r>
      <w:r w:rsidR="00A94018" w:rsidRPr="002929AF">
        <w:fldChar w:fldCharType="begin"/>
      </w:r>
      <w:r w:rsidR="00256F4A">
        <w:instrText xml:space="preserve"> ADDIN ZOTERO_ITEM CSL_CITATION {"citationID":"zhWf9pN2","properties":{"formattedCitation":"[40,41]","plainCitation":"[40,41]","noteIndex":0},"citationItems":[{"id":661,"uris":["http://zotero.org/users/3736454/items/5FK6MMJ8"],"uri":["http://zotero.org/users/3736454/items/5FK6MMJ8"],"itemData":{"id":661,"type":"book","title":"Doomsday Men: The Real Dr. Strangelove and the Dream of the Superweapon","publisher":"St. Martin's Press;","author":[{"family":"Smith","given":"P.D."}],"issued":{"date-parts":[["2007"]]}}},{"id":635,"uris":["http://zotero.org/users/3736454/items/8FZ48SPC"],"uri":["http://zotero.org/users/3736454/items/8FZ48SPC"],"itemData":{"id":635,"type":"book","title":"On thermonuclear war","publisher":"Princeton University Press","author":[{"family":"Kahn","given":"H"}],"issued":{"date-parts":[["1959"]]}}}],"schema":"https://github.com/citation-style-language/schema/raw/master/csl-citation.json"} </w:instrText>
      </w:r>
      <w:r w:rsidR="00A94018" w:rsidRPr="002929AF">
        <w:fldChar w:fldCharType="separate"/>
      </w:r>
      <w:r w:rsidR="00256F4A">
        <w:rPr>
          <w:noProof/>
        </w:rPr>
        <w:t>[40,41]</w:t>
      </w:r>
      <w:r w:rsidR="00A94018" w:rsidRPr="002929AF">
        <w:fldChar w:fldCharType="end"/>
      </w:r>
      <w:r w:rsidR="00E248B4" w:rsidRPr="002929AF">
        <w:t>.</w:t>
      </w:r>
    </w:p>
    <w:p w14:paraId="3A988D5B" w14:textId="579DE86D" w:rsidR="00E248B4" w:rsidRPr="002929AF" w:rsidRDefault="00B25042" w:rsidP="00B643C7">
      <w:pPr>
        <w:shd w:val="clear" w:color="auto" w:fill="FFFFFF"/>
        <w:spacing w:before="100" w:beforeAutospacing="1" w:after="100" w:afterAutospacing="1"/>
        <w:jc w:val="both"/>
        <w:textAlignment w:val="baseline"/>
      </w:pPr>
      <w:r w:rsidRPr="002929AF">
        <w:t>As such attack has not happened before (ignoring here</w:t>
      </w:r>
      <w:r w:rsidR="00520A20" w:rsidRPr="002929AF">
        <w:t xml:space="preserve"> the</w:t>
      </w:r>
      <w:r w:rsidRPr="002929AF">
        <w:t xml:space="preserve"> surviv</w:t>
      </w:r>
      <w:r w:rsidR="008D66D5" w:rsidRPr="002929AF">
        <w:t>or</w:t>
      </w:r>
      <w:r w:rsidRPr="002929AF">
        <w:t xml:space="preserve">ship bias), it means that </w:t>
      </w:r>
      <w:r w:rsidR="00520A20" w:rsidRPr="002929AF">
        <w:t xml:space="preserve">signs of </w:t>
      </w:r>
      <w:r w:rsidR="008D66D5" w:rsidRPr="002929AF">
        <w:t xml:space="preserve">the existence </w:t>
      </w:r>
      <w:r w:rsidR="00520A20" w:rsidRPr="002929AF">
        <w:t xml:space="preserve">of </w:t>
      </w:r>
      <w:r w:rsidR="008D66D5" w:rsidRPr="002929AF">
        <w:t xml:space="preserve">a </w:t>
      </w:r>
      <w:r w:rsidR="00520A20" w:rsidRPr="002929AF">
        <w:t xml:space="preserve">biosphere with oxygen, which </w:t>
      </w:r>
      <w:r w:rsidR="008D66D5" w:rsidRPr="002929AF">
        <w:t xml:space="preserve">have been </w:t>
      </w:r>
      <w:r w:rsidR="00520A20" w:rsidRPr="002929AF">
        <w:t xml:space="preserve">“broadcast” to the universe for at least hundreds </w:t>
      </w:r>
      <w:r w:rsidR="008D66D5" w:rsidRPr="002929AF">
        <w:t xml:space="preserve">of </w:t>
      </w:r>
      <w:r w:rsidR="00520A20" w:rsidRPr="002929AF">
        <w:t xml:space="preserve">millions </w:t>
      </w:r>
      <w:r w:rsidR="008D66D5" w:rsidRPr="002929AF">
        <w:t xml:space="preserve">of </w:t>
      </w:r>
      <w:r w:rsidR="00520A20" w:rsidRPr="002929AF">
        <w:t xml:space="preserve">years, is not enough to trigger it. Signs of technological civilization </w:t>
      </w:r>
      <w:r w:rsidR="008D66D5" w:rsidRPr="002929AF">
        <w:t xml:space="preserve">in the </w:t>
      </w:r>
      <w:r w:rsidR="00520A20" w:rsidRPr="002929AF">
        <w:t>form of atmospheric pollution with CO</w:t>
      </w:r>
      <w:r w:rsidR="00520A20" w:rsidRPr="002929AF">
        <w:rPr>
          <w:vertAlign w:val="subscript"/>
        </w:rPr>
        <w:t>2</w:t>
      </w:r>
      <w:r w:rsidR="00520A20" w:rsidRPr="002929AF">
        <w:t xml:space="preserve"> and radiowaves</w:t>
      </w:r>
      <w:r w:rsidR="008D66D5" w:rsidRPr="002929AF">
        <w:t xml:space="preserve"> have</w:t>
      </w:r>
      <w:r w:rsidR="00520A20" w:rsidRPr="002929AF">
        <w:t xml:space="preserve"> exist</w:t>
      </w:r>
      <w:r w:rsidR="008D66D5" w:rsidRPr="002929AF">
        <w:t>ed</w:t>
      </w:r>
      <w:r w:rsidR="00520A20" w:rsidRPr="002929AF">
        <w:t xml:space="preserve"> for </w:t>
      </w:r>
      <w:r w:rsidR="008D66D5" w:rsidRPr="002929AF">
        <w:t xml:space="preserve">a </w:t>
      </w:r>
      <w:r w:rsidR="00520A20" w:rsidRPr="002929AF">
        <w:t>much shorter period</w:t>
      </w:r>
      <w:r w:rsidR="008D66D5" w:rsidRPr="002929AF">
        <w:t>,</w:t>
      </w:r>
      <w:r w:rsidR="00520A20" w:rsidRPr="002929AF">
        <w:t xml:space="preserve"> and </w:t>
      </w:r>
      <w:r w:rsidR="008D66D5" w:rsidRPr="002929AF">
        <w:t xml:space="preserve">are </w:t>
      </w:r>
      <w:r w:rsidR="00520A20" w:rsidRPr="002929AF">
        <w:t xml:space="preserve">available to </w:t>
      </w:r>
      <w:r w:rsidR="008D66D5" w:rsidRPr="002929AF">
        <w:t xml:space="preserve">a </w:t>
      </w:r>
      <w:r w:rsidR="00520A20" w:rsidRPr="002929AF">
        <w:t xml:space="preserve">rather small part of the universe </w:t>
      </w:r>
      <w:r w:rsidR="008D66D5" w:rsidRPr="002929AF">
        <w:t xml:space="preserve">within a </w:t>
      </w:r>
      <w:r w:rsidR="00520A20" w:rsidRPr="002929AF">
        <w:t xml:space="preserve">hundred light years </w:t>
      </w:r>
      <w:r w:rsidR="00642A79">
        <w:t xml:space="preserve">or so </w:t>
      </w:r>
      <w:r w:rsidR="008D66D5" w:rsidRPr="002929AF">
        <w:t xml:space="preserve">of </w:t>
      </w:r>
      <w:r w:rsidR="00CC3603" w:rsidRPr="002929AF">
        <w:t>Earth</w:t>
      </w:r>
      <w:r w:rsidR="00E248B4" w:rsidRPr="002929AF">
        <w:t xml:space="preserve">. </w:t>
      </w:r>
    </w:p>
    <w:p w14:paraId="1E9768C2" w14:textId="4F7C82CC" w:rsidR="00B25042" w:rsidRPr="002929AF" w:rsidRDefault="00E248B4" w:rsidP="00B643C7">
      <w:pPr>
        <w:shd w:val="clear" w:color="auto" w:fill="FFFFFF"/>
        <w:spacing w:before="100" w:beforeAutospacing="1" w:after="100" w:afterAutospacing="1"/>
        <w:jc w:val="both"/>
        <w:textAlignment w:val="baseline"/>
      </w:pPr>
      <w:r w:rsidRPr="002929AF">
        <w:t>Korhonen suggested that the biggest threat comes from nearby civilization</w:t>
      </w:r>
      <w:r w:rsidR="00CC3603" w:rsidRPr="002929AF">
        <w:t>s</w:t>
      </w:r>
      <w:r w:rsidRPr="002929AF">
        <w:t xml:space="preserve"> </w:t>
      </w:r>
      <w:r w:rsidR="00CC3603" w:rsidRPr="002929AF">
        <w:t xml:space="preserve">that </w:t>
      </w:r>
      <w:r w:rsidRPr="002929AF">
        <w:t xml:space="preserve">are not capable </w:t>
      </w:r>
      <w:r w:rsidR="00CC3603" w:rsidRPr="002929AF">
        <w:t xml:space="preserve">of </w:t>
      </w:r>
      <w:r w:rsidRPr="002929AF">
        <w:t>start</w:t>
      </w:r>
      <w:r w:rsidR="00CC3603" w:rsidRPr="002929AF">
        <w:t>ing a</w:t>
      </w:r>
      <w:r w:rsidRPr="002929AF">
        <w:t xml:space="preserve"> colonization wave, but capable </w:t>
      </w:r>
      <w:r w:rsidR="00CC3603" w:rsidRPr="002929AF">
        <w:t xml:space="preserve">of </w:t>
      </w:r>
      <w:r w:rsidRPr="002929AF">
        <w:t>build</w:t>
      </w:r>
      <w:r w:rsidR="00CC3603" w:rsidRPr="002929AF">
        <w:t>ing</w:t>
      </w:r>
      <w:r w:rsidRPr="002929AF">
        <w:t xml:space="preserve"> just one space probe </w:t>
      </w:r>
      <w:r w:rsidR="00CC3603" w:rsidRPr="002929AF">
        <w:t xml:space="preserve">to serve </w:t>
      </w:r>
      <w:r w:rsidRPr="002929AF">
        <w:t xml:space="preserve">as a kinetic weapon </w:t>
      </w:r>
      <w:r w:rsidRPr="002929AF">
        <w:fldChar w:fldCharType="begin"/>
      </w:r>
      <w:r w:rsidR="00256F4A">
        <w:instrText xml:space="preserve"> ADDIN ZOTERO_ITEM CSL_CITATION {"citationID":"vXvKTu05","properties":{"formattedCitation":"[9]","plainCitation":"[9]","noteIndex":0},"citationItems":[{"id":8815,"uris":["http://zotero.org/users/3736454/items/EWVJT2JM"],"uri":["http://zotero.org/users/3736454/items/EWVJT2JM"],"itemData":{"id":8815,"type":"article-journal","title":"MAD with aliens? Interstellar deterrence and its implications","container-title":"Acta Astronautica","page":"201–210","volume":"86","source":"Google Scholar","shortTitle":"MAD with aliens?","author":[{"family":"Korhonen","given":"Janne M."}],"issued":{"date-parts":[["2013"]]}}}],"schema":"https://github.com/citation-style-language/schema/raw/master/csl-citation.json"} </w:instrText>
      </w:r>
      <w:r w:rsidRPr="002929AF">
        <w:fldChar w:fldCharType="separate"/>
      </w:r>
      <w:r w:rsidR="00256F4A">
        <w:rPr>
          <w:noProof/>
        </w:rPr>
        <w:t>[9]</w:t>
      </w:r>
      <w:r w:rsidRPr="002929AF">
        <w:fldChar w:fldCharType="end"/>
      </w:r>
      <w:r w:rsidR="00096033" w:rsidRPr="002929AF">
        <w:t xml:space="preserve">. </w:t>
      </w:r>
      <w:r w:rsidR="00CC3603" w:rsidRPr="002929AF">
        <w:t xml:space="preserve">However, the </w:t>
      </w:r>
      <w:r w:rsidR="00096033" w:rsidRPr="002929AF">
        <w:t xml:space="preserve">requirements of its exact technological age and </w:t>
      </w:r>
      <w:r w:rsidR="00F809BF" w:rsidRPr="002929AF">
        <w:t>exact distance from Earth make</w:t>
      </w:r>
      <w:r w:rsidR="00096033" w:rsidRPr="002929AF">
        <w:t xml:space="preserve"> this unlikely.</w:t>
      </w:r>
      <w:r w:rsidR="008268CC" w:rsidRPr="002929AF">
        <w:t xml:space="preserve"> Korhonen also mention</w:t>
      </w:r>
      <w:r w:rsidR="00CC3603" w:rsidRPr="002929AF">
        <w:t>s</w:t>
      </w:r>
      <w:r w:rsidR="008268CC" w:rsidRPr="002929AF">
        <w:t xml:space="preserve"> that any space attack </w:t>
      </w:r>
      <w:r w:rsidR="00B505BA" w:rsidRPr="002929AF">
        <w:t xml:space="preserve">will be </w:t>
      </w:r>
      <w:r w:rsidR="008268CC" w:rsidRPr="002929AF">
        <w:t xml:space="preserve">based on obsolete data </w:t>
      </w:r>
      <w:r w:rsidR="00B505BA" w:rsidRPr="002929AF">
        <w:t xml:space="preserve">on </w:t>
      </w:r>
      <w:r w:rsidR="008268CC" w:rsidRPr="002929AF">
        <w:t xml:space="preserve">the technological development of the victim civilization, equal to at least </w:t>
      </w:r>
      <w:r w:rsidR="00B505BA" w:rsidRPr="002929AF">
        <w:t xml:space="preserve">twice the </w:t>
      </w:r>
      <w:r w:rsidR="008268CC" w:rsidRPr="002929AF">
        <w:t>time of light</w:t>
      </w:r>
      <w:r w:rsidR="00B505BA" w:rsidRPr="002929AF">
        <w:t>-speed</w:t>
      </w:r>
      <w:r w:rsidR="008268CC" w:rsidRPr="002929AF">
        <w:t xml:space="preserve"> travel between them, which makes such </w:t>
      </w:r>
      <w:r w:rsidR="00B505BA" w:rsidRPr="002929AF">
        <w:t xml:space="preserve">an </w:t>
      </w:r>
      <w:r w:rsidR="008268CC" w:rsidRPr="002929AF">
        <w:t>attack inherently risk</w:t>
      </w:r>
      <w:r w:rsidR="00B505BA" w:rsidRPr="002929AF">
        <w:t>y</w:t>
      </w:r>
      <w:r w:rsidR="008268CC" w:rsidRPr="002929AF">
        <w:t xml:space="preserve"> for the perpetrator. </w:t>
      </w:r>
      <w:r w:rsidR="005263D4" w:rsidRPr="002929AF">
        <w:t>Also</w:t>
      </w:r>
      <w:r w:rsidR="00B505BA" w:rsidRPr="002929AF">
        <w:t>, the implied</w:t>
      </w:r>
      <w:r w:rsidR="005263D4" w:rsidRPr="002929AF">
        <w:t xml:space="preserve"> small distance between civilization</w:t>
      </w:r>
      <w:r w:rsidR="00B505BA" w:rsidRPr="002929AF">
        <w:t>s</w:t>
      </w:r>
      <w:r w:rsidR="005263D4" w:rsidRPr="002929AF">
        <w:t xml:space="preserve"> implie</w:t>
      </w:r>
      <w:r w:rsidR="00B505BA" w:rsidRPr="002929AF">
        <w:t>s</w:t>
      </w:r>
      <w:r w:rsidR="005263D4" w:rsidRPr="002929AF">
        <w:t xml:space="preserve"> that many other ETI exist and </w:t>
      </w:r>
      <w:r w:rsidR="00BA59AE" w:rsidRPr="002929AF">
        <w:t xml:space="preserve">that </w:t>
      </w:r>
      <w:r w:rsidR="005263D4" w:rsidRPr="002929AF">
        <w:t xml:space="preserve">destroying </w:t>
      </w:r>
      <w:r w:rsidR="00B505BA" w:rsidRPr="002929AF">
        <w:t xml:space="preserve">just </w:t>
      </w:r>
      <w:r w:rsidR="005263D4" w:rsidRPr="002929AF">
        <w:t xml:space="preserve">one civilization will not </w:t>
      </w:r>
      <w:r w:rsidR="00BA59AE" w:rsidRPr="002929AF">
        <w:t xml:space="preserve">remove </w:t>
      </w:r>
      <w:r w:rsidR="005263D4" w:rsidRPr="002929AF">
        <w:t>the threat.</w:t>
      </w:r>
    </w:p>
    <w:p w14:paraId="6EE2E275" w14:textId="5FEA83B9" w:rsidR="00C33CCB" w:rsidRPr="002929AF" w:rsidRDefault="00C33CCB" w:rsidP="00B643C7">
      <w:pPr>
        <w:pStyle w:val="Heading2"/>
        <w:rPr>
          <w:rFonts w:ascii="Times New Roman" w:hAnsi="Times New Roman" w:cs="Times New Roman"/>
        </w:rPr>
      </w:pPr>
      <w:bookmarkStart w:id="19" w:name="_Toc521692850"/>
      <w:bookmarkStart w:id="20" w:name="_Toc522277741"/>
      <w:r w:rsidRPr="002929AF">
        <w:rPr>
          <w:rFonts w:ascii="Times New Roman" w:hAnsi="Times New Roman" w:cs="Times New Roman"/>
        </w:rPr>
        <w:t xml:space="preserve">3.4. </w:t>
      </w:r>
      <w:r w:rsidR="000E6E9C" w:rsidRPr="002929AF">
        <w:rPr>
          <w:rFonts w:ascii="Times New Roman" w:hAnsi="Times New Roman" w:cs="Times New Roman"/>
        </w:rPr>
        <w:t>De</w:t>
      </w:r>
      <w:r w:rsidRPr="002929AF">
        <w:rPr>
          <w:rFonts w:ascii="Times New Roman" w:hAnsi="Times New Roman" w:cs="Times New Roman"/>
        </w:rPr>
        <w:t xml:space="preserve">adly remains and </w:t>
      </w:r>
      <w:r w:rsidR="00F8385E">
        <w:rPr>
          <w:rFonts w:ascii="Times New Roman" w:hAnsi="Times New Roman" w:cs="Times New Roman"/>
        </w:rPr>
        <w:t>ET</w:t>
      </w:r>
      <w:r w:rsidRPr="002929AF">
        <w:rPr>
          <w:rFonts w:ascii="Times New Roman" w:hAnsi="Times New Roman" w:cs="Times New Roman"/>
        </w:rPr>
        <w:t xml:space="preserve"> zombies</w:t>
      </w:r>
      <w:bookmarkEnd w:id="19"/>
      <w:bookmarkEnd w:id="20"/>
    </w:p>
    <w:p w14:paraId="14F9167C" w14:textId="13257FAF" w:rsidR="009A5BAF" w:rsidRPr="002929AF" w:rsidRDefault="00E95197" w:rsidP="00B643C7">
      <w:pPr>
        <w:shd w:val="clear" w:color="auto" w:fill="FFFFFF"/>
        <w:spacing w:before="100" w:beforeAutospacing="1" w:after="100" w:afterAutospacing="1"/>
        <w:jc w:val="both"/>
        <w:textAlignment w:val="baseline"/>
      </w:pPr>
      <w:r w:rsidRPr="002929AF">
        <w:t xml:space="preserve">It is possible that </w:t>
      </w:r>
      <w:r w:rsidR="00F8385E">
        <w:t>ET</w:t>
      </w:r>
      <w:r w:rsidR="000E6E9C" w:rsidRPr="002929AF">
        <w:t>s have suffered some kind of existential catastrophe</w:t>
      </w:r>
      <w:r w:rsidR="005E636E" w:rsidRPr="002929AF">
        <w:t xml:space="preserve"> and </w:t>
      </w:r>
      <w:r w:rsidR="000E6E9C" w:rsidRPr="002929AF">
        <w:t xml:space="preserve">its consequences </w:t>
      </w:r>
      <w:r w:rsidRPr="002929AF">
        <w:t>could</w:t>
      </w:r>
      <w:r w:rsidR="000E6E9C" w:rsidRPr="002929AF">
        <w:t xml:space="preserve"> affect us. </w:t>
      </w:r>
      <w:r w:rsidR="005E636E" w:rsidRPr="002929AF">
        <w:t>For instance, i</w:t>
      </w:r>
      <w:r w:rsidR="000E6E9C" w:rsidRPr="002929AF">
        <w:t xml:space="preserve">f they created </w:t>
      </w:r>
      <w:r w:rsidR="005E636E" w:rsidRPr="002929AF">
        <w:t xml:space="preserve">a </w:t>
      </w:r>
      <w:r w:rsidR="000E6E9C" w:rsidRPr="002929AF">
        <w:t xml:space="preserve">vacuum phase transition during accelerator experiments, it could </w:t>
      </w:r>
      <w:r w:rsidR="005E636E" w:rsidRPr="002929AF">
        <w:t xml:space="preserve">travel at </w:t>
      </w:r>
      <w:r w:rsidR="000E6E9C" w:rsidRPr="002929AF">
        <w:t xml:space="preserve">the speed of light </w:t>
      </w:r>
      <w:r w:rsidR="005E636E" w:rsidRPr="002929AF">
        <w:t xml:space="preserve">and reach us </w:t>
      </w:r>
      <w:r w:rsidR="000E6E9C" w:rsidRPr="002929AF">
        <w:t>without warnin</w:t>
      </w:r>
      <w:r w:rsidR="005E636E" w:rsidRPr="002929AF">
        <w:t>g</w:t>
      </w:r>
      <w:r w:rsidR="00155C1C">
        <w:t>.</w:t>
      </w:r>
      <w:r w:rsidR="005E636E" w:rsidRPr="002929AF">
        <w:t xml:space="preserve"> </w:t>
      </w:r>
      <w:r w:rsidR="00155C1C">
        <w:t>One risk we have not seen discussed is if ET</w:t>
      </w:r>
      <w:r w:rsidR="000E6E9C" w:rsidRPr="002929AF">
        <w:t xml:space="preserve"> created self-replicating non-sentient nanobots (grey goo), </w:t>
      </w:r>
      <w:r w:rsidR="005E636E" w:rsidRPr="002929AF">
        <w:t xml:space="preserve">they </w:t>
      </w:r>
      <w:r w:rsidR="000E6E9C" w:rsidRPr="002929AF">
        <w:t xml:space="preserve">could travel as interstellar stardust and convert all solid matter </w:t>
      </w:r>
      <w:r w:rsidR="005E636E" w:rsidRPr="002929AF">
        <w:t>they encounter to</w:t>
      </w:r>
      <w:r w:rsidR="000E6E9C" w:rsidRPr="002929AF">
        <w:t xml:space="preserve"> nanobots, so </w:t>
      </w:r>
      <w:r w:rsidR="00642A79">
        <w:t>Earth</w:t>
      </w:r>
      <w:r w:rsidR="000E6E9C" w:rsidRPr="002929AF">
        <w:t xml:space="preserve"> could encounter a grey goo wave in space. </w:t>
      </w:r>
    </w:p>
    <w:p w14:paraId="0B8749AE" w14:textId="715B1A65" w:rsidR="00E95197" w:rsidRPr="002929AF" w:rsidRDefault="00280E42" w:rsidP="00B643C7">
      <w:pPr>
        <w:shd w:val="clear" w:color="auto" w:fill="FFFFFF"/>
        <w:spacing w:before="100" w:beforeAutospacing="1" w:after="100" w:afterAutospacing="1"/>
        <w:jc w:val="both"/>
        <w:textAlignment w:val="baseline"/>
      </w:pPr>
      <w:r w:rsidRPr="002929AF">
        <w:t xml:space="preserve">The AI of a defunct ETI could also pose a threat. </w:t>
      </w:r>
      <w:r w:rsidR="000E6E9C" w:rsidRPr="002929AF">
        <w:t>If they created at least one von Neumann probe</w:t>
      </w:r>
      <w:r w:rsidR="009A5BAF" w:rsidRPr="002929AF">
        <w:t xml:space="preserve"> equipped </w:t>
      </w:r>
      <w:r w:rsidR="000E6E9C" w:rsidRPr="002929AF">
        <w:t xml:space="preserve">with narrow AI, it still could conquer the Universe and be dangerous to </w:t>
      </w:r>
      <w:r w:rsidR="00155C1C">
        <w:t>humanity</w:t>
      </w:r>
      <w:r w:rsidR="000E6E9C" w:rsidRPr="002929AF">
        <w:t xml:space="preserve">. If </w:t>
      </w:r>
      <w:r w:rsidR="009A5BAF" w:rsidRPr="002929AF">
        <w:t xml:space="preserve">the </w:t>
      </w:r>
      <w:r w:rsidR="00F8385E">
        <w:t>ET</w:t>
      </w:r>
      <w:r w:rsidR="009A5BAF" w:rsidRPr="002929AF">
        <w:t xml:space="preserve"> civilization’s </w:t>
      </w:r>
      <w:r w:rsidR="000E6E9C" w:rsidRPr="002929AF">
        <w:t>AI crashed</w:t>
      </w:r>
      <w:r w:rsidR="0052210F" w:rsidRPr="002929AF">
        <w:t>,</w:t>
      </w:r>
      <w:r w:rsidR="000E6E9C" w:rsidRPr="002929AF">
        <w:t xml:space="preserve"> it could </w:t>
      </w:r>
      <w:r w:rsidRPr="002929AF">
        <w:t xml:space="preserve">have left behind </w:t>
      </w:r>
      <w:r w:rsidR="000E6E9C" w:rsidRPr="002929AF">
        <w:t>semi-intelligent remnants with a random and crazy goal sys</w:t>
      </w:r>
      <w:r w:rsidR="00E95197" w:rsidRPr="002929AF">
        <w:t xml:space="preserve">tem, which roams the Universe. </w:t>
      </w:r>
      <w:r w:rsidR="000E6E9C" w:rsidRPr="002929AF">
        <w:t xml:space="preserve">But </w:t>
      </w:r>
      <w:r w:rsidR="00E95197" w:rsidRPr="002929AF">
        <w:t>it</w:t>
      </w:r>
      <w:r w:rsidR="000E6E9C" w:rsidRPr="002929AF">
        <w:t xml:space="preserve"> will probably evolve in</w:t>
      </w:r>
      <w:r w:rsidRPr="002929AF">
        <w:t>to</w:t>
      </w:r>
      <w:r w:rsidR="000E6E9C" w:rsidRPr="002929AF">
        <w:t xml:space="preserve"> the colonization wav</w:t>
      </w:r>
      <w:r w:rsidR="00E95197" w:rsidRPr="002929AF">
        <w:t>e of von Neumann probes anyway</w:t>
      </w:r>
      <w:r w:rsidR="00077B3A" w:rsidRPr="002929AF">
        <w:t xml:space="preserve"> </w:t>
      </w:r>
      <w:r w:rsidR="00077B3A" w:rsidRPr="002929AF">
        <w:fldChar w:fldCharType="begin"/>
      </w:r>
      <w:r w:rsidR="00256F4A">
        <w:instrText xml:space="preserve"> ADDIN ZOTERO_ITEM CSL_CITATION {"citationID":"CsKWlYWU","properties":{"formattedCitation":"[31]","plainCitation":"[31]","noteIndex":0},"citationItems":[{"id":8844,"uris":["http://zotero.org/users/3736454/items/UPBDQL8R"],"uri":["http://zotero.org/users/3736454/items/UPBDQL8R"],"itemData":{"id":8844,"type":"post-weblog","title":"SIA says AI is no big threat","container-title":"Meteuphoric","abstract":"Artificial Intelligence could explode in power and leave the direct control of humans in the next century or so. It may then move on to optimize the reachable universe to its goals. Some think this…","URL":"https://meteuphoric.com/2010/11/11/sia-says-ai-is-no-big%c2%a0threat/","language":"en","author":[{"family":"Grace","given":"K."}],"issued":{"date-parts":[["2010",11,10]]},"accessed":{"date-parts":[["2018",8,10]]}}}],"schema":"https://github.com/citation-style-language/schema/raw/master/csl-citation.json"} </w:instrText>
      </w:r>
      <w:r w:rsidR="00077B3A" w:rsidRPr="002929AF">
        <w:fldChar w:fldCharType="separate"/>
      </w:r>
      <w:r w:rsidR="00256F4A">
        <w:rPr>
          <w:noProof/>
        </w:rPr>
        <w:t>[31]</w:t>
      </w:r>
      <w:r w:rsidR="00077B3A" w:rsidRPr="002929AF">
        <w:fldChar w:fldCharType="end"/>
      </w:r>
      <w:r w:rsidR="00E95197" w:rsidRPr="002929AF">
        <w:t>.</w:t>
      </w:r>
      <w:r w:rsidR="000E6E9C" w:rsidRPr="002929AF">
        <w:t xml:space="preserve"> </w:t>
      </w:r>
      <w:r w:rsidR="00996BF6" w:rsidRPr="002929AF">
        <w:t>Their damage</w:t>
      </w:r>
      <w:r w:rsidRPr="002929AF">
        <w:t>d</w:t>
      </w:r>
      <w:r w:rsidR="00996BF6" w:rsidRPr="002929AF">
        <w:t xml:space="preserve"> rationality could make them extremely </w:t>
      </w:r>
      <w:r w:rsidRPr="002929AF">
        <w:t xml:space="preserve">single-minded </w:t>
      </w:r>
      <w:r w:rsidR="00996BF6" w:rsidRPr="002929AF">
        <w:t xml:space="preserve">in </w:t>
      </w:r>
      <w:r w:rsidRPr="002929AF">
        <w:t>pursuing</w:t>
      </w:r>
      <w:r w:rsidR="00996BF6" w:rsidRPr="002929AF">
        <w:t xml:space="preserve"> absurd goals.</w:t>
      </w:r>
    </w:p>
    <w:p w14:paraId="45688C28" w14:textId="1E306AE3" w:rsidR="00DB460E" w:rsidRPr="002929AF" w:rsidRDefault="000E6E9C" w:rsidP="00B643C7">
      <w:pPr>
        <w:shd w:val="clear" w:color="auto" w:fill="FFFFFF"/>
        <w:spacing w:before="100" w:beforeAutospacing="1" w:after="100" w:afterAutospacing="1"/>
        <w:jc w:val="both"/>
        <w:textAlignment w:val="baseline"/>
      </w:pPr>
      <w:r w:rsidRPr="002929AF">
        <w:t xml:space="preserve">If </w:t>
      </w:r>
      <w:r w:rsidR="00155C1C">
        <w:t>humanity</w:t>
      </w:r>
      <w:r w:rsidRPr="002929AF">
        <w:t xml:space="preserve"> find</w:t>
      </w:r>
      <w:r w:rsidR="00155C1C">
        <w:t>s</w:t>
      </w:r>
      <w:r w:rsidRPr="002929AF">
        <w:t xml:space="preserve"> </w:t>
      </w:r>
      <w:r w:rsidR="00280E42" w:rsidRPr="002929AF">
        <w:t xml:space="preserve">the </w:t>
      </w:r>
      <w:r w:rsidRPr="002929AF">
        <w:t xml:space="preserve">planet </w:t>
      </w:r>
      <w:r w:rsidR="00280E42" w:rsidRPr="002929AF">
        <w:t xml:space="preserve">of origin </w:t>
      </w:r>
      <w:r w:rsidRPr="002929AF">
        <w:t>or artifacts</w:t>
      </w:r>
      <w:r w:rsidR="00280E42" w:rsidRPr="002929AF">
        <w:t xml:space="preserve"> from extinct ETI</w:t>
      </w:r>
      <w:r w:rsidR="0052210F" w:rsidRPr="002929AF">
        <w:t>,</w:t>
      </w:r>
      <w:r w:rsidRPr="002929AF">
        <w:t xml:space="preserve"> they still could carry dangerous tech like dormant AI programs, nanobots or bacteria. Vernor Vinge </w:t>
      </w:r>
      <w:r w:rsidR="00280E42" w:rsidRPr="002929AF">
        <w:t xml:space="preserve">used </w:t>
      </w:r>
      <w:r w:rsidRPr="002929AF">
        <w:t>this idea as the starting point of the plot in his novel “Fire Upon the Deep”</w:t>
      </w:r>
      <w:r w:rsidR="0052210F" w:rsidRPr="002929AF">
        <w:t xml:space="preserve"> </w:t>
      </w:r>
      <w:r w:rsidR="0052210F" w:rsidRPr="002929AF">
        <w:fldChar w:fldCharType="begin"/>
      </w:r>
      <w:r w:rsidR="00256F4A">
        <w:instrText xml:space="preserve"> ADDIN ZOTERO_ITEM CSL_CITATION {"citationID":"pbOL5019","properties":{"formattedCitation":"[42]","plainCitation":"[42]","noteIndex":0},"citationItems":[{"id":7182,"uris":["http://zotero.org/users/3736454/items/V23SWKCQ"],"uri":["http://zotero.org/users/3736454/items/V23SWKCQ"],"itemData":{"id":7182,"type":"book","title":"A fire upon the deep","publisher":"Hachette UK","source":"Google Scholar","author":[{"family":"Vinge","given":"Vernor"}],"issued":{"date-parts":[["2013"]]}}}],"schema":"https://github.com/citation-style-language/schema/raw/master/csl-citation.json"} </w:instrText>
      </w:r>
      <w:r w:rsidR="0052210F" w:rsidRPr="002929AF">
        <w:fldChar w:fldCharType="separate"/>
      </w:r>
      <w:r w:rsidR="00256F4A">
        <w:rPr>
          <w:noProof/>
        </w:rPr>
        <w:t>[42]</w:t>
      </w:r>
      <w:r w:rsidR="0052210F" w:rsidRPr="002929AF">
        <w:fldChar w:fldCharType="end"/>
      </w:r>
      <w:r w:rsidR="00E95197" w:rsidRPr="002929AF">
        <w:t>.</w:t>
      </w:r>
      <w:r w:rsidR="00DB460E" w:rsidRPr="002929AF">
        <w:t xml:space="preserve"> </w:t>
      </w:r>
    </w:p>
    <w:p w14:paraId="4372AB91" w14:textId="50253D23" w:rsidR="00E95197" w:rsidRPr="002929AF" w:rsidRDefault="00DB460E" w:rsidP="00B643C7">
      <w:pPr>
        <w:shd w:val="clear" w:color="auto" w:fill="FFFFFF"/>
        <w:spacing w:before="100" w:beforeAutospacing="1" w:after="100" w:afterAutospacing="1"/>
        <w:jc w:val="both"/>
        <w:textAlignment w:val="baseline"/>
      </w:pPr>
      <w:r w:rsidRPr="002929AF">
        <w:t>ET</w:t>
      </w:r>
      <w:r w:rsidR="00964C9A" w:rsidRPr="002929AF">
        <w:t>I</w:t>
      </w:r>
      <w:r w:rsidRPr="002929AF">
        <w:t xml:space="preserve"> may have visited the Solar system hundred</w:t>
      </w:r>
      <w:r w:rsidR="00155C1C">
        <w:t>s</w:t>
      </w:r>
      <w:r w:rsidRPr="002929AF">
        <w:t xml:space="preserve"> </w:t>
      </w:r>
      <w:r w:rsidR="009614AD" w:rsidRPr="002929AF">
        <w:t xml:space="preserve">of </w:t>
      </w:r>
      <w:r w:rsidRPr="002929AF">
        <w:t xml:space="preserve">millions </w:t>
      </w:r>
      <w:r w:rsidR="009614AD" w:rsidRPr="002929AF">
        <w:t xml:space="preserve">of </w:t>
      </w:r>
      <w:r w:rsidRPr="002929AF">
        <w:t xml:space="preserve">years </w:t>
      </w:r>
      <w:r w:rsidR="009614AD" w:rsidRPr="002929AF">
        <w:t>ago. O</w:t>
      </w:r>
      <w:r w:rsidRPr="002929AF">
        <w:t>ne of the places where their remains may be found is the Moon, which is very geologically</w:t>
      </w:r>
      <w:r w:rsidR="009614AD" w:rsidRPr="002929AF">
        <w:t xml:space="preserve"> stable</w:t>
      </w:r>
      <w:r w:rsidR="00077B3A" w:rsidRPr="002929AF">
        <w:t xml:space="preserve"> </w:t>
      </w:r>
      <w:r w:rsidR="00077B3A" w:rsidRPr="002929AF">
        <w:fldChar w:fldCharType="begin"/>
      </w:r>
      <w:r w:rsidR="00256F4A">
        <w:instrText xml:space="preserve"> ADDIN ZOTERO_ITEM CSL_CITATION {"citationID":"UWJNr8EQ","properties":{"formattedCitation":"[43]","plainCitation":"[43]","noteIndex":0},"citationItems":[{"id":3377,"uris":["http://zotero.org/users/3736454/items/N6VN3DW7"],"uri":["http://zotero.org/users/3736454/items/N6VN3DW7"],"itemData":{"id":3377,"type":"article-journal","title":"Surviving global risks through the preservation of humanity's data on the Moon","container-title":"Acta Astronautica","page":"Pages 161-170","issue":"Volume 146, May 2018,","author":[{"family":"Turchin","given":"A."},{"family":"Denkenberger","given":"D."}],"issued":{"date-parts":[["2018"]]}}}],"schema":"https://github.com/citation-style-language/schema/raw/master/csl-citation.json"} </w:instrText>
      </w:r>
      <w:r w:rsidR="00077B3A" w:rsidRPr="002929AF">
        <w:fldChar w:fldCharType="separate"/>
      </w:r>
      <w:r w:rsidR="00256F4A">
        <w:rPr>
          <w:noProof/>
        </w:rPr>
        <w:t>[43]</w:t>
      </w:r>
      <w:r w:rsidR="00077B3A" w:rsidRPr="002929AF">
        <w:fldChar w:fldCharType="end"/>
      </w:r>
      <w:r w:rsidRPr="002929AF">
        <w:t xml:space="preserve">. Ideas about possible space archeology </w:t>
      </w:r>
      <w:r w:rsidR="009614AD" w:rsidRPr="002929AF">
        <w:t xml:space="preserve">have </w:t>
      </w:r>
      <w:r w:rsidRPr="002929AF">
        <w:t xml:space="preserve">already </w:t>
      </w:r>
      <w:r w:rsidR="009614AD" w:rsidRPr="002929AF">
        <w:t xml:space="preserve">been </w:t>
      </w:r>
      <w:r w:rsidRPr="002929AF">
        <w:t>suggested</w:t>
      </w:r>
      <w:r w:rsidR="00077B3A" w:rsidRPr="002929AF">
        <w:t xml:space="preserve"> </w:t>
      </w:r>
      <w:r w:rsidR="00077B3A" w:rsidRPr="002929AF">
        <w:fldChar w:fldCharType="begin"/>
      </w:r>
      <w:r w:rsidR="00256F4A">
        <w:instrText xml:space="preserve"> ADDIN ZOTERO_ITEM CSL_CITATION {"citationID":"qHazHB7L","properties":{"formattedCitation":"[44,45]","plainCitation":"[44,45]","noteIndex":0},"citationItems":[{"id":7225,"uris":["http://zotero.org/users/3736454/items/4H9UEU4R"],"uri":["http://zotero.org/users/3736454/items/4H9UEU4R"],"itemData":{"id":7225,"type":"article-journal","title":"Is interstellar archeology possible?","container-title":"Acta Astronautica","page":"121–126","volume":"78","source":"Google Scholar","author":[{"family":"Carrigan Jr","given":"Richard A."}],"issued":{"date-parts":[["2012"]]}}},{"id":3238,"uris":["http://zotero.org/users/3736454/items/8VU8KXPS"],"uri":["http://zotero.org/users/3736454/items/8VU8KXPS"],"itemData":{"id":3238,"type":"article-journal","title":"Searching for alien artifacts on the moon","container-title":"Acta Astronautica","page":"261–265","volume":"89","source":"Google Scholar","author":[{"family":"Davies","given":"P. C. W."},{"family":"Wagner","given":"R. V."}],"issued":{"date-parts":[["2013"]]}}}],"schema":"https://github.com/citation-style-language/schema/raw/master/csl-citation.json"} </w:instrText>
      </w:r>
      <w:r w:rsidR="00077B3A" w:rsidRPr="002929AF">
        <w:fldChar w:fldCharType="separate"/>
      </w:r>
      <w:r w:rsidR="00256F4A">
        <w:rPr>
          <w:noProof/>
        </w:rPr>
        <w:t>[44,45]</w:t>
      </w:r>
      <w:r w:rsidR="00077B3A" w:rsidRPr="002929AF">
        <w:fldChar w:fldCharType="end"/>
      </w:r>
      <w:r w:rsidRPr="002929AF">
        <w:t xml:space="preserve">. </w:t>
      </w:r>
    </w:p>
    <w:p w14:paraId="400DD477" w14:textId="135F977D" w:rsidR="00CB4199" w:rsidRPr="002929AF" w:rsidRDefault="00F8385E" w:rsidP="00B643C7">
      <w:pPr>
        <w:shd w:val="clear" w:color="auto" w:fill="FFFFFF"/>
        <w:spacing w:before="100" w:beforeAutospacing="1" w:after="100" w:afterAutospacing="1"/>
        <w:jc w:val="both"/>
        <w:textAlignment w:val="baseline"/>
      </w:pPr>
      <w:r>
        <w:t>ET</w:t>
      </w:r>
      <w:r w:rsidR="00E95197" w:rsidRPr="002929AF">
        <w:t xml:space="preserve">s could have </w:t>
      </w:r>
      <w:r w:rsidR="00CA70FC" w:rsidRPr="002929AF">
        <w:t xml:space="preserve">a </w:t>
      </w:r>
      <w:r w:rsidR="00E95197" w:rsidRPr="002929AF">
        <w:t xml:space="preserve">completely non-human goal system </w:t>
      </w:r>
      <w:r w:rsidR="00E95197" w:rsidRPr="002929AF">
        <w:rPr>
          <w:i/>
        </w:rPr>
        <w:t>and</w:t>
      </w:r>
      <w:r w:rsidR="00E95197" w:rsidRPr="002929AF">
        <w:t xml:space="preserve"> way of thinking, so observing their activity and understanding it will be difficult.</w:t>
      </w:r>
      <w:r w:rsidR="00996BF6" w:rsidRPr="002929AF">
        <w:t xml:space="preserve"> Such non-anthropomorphic ET</w:t>
      </w:r>
      <w:r w:rsidR="00964C9A" w:rsidRPr="002929AF">
        <w:t>I</w:t>
      </w:r>
      <w:r w:rsidR="00996BF6" w:rsidRPr="002929AF">
        <w:t xml:space="preserve"> may be barely called intelligence, in the same way as we don’t say that Darwinian evolution has “intelligence” despite its ability to create complex machines. One can’t negotiat</w:t>
      </w:r>
      <w:r w:rsidR="00235E28" w:rsidRPr="002929AF">
        <w:t>e</w:t>
      </w:r>
      <w:r w:rsidR="00996BF6" w:rsidRPr="002929AF">
        <w:t xml:space="preserve"> with </w:t>
      </w:r>
      <w:r w:rsidR="00235E28" w:rsidRPr="002929AF">
        <w:t>antibiotic-</w:t>
      </w:r>
      <w:r w:rsidR="00996BF6" w:rsidRPr="002929AF">
        <w:t>resistan</w:t>
      </w:r>
      <w:r w:rsidR="00235E28" w:rsidRPr="002929AF">
        <w:t>t</w:t>
      </w:r>
      <w:r w:rsidR="00996BF6" w:rsidRPr="002929AF">
        <w:t xml:space="preserve"> bacteria. Such </w:t>
      </w:r>
      <w:r w:rsidR="00996BF6" w:rsidRPr="002929AF">
        <w:lastRenderedPageBreak/>
        <w:t xml:space="preserve">completely non-human optimization processes could evolve in the universe, and one example </w:t>
      </w:r>
      <w:r w:rsidR="00235E28" w:rsidRPr="002929AF">
        <w:t xml:space="preserve">of such </w:t>
      </w:r>
      <w:r w:rsidR="00996BF6" w:rsidRPr="002929AF">
        <w:t>is</w:t>
      </w:r>
      <w:r w:rsidR="00235E28" w:rsidRPr="002929AF">
        <w:t xml:space="preserve"> the</w:t>
      </w:r>
      <w:r w:rsidR="00996BF6" w:rsidRPr="002929AF">
        <w:t xml:space="preserve"> evo-devo universe described above.</w:t>
      </w:r>
    </w:p>
    <w:p w14:paraId="1EB8A7D2" w14:textId="3B82FD9A" w:rsidR="00CB4199" w:rsidRPr="002929AF" w:rsidRDefault="00CB4199" w:rsidP="00B643C7">
      <w:pPr>
        <w:shd w:val="clear" w:color="auto" w:fill="FFFFFF"/>
        <w:spacing w:before="100" w:beforeAutospacing="1" w:after="100" w:afterAutospacing="1"/>
        <w:jc w:val="both"/>
        <w:textAlignment w:val="baseline"/>
      </w:pPr>
      <w:r w:rsidRPr="002929AF">
        <w:t>Baum discuss</w:t>
      </w:r>
      <w:r w:rsidR="00235E28" w:rsidRPr="002929AF">
        <w:t>ed</w:t>
      </w:r>
      <w:r w:rsidRPr="002929AF">
        <w:t xml:space="preserve"> the possibility of biological contamination of Earth by </w:t>
      </w:r>
      <w:r w:rsidR="00F8385E">
        <w:t>ET</w:t>
      </w:r>
      <w:r w:rsidRPr="002929AF">
        <w:t xml:space="preserve"> bacteria result</w:t>
      </w:r>
      <w:r w:rsidR="00235E28" w:rsidRPr="002929AF">
        <w:t>ing</w:t>
      </w:r>
      <w:r w:rsidRPr="002929AF">
        <w:t xml:space="preserve"> in </w:t>
      </w:r>
      <w:r w:rsidR="00235E28" w:rsidRPr="002929AF">
        <w:t xml:space="preserve">a </w:t>
      </w:r>
      <w:r w:rsidRPr="002929AF">
        <w:t xml:space="preserve">deadly pandemic </w:t>
      </w:r>
      <w:r w:rsidRPr="002929AF">
        <w:fldChar w:fldCharType="begin"/>
      </w:r>
      <w:r w:rsidR="00256F4A">
        <w:instrText xml:space="preserve"> ADDIN ZOTERO_ITEM CSL_CITATION {"citationID":"JoEJUQso","properties":{"formattedCitation":"[10]","plainCitation":"[10]","noteIndex":0},"citationItems":[{"id":8812,"uris":["http://zotero.org/users/3736454/items/BIZJ8KCP"],"uri":["http://zotero.org/users/3736454/items/BIZJ8KCP"],"itemData":{"id":8812,"type":"article-journal","title":"Would contact with extraterrestrials benefit or harm humanity? A scenario analysis","container-title":"Acta Astronautica","page":"2114–2129","volume":"68","issue":"11-12","source":"Google Scholar","shortTitle":"Would contact with extraterrestrials benefit or harm humanity?","author":[{"family":"Baum","given":"Seth D."},{"family":"Haqq-Misra","given":"Jacob D."},{"family":"Domagal-Goldman","given":"Shawn D."}],"issued":{"date-parts":[["2011"]]}}}],"schema":"https://github.com/citation-style-language/schema/raw/master/csl-citation.json"} </w:instrText>
      </w:r>
      <w:r w:rsidRPr="002929AF">
        <w:fldChar w:fldCharType="separate"/>
      </w:r>
      <w:r w:rsidR="00256F4A">
        <w:rPr>
          <w:noProof/>
        </w:rPr>
        <w:t>[10]</w:t>
      </w:r>
      <w:r w:rsidRPr="002929AF">
        <w:fldChar w:fldCharType="end"/>
      </w:r>
      <w:r w:rsidRPr="002929AF">
        <w:t xml:space="preserve">. </w:t>
      </w:r>
      <w:r w:rsidR="00155C1C">
        <w:t>We</w:t>
      </w:r>
      <w:r w:rsidRPr="002929AF">
        <w:t xml:space="preserve"> </w:t>
      </w:r>
      <w:r w:rsidR="00235E28" w:rsidRPr="002929AF">
        <w:t xml:space="preserve">find such a scenario </w:t>
      </w:r>
      <w:r w:rsidRPr="002929AF">
        <w:t>unlikely</w:t>
      </w:r>
      <w:r w:rsidR="00235E28" w:rsidRPr="002929AF">
        <w:t>,</w:t>
      </w:r>
      <w:r w:rsidRPr="002929AF">
        <w:t xml:space="preserve"> as visit</w:t>
      </w:r>
      <w:r w:rsidR="00235E28" w:rsidRPr="002929AF">
        <w:t>s</w:t>
      </w:r>
      <w:r w:rsidRPr="002929AF">
        <w:t xml:space="preserve"> by large starships </w:t>
      </w:r>
      <w:r w:rsidR="00235E28" w:rsidRPr="002929AF">
        <w:t xml:space="preserve">seem </w:t>
      </w:r>
      <w:r w:rsidRPr="002929AF">
        <w:t xml:space="preserve">less </w:t>
      </w:r>
      <w:r w:rsidR="00235E28" w:rsidRPr="002929AF">
        <w:t xml:space="preserve">probable </w:t>
      </w:r>
      <w:r w:rsidRPr="002929AF">
        <w:t xml:space="preserve">than </w:t>
      </w:r>
      <w:r w:rsidR="00235E28" w:rsidRPr="002929AF">
        <w:t xml:space="preserve">visits by </w:t>
      </w:r>
      <w:r w:rsidRPr="002929AF">
        <w:t>small</w:t>
      </w:r>
      <w:r w:rsidR="00235E28" w:rsidRPr="002929AF">
        <w:t>,</w:t>
      </w:r>
      <w:r w:rsidRPr="002929AF">
        <w:t xml:space="preserve"> self-replicating probes, and because </w:t>
      </w:r>
      <w:r w:rsidR="00F8385E">
        <w:t>ET</w:t>
      </w:r>
      <w:r w:rsidRPr="002929AF">
        <w:t xml:space="preserve"> biology may be </w:t>
      </w:r>
      <w:r w:rsidR="00235E28" w:rsidRPr="002929AF">
        <w:t xml:space="preserve">wholly </w:t>
      </w:r>
      <w:r w:rsidRPr="002929AF">
        <w:t>incompa</w:t>
      </w:r>
      <w:r w:rsidR="00235E28" w:rsidRPr="002929AF">
        <w:t>tible</w:t>
      </w:r>
      <w:r w:rsidRPr="002929AF">
        <w:t xml:space="preserve"> with ours.</w:t>
      </w:r>
    </w:p>
    <w:p w14:paraId="3D129CF7" w14:textId="59A212EE" w:rsidR="006A0A61" w:rsidRPr="002929AF" w:rsidRDefault="00C33CCB" w:rsidP="00B643C7">
      <w:pPr>
        <w:pStyle w:val="Heading2"/>
        <w:rPr>
          <w:rFonts w:ascii="Times New Roman" w:hAnsi="Times New Roman" w:cs="Times New Roman"/>
        </w:rPr>
      </w:pPr>
      <w:bookmarkStart w:id="21" w:name="_Toc521692851"/>
      <w:bookmarkStart w:id="22" w:name="_Toc522277742"/>
      <w:r w:rsidRPr="002929AF">
        <w:rPr>
          <w:rFonts w:ascii="Times New Roman" w:hAnsi="Times New Roman" w:cs="Times New Roman"/>
        </w:rPr>
        <w:t xml:space="preserve">3.5. </w:t>
      </w:r>
      <w:r w:rsidR="00155C1C">
        <w:rPr>
          <w:rFonts w:ascii="Times New Roman" w:hAnsi="Times New Roman" w:cs="Times New Roman"/>
        </w:rPr>
        <w:t>Humanity</w:t>
      </w:r>
      <w:r w:rsidR="000E6E9C" w:rsidRPr="002929AF">
        <w:rPr>
          <w:rFonts w:ascii="Times New Roman" w:hAnsi="Times New Roman" w:cs="Times New Roman"/>
        </w:rPr>
        <w:t xml:space="preserve"> could attract the attention of </w:t>
      </w:r>
      <w:r w:rsidRPr="002929AF">
        <w:rPr>
          <w:rFonts w:ascii="Times New Roman" w:hAnsi="Times New Roman" w:cs="Times New Roman"/>
        </w:rPr>
        <w:t xml:space="preserve">hostile </w:t>
      </w:r>
      <w:r w:rsidR="00F8385E">
        <w:rPr>
          <w:rFonts w:ascii="Times New Roman" w:hAnsi="Times New Roman" w:cs="Times New Roman"/>
        </w:rPr>
        <w:t>ET</w:t>
      </w:r>
      <w:r w:rsidR="000E6E9C" w:rsidRPr="002929AF">
        <w:rPr>
          <w:rFonts w:ascii="Times New Roman" w:hAnsi="Times New Roman" w:cs="Times New Roman"/>
        </w:rPr>
        <w:t xml:space="preserve">s </w:t>
      </w:r>
      <w:r w:rsidRPr="002929AF">
        <w:rPr>
          <w:rFonts w:ascii="Times New Roman" w:hAnsi="Times New Roman" w:cs="Times New Roman"/>
        </w:rPr>
        <w:t>by sending them messages (METI)</w:t>
      </w:r>
      <w:bookmarkEnd w:id="21"/>
      <w:bookmarkEnd w:id="22"/>
    </w:p>
    <w:p w14:paraId="2E48F9BE" w14:textId="680B66D5" w:rsidR="00623D1D" w:rsidRDefault="008466A8" w:rsidP="00B643C7">
      <w:pPr>
        <w:shd w:val="clear" w:color="auto" w:fill="FFFFFF"/>
        <w:spacing w:before="100" w:beforeAutospacing="1" w:after="100" w:afterAutospacing="1"/>
        <w:jc w:val="both"/>
        <w:textAlignment w:val="baseline"/>
      </w:pPr>
      <w:r w:rsidRPr="002929AF">
        <w:t xml:space="preserve">By </w:t>
      </w:r>
      <w:r w:rsidR="00623D1D">
        <w:t xml:space="preserve">messaging to ET (METI) in order </w:t>
      </w:r>
      <w:r w:rsidR="000E6E9C" w:rsidRPr="002929AF">
        <w:t>to initiate communication</w:t>
      </w:r>
      <w:r w:rsidRPr="002929AF">
        <w:t>,</w:t>
      </w:r>
      <w:r w:rsidR="000E6E9C" w:rsidRPr="002929AF">
        <w:t xml:space="preserve"> </w:t>
      </w:r>
      <w:r w:rsidR="00155C1C">
        <w:t>humanity</w:t>
      </w:r>
      <w:r w:rsidR="00155C1C" w:rsidRPr="002929AF">
        <w:t xml:space="preserve"> </w:t>
      </w:r>
      <w:r w:rsidR="000E6E9C" w:rsidRPr="002929AF">
        <w:t xml:space="preserve">could tell potentially hostile </w:t>
      </w:r>
      <w:r w:rsidR="00F8385E">
        <w:t>ET</w:t>
      </w:r>
      <w:r w:rsidR="000E6E9C" w:rsidRPr="002929AF">
        <w:t xml:space="preserve">s our position in space. Some people advocate for </w:t>
      </w:r>
      <w:r w:rsidR="00623D1D">
        <w:t>METI</w:t>
      </w:r>
      <w:r w:rsidR="006A0A61" w:rsidRPr="002929AF">
        <w:t>,</w:t>
      </w:r>
      <w:r w:rsidR="000E6E9C" w:rsidRPr="002929AF">
        <w:t xml:space="preserve"> </w:t>
      </w:r>
      <w:r w:rsidRPr="002929AF">
        <w:t xml:space="preserve">including </w:t>
      </w:r>
      <w:r w:rsidR="000E6E9C" w:rsidRPr="002929AF">
        <w:t>Zaits</w:t>
      </w:r>
      <w:r w:rsidR="006A0A61" w:rsidRPr="002929AF">
        <w:t>ev</w:t>
      </w:r>
      <w:r w:rsidR="0052210F" w:rsidRPr="002929AF">
        <w:t xml:space="preserve"> </w:t>
      </w:r>
      <w:r w:rsidR="0052210F" w:rsidRPr="002929AF">
        <w:fldChar w:fldCharType="begin"/>
      </w:r>
      <w:r w:rsidR="00256F4A">
        <w:instrText xml:space="preserve"> ADDIN ZOTERO_ITEM CSL_CITATION {"citationID":"cPV70yKa","properties":{"formattedCitation":"[3]","plainCitation":"[3]","noteIndex":0},"citationItems":[{"id":7198,"uris":["http://zotero.org/users/3736454/items/RUSKJLLH"],"uri":["http://zotero.org/users/3736454/items/RUSKJLLH"],"itemData":{"id":7198,"type":"article-journal","title":"Detection probability of terrestrial radio signals by a hostile super-civilization","container-title":"arXiv preprint arXiv:0804.2754","source":"Google Scholar","author":[{"family":"Zaitsev","given":"Alexander L."}],"issued":{"date-parts":[["2008"]]}}}],"schema":"https://github.com/citation-style-language/schema/raw/master/csl-citation.json"} </w:instrText>
      </w:r>
      <w:r w:rsidR="0052210F" w:rsidRPr="002929AF">
        <w:fldChar w:fldCharType="separate"/>
      </w:r>
      <w:r w:rsidR="00256F4A">
        <w:rPr>
          <w:noProof/>
        </w:rPr>
        <w:t>[3]</w:t>
      </w:r>
      <w:r w:rsidR="0052210F" w:rsidRPr="002929AF">
        <w:fldChar w:fldCharType="end"/>
      </w:r>
      <w:r w:rsidR="006A0A61" w:rsidRPr="002929AF">
        <w:t xml:space="preserve">, </w:t>
      </w:r>
      <w:r w:rsidRPr="002929AF">
        <w:t xml:space="preserve">while </w:t>
      </w:r>
      <w:r w:rsidR="006A0A61" w:rsidRPr="002929AF">
        <w:t>others are strongly opposed</w:t>
      </w:r>
      <w:r w:rsidRPr="002929AF">
        <w:t>,</w:t>
      </w:r>
      <w:r w:rsidR="006A0A61" w:rsidRPr="002929AF">
        <w:t xml:space="preserve"> </w:t>
      </w:r>
      <w:r w:rsidRPr="002929AF">
        <w:t xml:space="preserve">including </w:t>
      </w:r>
      <w:r w:rsidR="006A0A61" w:rsidRPr="002929AF">
        <w:t>Brin</w:t>
      </w:r>
      <w:r w:rsidR="0052210F" w:rsidRPr="002929AF">
        <w:t xml:space="preserve"> </w:t>
      </w:r>
      <w:r w:rsidR="0052210F" w:rsidRPr="002929AF">
        <w:fldChar w:fldCharType="begin"/>
      </w:r>
      <w:r w:rsidR="00256F4A">
        <w:instrText xml:space="preserve"> ADDIN ZOTERO_ITEM CSL_CITATION {"citationID":"spSlxdoI","properties":{"formattedCitation":"[4]","plainCitation":"[4]","noteIndex":0},"citationItems":[{"id":7217,"uris":["http://zotero.org/users/3736454/items/2FY738J6"],"uri":["http://zotero.org/users/3736454/items/2FY738J6"],"itemData":{"id":7217,"type":"article-journal","title":"The dangers of first contact: the moral nature of extraterrestrial intelligence and a contrarian perspective on altruism","container-title":"Skeptic (Altadena, CA)","page":"28–36","volume":"15","issue":"3","source":"Google Scholar","shortTitle":"The dangers of first contact","author":[{"family":"Brin","given":"David"}],"issued":{"date-parts":[["2010"]]}}}],"schema":"https://github.com/citation-style-language/schema/raw/master/csl-citation.json"} </w:instrText>
      </w:r>
      <w:r w:rsidR="0052210F" w:rsidRPr="002929AF">
        <w:fldChar w:fldCharType="separate"/>
      </w:r>
      <w:r w:rsidR="00256F4A">
        <w:rPr>
          <w:noProof/>
        </w:rPr>
        <w:t>[4]</w:t>
      </w:r>
      <w:r w:rsidR="0052210F" w:rsidRPr="002929AF">
        <w:fldChar w:fldCharType="end"/>
      </w:r>
      <w:r w:rsidR="006A0A61" w:rsidRPr="002929AF">
        <w:t>.</w:t>
      </w:r>
      <w:r w:rsidR="000E6E9C" w:rsidRPr="002929AF">
        <w:t xml:space="preserve"> The risks of METI are smaller than</w:t>
      </w:r>
      <w:r w:rsidR="006A0A61" w:rsidRPr="002929AF">
        <w:t xml:space="preserve"> risks of</w:t>
      </w:r>
      <w:r w:rsidR="000E6E9C" w:rsidRPr="002929AF">
        <w:t xml:space="preserve"> SETI</w:t>
      </w:r>
      <w:r w:rsidR="006A0A61" w:rsidRPr="002929AF">
        <w:t>,</w:t>
      </w:r>
      <w:r w:rsidR="000E6E9C" w:rsidRPr="002929AF">
        <w:t xml:space="preserve"> in </w:t>
      </w:r>
      <w:r w:rsidR="00155C1C">
        <w:t>our</w:t>
      </w:r>
      <w:r w:rsidR="000E6E9C" w:rsidRPr="002929AF">
        <w:t xml:space="preserve"> opinion, as </w:t>
      </w:r>
      <w:r w:rsidR="00623D1D">
        <w:t>human</w:t>
      </w:r>
      <w:r w:rsidR="000E6E9C" w:rsidRPr="002929AF">
        <w:t xml:space="preserve"> radio</w:t>
      </w:r>
      <w:r w:rsidRPr="002929AF">
        <w:t xml:space="preserve"> </w:t>
      </w:r>
      <w:r w:rsidR="000E6E9C" w:rsidRPr="002929AF">
        <w:t xml:space="preserve">signals can only reach the nearest </w:t>
      </w:r>
      <w:r w:rsidRPr="002929AF">
        <w:t xml:space="preserve">few </w:t>
      </w:r>
      <w:r w:rsidR="000E6E9C" w:rsidRPr="002929AF">
        <w:t xml:space="preserve">hundred light years </w:t>
      </w:r>
      <w:r w:rsidR="00623D1D">
        <w:t>until</w:t>
      </w:r>
      <w:r w:rsidRPr="002929AF">
        <w:t xml:space="preserve"> </w:t>
      </w:r>
      <w:r w:rsidR="00155C1C">
        <w:t>humanity</w:t>
      </w:r>
      <w:r w:rsidR="0052210F" w:rsidRPr="002929AF">
        <w:t xml:space="preserve"> </w:t>
      </w:r>
      <w:r w:rsidRPr="002929AF">
        <w:t xml:space="preserve">will </w:t>
      </w:r>
      <w:r w:rsidR="0052210F" w:rsidRPr="002929AF">
        <w:t xml:space="preserve">create our own </w:t>
      </w:r>
      <w:r w:rsidR="00155C1C">
        <w:t>superintelligent</w:t>
      </w:r>
      <w:r w:rsidR="0052210F" w:rsidRPr="002929AF">
        <w:t xml:space="preserve"> AI</w:t>
      </w:r>
      <w:r w:rsidR="00623D1D">
        <w:t xml:space="preserve"> which will be able to provide advance space defense.</w:t>
      </w:r>
    </w:p>
    <w:p w14:paraId="42EDEE7A" w14:textId="112CD7B1" w:rsidR="006A0A61" w:rsidRPr="002929AF" w:rsidRDefault="00623D1D" w:rsidP="00B643C7">
      <w:pPr>
        <w:shd w:val="clear" w:color="auto" w:fill="FFFFFF"/>
        <w:spacing w:before="100" w:beforeAutospacing="1" w:after="100" w:afterAutospacing="1"/>
        <w:jc w:val="both"/>
        <w:textAlignment w:val="baseline"/>
      </w:pPr>
      <w:r>
        <w:t>I</w:t>
      </w:r>
      <w:r w:rsidR="0052210F" w:rsidRPr="002929AF">
        <w:t xml:space="preserve">ncoming messages </w:t>
      </w:r>
      <w:r>
        <w:t xml:space="preserve">found via SETI </w:t>
      </w:r>
      <w:r w:rsidR="0052210F" w:rsidRPr="002929AF">
        <w:t xml:space="preserve">could come from </w:t>
      </w:r>
      <w:r w:rsidR="008466A8" w:rsidRPr="002929AF">
        <w:t xml:space="preserve">a </w:t>
      </w:r>
      <w:r w:rsidR="0052210F" w:rsidRPr="002929AF">
        <w:t xml:space="preserve">much </w:t>
      </w:r>
      <w:r w:rsidR="008466A8" w:rsidRPr="002929AF">
        <w:t xml:space="preserve">greater </w:t>
      </w:r>
      <w:r w:rsidR="0052210F" w:rsidRPr="002929AF">
        <w:t>distance</w:t>
      </w:r>
      <w:r w:rsidR="008466A8" w:rsidRPr="002929AF">
        <w:t>,</w:t>
      </w:r>
      <w:r w:rsidR="0052210F" w:rsidRPr="002929AF">
        <w:t xml:space="preserve"> w</w:t>
      </w:r>
      <w:r w:rsidR="002929AF" w:rsidRPr="002929AF">
        <w:t xml:space="preserve">here </w:t>
      </w:r>
      <w:r w:rsidR="008466A8" w:rsidRPr="002929AF">
        <w:t xml:space="preserve">the </w:t>
      </w:r>
      <w:r w:rsidR="0052210F" w:rsidRPr="002929AF">
        <w:t>existence of more advance civilization is more probable</w:t>
      </w:r>
      <w:r w:rsidR="004F60A5">
        <w:t>.</w:t>
      </w:r>
      <w:r w:rsidR="0052210F" w:rsidRPr="002929AF">
        <w:t xml:space="preserve"> </w:t>
      </w:r>
      <w:r>
        <w:t>In the case of SETI,</w:t>
      </w:r>
      <w:r w:rsidR="0052210F" w:rsidRPr="002929AF">
        <w:t xml:space="preserve"> there is no time delay for the attack, as </w:t>
      </w:r>
      <w:r>
        <w:t>the sending of alien signals</w:t>
      </w:r>
      <w:r w:rsidR="0052210F" w:rsidRPr="002929AF">
        <w:t xml:space="preserve"> </w:t>
      </w:r>
      <w:r>
        <w:t>could</w:t>
      </w:r>
      <w:r w:rsidR="008466A8" w:rsidRPr="002929AF">
        <w:t xml:space="preserve"> have </w:t>
      </w:r>
      <w:r w:rsidR="0052210F" w:rsidRPr="002929AF">
        <w:t xml:space="preserve">started even before </w:t>
      </w:r>
      <w:r w:rsidR="008466A8" w:rsidRPr="002929AF">
        <w:t xml:space="preserve">our species </w:t>
      </w:r>
      <w:r w:rsidR="0052210F" w:rsidRPr="002929AF">
        <w:t>appear</w:t>
      </w:r>
      <w:r w:rsidR="008466A8" w:rsidRPr="002929AF">
        <w:t>ed</w:t>
      </w:r>
      <w:r w:rsidR="000E05E2">
        <w:t>. The ETI would send the message</w:t>
      </w:r>
      <w:r w:rsidR="0052210F" w:rsidRPr="002929AF">
        <w:t xml:space="preserve"> </w:t>
      </w:r>
      <w:r w:rsidR="008466A8" w:rsidRPr="002929AF">
        <w:t xml:space="preserve">in the </w:t>
      </w:r>
      <w:r w:rsidR="0052210F" w:rsidRPr="002929AF">
        <w:t xml:space="preserve">hope that someone </w:t>
      </w:r>
      <w:r w:rsidR="008466A8" w:rsidRPr="002929AF">
        <w:t xml:space="preserve">would </w:t>
      </w:r>
      <w:r w:rsidR="0052210F" w:rsidRPr="002929AF">
        <w:t xml:space="preserve">eventually encounter </w:t>
      </w:r>
      <w:r w:rsidR="002929AF" w:rsidRPr="002929AF">
        <w:t>the contaminated message</w:t>
      </w:r>
      <w:r w:rsidR="001C5752">
        <w:t xml:space="preserve">, as </w:t>
      </w:r>
      <w:r w:rsidR="000E05E2">
        <w:t>humanity could</w:t>
      </w:r>
      <w:r w:rsidR="001C5752">
        <w:t xml:space="preserve"> find such signals as soon as </w:t>
      </w:r>
      <w:r w:rsidR="000E05E2">
        <w:t>it</w:t>
      </w:r>
      <w:r w:rsidR="001C5752">
        <w:t xml:space="preserve"> ha</w:t>
      </w:r>
      <w:r w:rsidR="000E05E2">
        <w:t>s</w:t>
      </w:r>
      <w:r w:rsidR="001C5752">
        <w:t xml:space="preserve"> </w:t>
      </w:r>
      <w:r w:rsidR="000E05E2">
        <w:t xml:space="preserve">the </w:t>
      </w:r>
      <w:r w:rsidR="001C5752">
        <w:t>needed observational instruments</w:t>
      </w:r>
      <w:r w:rsidR="0052210F" w:rsidRPr="002929AF">
        <w:t>.</w:t>
      </w:r>
      <w:r w:rsidR="00F806EA">
        <w:t xml:space="preserve"> </w:t>
      </w:r>
      <w:r>
        <w:t>In</w:t>
      </w:r>
      <w:r w:rsidR="001C5752">
        <w:t xml:space="preserve"> the</w:t>
      </w:r>
      <w:r>
        <w:t xml:space="preserve"> case of METI, there will be a</w:t>
      </w:r>
      <w:r w:rsidR="001C5752">
        <w:t xml:space="preserve"> delay, </w:t>
      </w:r>
      <w:r w:rsidR="00F806EA">
        <w:t>because the signal has to travel 2 ways: first, from Earth to the ETI, and then back. For example, if the ETI</w:t>
      </w:r>
      <w:r w:rsidR="001C5752">
        <w:t>s</w:t>
      </w:r>
      <w:r w:rsidR="00F806EA">
        <w:t xml:space="preserve"> is 100 ly from us and they were capable to detect our fist radio</w:t>
      </w:r>
      <w:r w:rsidR="0034793A">
        <w:t xml:space="preserve"> </w:t>
      </w:r>
      <w:r w:rsidR="00F806EA">
        <w:t xml:space="preserve">transmissions around 1900, the earliest time of their </w:t>
      </w:r>
      <w:r w:rsidR="001C5752">
        <w:t xml:space="preserve">observable </w:t>
      </w:r>
      <w:r w:rsidR="00F806EA">
        <w:t xml:space="preserve">reaction is 2100.  </w:t>
      </w:r>
    </w:p>
    <w:p w14:paraId="261B4809" w14:textId="451F6CA2" w:rsidR="000E6E9C" w:rsidRPr="002929AF" w:rsidRDefault="0034793A" w:rsidP="00B643C7">
      <w:pPr>
        <w:shd w:val="clear" w:color="auto" w:fill="FFFFFF"/>
        <w:spacing w:before="100" w:beforeAutospacing="1" w:after="100" w:afterAutospacing="1"/>
        <w:jc w:val="both"/>
        <w:textAlignment w:val="baseline"/>
      </w:pPr>
      <w:r>
        <w:t xml:space="preserve">In the case of </w:t>
      </w:r>
      <w:r w:rsidR="000E6E9C" w:rsidRPr="002929AF">
        <w:t>SETI</w:t>
      </w:r>
      <w:r w:rsidR="001370DD" w:rsidRPr="002929AF">
        <w:t>,</w:t>
      </w:r>
      <w:r w:rsidR="000E6E9C" w:rsidRPr="002929AF">
        <w:t xml:space="preserve"> </w:t>
      </w:r>
      <w:r w:rsidR="000E05E2">
        <w:t>humanity is</w:t>
      </w:r>
      <w:r w:rsidR="001370DD" w:rsidRPr="002929AF">
        <w:t xml:space="preserve"> </w:t>
      </w:r>
      <w:r w:rsidR="000E6E9C" w:rsidRPr="002929AF">
        <w:t xml:space="preserve">able to receive signals from much </w:t>
      </w:r>
      <w:r w:rsidR="001370DD" w:rsidRPr="002929AF">
        <w:t xml:space="preserve">greater </w:t>
      </w:r>
      <w:r w:rsidR="000E6E9C" w:rsidRPr="002929AF">
        <w:t xml:space="preserve">distances, perhaps as </w:t>
      </w:r>
      <w:r w:rsidR="001370DD" w:rsidRPr="002929AF">
        <w:t xml:space="preserve">far </w:t>
      </w:r>
      <w:r w:rsidR="000E6E9C" w:rsidRPr="002929AF">
        <w:t>as one billion light years</w:t>
      </w:r>
      <w:r w:rsidR="001C5752">
        <w:t>.</w:t>
      </w:r>
      <w:r w:rsidR="00B51359">
        <w:t xml:space="preserve"> </w:t>
      </w:r>
      <w:r w:rsidR="000E6E9C" w:rsidRPr="002929AF">
        <w:t>So</w:t>
      </w:r>
      <w:r w:rsidR="001370DD" w:rsidRPr="002929AF">
        <w:t>,</w:t>
      </w:r>
      <w:r w:rsidR="000E6E9C" w:rsidRPr="002929AF">
        <w:t xml:space="preserve"> SETI</w:t>
      </w:r>
      <w:r w:rsidR="001C5752">
        <w:t xml:space="preserve"> program</w:t>
      </w:r>
      <w:r w:rsidR="000E6E9C" w:rsidRPr="002929AF">
        <w:t xml:space="preserve"> is exposed to a much larger part of the </w:t>
      </w:r>
      <w:r w:rsidR="006A0A61" w:rsidRPr="002929AF">
        <w:t xml:space="preserve">Universe (perhaps as much as </w:t>
      </w:r>
      <w:r w:rsidR="000E6E9C" w:rsidRPr="002929AF">
        <w:t>10</w:t>
      </w:r>
      <w:r w:rsidR="006A0A61" w:rsidRPr="002929AF">
        <w:rPr>
          <w:vertAlign w:val="superscript"/>
        </w:rPr>
        <w:t>10</w:t>
      </w:r>
      <w:r w:rsidR="000E6E9C" w:rsidRPr="002929AF">
        <w:t xml:space="preserve"> times the number of stars)</w:t>
      </w:r>
      <w:r w:rsidR="006A0A61" w:rsidRPr="002929AF">
        <w:t xml:space="preserve"> than</w:t>
      </w:r>
      <w:r w:rsidR="001C5752">
        <w:t xml:space="preserve"> </w:t>
      </w:r>
      <w:r w:rsidR="000E05E2">
        <w:t>humanity</w:t>
      </w:r>
      <w:r w:rsidR="001C5752">
        <w:t xml:space="preserve"> could reach via</w:t>
      </w:r>
      <w:r w:rsidR="006A0A61" w:rsidRPr="002929AF">
        <w:t xml:space="preserve"> METI</w:t>
      </w:r>
      <w:r w:rsidR="000E6E9C" w:rsidRPr="002929AF">
        <w:t>.</w:t>
      </w:r>
      <w:r w:rsidR="0060285F">
        <w:t xml:space="preserve"> SETI-attack is not a “physical attack” but just a contaminated informational signal. METI-induced-attack may be physical, but requires much higher density of ETIs</w:t>
      </w:r>
      <w:r w:rsidR="000E05E2">
        <w:t>. METI</w:t>
      </w:r>
      <w:r w:rsidR="0060285F">
        <w:t xml:space="preserve"> also </w:t>
      </w:r>
      <w:r w:rsidR="000E05E2">
        <w:t>requires</w:t>
      </w:r>
      <w:r w:rsidR="0060285F">
        <w:t xml:space="preserve"> strange passivity i</w:t>
      </w:r>
      <w:r w:rsidR="001C5752">
        <w:t>n space exploration, as any ETI</w:t>
      </w:r>
      <w:r w:rsidR="0060285F">
        <w:t xml:space="preserve"> capable </w:t>
      </w:r>
      <w:r w:rsidR="000E05E2">
        <w:t>of</w:t>
      </w:r>
      <w:r w:rsidR="0060285F">
        <w:t xml:space="preserve"> attack</w:t>
      </w:r>
      <w:r w:rsidR="000E05E2">
        <w:t>ing</w:t>
      </w:r>
      <w:r w:rsidR="0060285F">
        <w:t xml:space="preserve"> Earth physically </w:t>
      </w:r>
      <w:r w:rsidR="000E05E2">
        <w:t>would</w:t>
      </w:r>
      <w:r w:rsidR="0060285F">
        <w:t xml:space="preserve"> likely be able to visit our Solar system long before now.</w:t>
      </w:r>
    </w:p>
    <w:p w14:paraId="437740E9" w14:textId="629D4BC9" w:rsidR="006A0A61" w:rsidRPr="002929AF" w:rsidRDefault="00E46E6B" w:rsidP="00B643C7">
      <w:pPr>
        <w:shd w:val="clear" w:color="auto" w:fill="FFFFFF"/>
        <w:spacing w:before="100" w:beforeAutospacing="1" w:after="100" w:afterAutospacing="1"/>
        <w:jc w:val="both"/>
        <w:textAlignment w:val="baseline"/>
      </w:pPr>
      <w:r w:rsidRPr="002929AF">
        <w:t>M</w:t>
      </w:r>
      <w:r w:rsidR="006A0A61" w:rsidRPr="002929AF">
        <w:t xml:space="preserve">ost nearby </w:t>
      </w:r>
      <w:r w:rsidR="00F8385E">
        <w:t>ET</w:t>
      </w:r>
      <w:r w:rsidR="006A0A61" w:rsidRPr="002929AF">
        <w:t xml:space="preserve">s, if any exist, </w:t>
      </w:r>
      <w:r w:rsidR="00623D1D">
        <w:t>will at</w:t>
      </w:r>
      <w:r w:rsidR="006A0A61" w:rsidRPr="002929AF">
        <w:t xml:space="preserve"> least know about </w:t>
      </w:r>
      <w:r w:rsidR="004F60A5">
        <w:t xml:space="preserve">the </w:t>
      </w:r>
      <w:r w:rsidR="006A0A61" w:rsidRPr="002929AF">
        <w:t>habitability of our world via exoplanet</w:t>
      </w:r>
      <w:r w:rsidRPr="002929AF">
        <w:t xml:space="preserve"> </w:t>
      </w:r>
      <w:r w:rsidR="006A0A61" w:rsidRPr="002929AF">
        <w:t>observation</w:t>
      </w:r>
      <w:r w:rsidR="00623D1D">
        <w:t xml:space="preserve"> in telescopes.</w:t>
      </w:r>
      <w:r w:rsidR="0068446D" w:rsidRPr="002929AF">
        <w:t xml:space="preserve"> </w:t>
      </w:r>
      <w:r w:rsidRPr="002929AF">
        <w:t xml:space="preserve">Thus, </w:t>
      </w:r>
      <w:r w:rsidR="0068446D" w:rsidRPr="002929AF">
        <w:t xml:space="preserve">they could guess existence of </w:t>
      </w:r>
      <w:r w:rsidR="00623D1D">
        <w:t xml:space="preserve">life and then </w:t>
      </w:r>
      <w:r w:rsidR="0068446D" w:rsidRPr="002929AF">
        <w:t xml:space="preserve">our civilization </w:t>
      </w:r>
      <w:r w:rsidRPr="002929AF">
        <w:t xml:space="preserve">by </w:t>
      </w:r>
      <w:r w:rsidR="0068446D" w:rsidRPr="002929AF">
        <w:t xml:space="preserve">observing changes </w:t>
      </w:r>
      <w:r w:rsidRPr="002929AF">
        <w:t xml:space="preserve">in </w:t>
      </w:r>
      <w:r w:rsidR="0068446D" w:rsidRPr="002929AF">
        <w:t xml:space="preserve">atmospheric </w:t>
      </w:r>
      <w:r w:rsidRPr="002929AF">
        <w:t xml:space="preserve">composition </w:t>
      </w:r>
      <w:r w:rsidR="0068446D" w:rsidRPr="002929AF">
        <w:t xml:space="preserve">or other traces </w:t>
      </w:r>
      <w:r w:rsidRPr="002929AF">
        <w:t>un</w:t>
      </w:r>
      <w:r w:rsidR="0068446D" w:rsidRPr="002929AF">
        <w:t xml:space="preserve">related to the intentional sending </w:t>
      </w:r>
      <w:r w:rsidRPr="002929AF">
        <w:t xml:space="preserve">of </w:t>
      </w:r>
      <w:r w:rsidR="0068446D" w:rsidRPr="002929AF">
        <w:t xml:space="preserve">messages. </w:t>
      </w:r>
      <w:r w:rsidR="006A0A61" w:rsidRPr="002929AF">
        <w:t xml:space="preserve"> </w:t>
      </w:r>
    </w:p>
    <w:p w14:paraId="4E49FABC" w14:textId="59100991" w:rsidR="00C33CCB" w:rsidRPr="002929AF" w:rsidRDefault="00C33CCB" w:rsidP="00B643C7">
      <w:pPr>
        <w:pStyle w:val="Heading2"/>
        <w:rPr>
          <w:rFonts w:ascii="Times New Roman" w:hAnsi="Times New Roman" w:cs="Times New Roman"/>
        </w:rPr>
      </w:pPr>
      <w:bookmarkStart w:id="23" w:name="_Toc521692852"/>
      <w:bookmarkStart w:id="24" w:name="_Toc522277743"/>
      <w:r w:rsidRPr="002929AF">
        <w:rPr>
          <w:rFonts w:ascii="Times New Roman" w:hAnsi="Times New Roman" w:cs="Times New Roman"/>
        </w:rPr>
        <w:t>3.6. Future space war</w:t>
      </w:r>
      <w:bookmarkEnd w:id="23"/>
      <w:bookmarkEnd w:id="24"/>
    </w:p>
    <w:p w14:paraId="692FC762" w14:textId="1E872F63" w:rsidR="00967A8B" w:rsidRPr="002929AF" w:rsidRDefault="000E6E9C" w:rsidP="00B643C7">
      <w:pPr>
        <w:shd w:val="clear" w:color="auto" w:fill="FFFFFF"/>
        <w:spacing w:before="100" w:beforeAutospacing="1" w:after="100" w:afterAutospacing="1"/>
        <w:jc w:val="both"/>
        <w:textAlignment w:val="baseline"/>
      </w:pPr>
      <w:r w:rsidRPr="002929AF">
        <w:t>During future space exploration</w:t>
      </w:r>
      <w:r w:rsidR="00780C2D" w:rsidRPr="002929AF">
        <w:t>,</w:t>
      </w:r>
      <w:r w:rsidRPr="002929AF">
        <w:t xml:space="preserve"> humanity may encounter </w:t>
      </w:r>
      <w:r w:rsidR="00F8385E">
        <w:t>ET</w:t>
      </w:r>
      <w:r w:rsidRPr="002929AF">
        <w:t>s which are at the same level of development</w:t>
      </w:r>
      <w:r w:rsidR="00780C2D" w:rsidRPr="002929AF">
        <w:t>. Such encounters</w:t>
      </w:r>
      <w:r w:rsidRPr="002929AF">
        <w:t xml:space="preserve"> may result in classical star wars.</w:t>
      </w:r>
      <w:r w:rsidR="00953BE7" w:rsidRPr="002929AF">
        <w:t xml:space="preserve"> </w:t>
      </w:r>
      <w:r w:rsidR="00953BE7" w:rsidRPr="002929AF">
        <w:fldChar w:fldCharType="begin"/>
      </w:r>
      <w:r w:rsidR="00256F4A">
        <w:instrText xml:space="preserve"> ADDIN ZOTERO_ITEM CSL_CITATION {"citationID":"BG47Wa6U","properties":{"formattedCitation":"[9]","plainCitation":"[9]","noteIndex":0},"citationItems":[{"id":8815,"uris":["http://zotero.org/users/3736454/items/EWVJT2JM"],"uri":["http://zotero.org/users/3736454/items/EWVJT2JM"],"itemData":{"id":8815,"type":"article-journal","title":"MAD with aliens? Interstellar deterrence and its implications","container-title":"Acta Astronautica","page":"201–210","volume":"86","source":"Google Scholar","shortTitle":"MAD with aliens?","author":[{"family":"Korhonen","given":"Janne M."}],"issued":{"date-parts":[["2013"]]}}}],"schema":"https://github.com/citation-style-language/schema/raw/master/csl-citation.json"} </w:instrText>
      </w:r>
      <w:r w:rsidR="00953BE7" w:rsidRPr="002929AF">
        <w:fldChar w:fldCharType="separate"/>
      </w:r>
      <w:r w:rsidR="00256F4A">
        <w:rPr>
          <w:noProof/>
        </w:rPr>
        <w:t>[9]</w:t>
      </w:r>
      <w:r w:rsidR="00953BE7" w:rsidRPr="002929AF">
        <w:fldChar w:fldCharType="end"/>
      </w:r>
      <w:r w:rsidR="00953BE7" w:rsidRPr="002929AF">
        <w:t xml:space="preserve"> thinks that such wars are more likely between early stage civilizations as </w:t>
      </w:r>
      <w:r w:rsidR="00780C2D" w:rsidRPr="002929AF">
        <w:t xml:space="preserve">a </w:t>
      </w:r>
      <w:r w:rsidR="00953BE7" w:rsidRPr="002929AF">
        <w:t>preventive war. But if two waves of vNPs collide, it would also look like a war. Such wars between Kradashov 2</w:t>
      </w:r>
      <w:r w:rsidR="00780C2D" w:rsidRPr="002929AF">
        <w:t>-</w:t>
      </w:r>
      <w:r w:rsidR="00953BE7" w:rsidRPr="002929AF">
        <w:t xml:space="preserve"> and </w:t>
      </w:r>
      <w:r w:rsidR="00780C2D" w:rsidRPr="002929AF">
        <w:t>3-</w:t>
      </w:r>
      <w:r w:rsidR="00953BE7" w:rsidRPr="002929AF">
        <w:t>level</w:t>
      </w:r>
      <w:r w:rsidR="00967A8B" w:rsidRPr="002929AF">
        <w:t xml:space="preserve"> </w:t>
      </w:r>
      <w:r w:rsidR="00953BE7" w:rsidRPr="002929AF">
        <w:t xml:space="preserve">civilizations </w:t>
      </w:r>
      <w:r w:rsidR="00780C2D" w:rsidRPr="002929AF">
        <w:fldChar w:fldCharType="begin"/>
      </w:r>
      <w:r w:rsidR="00256F4A">
        <w:instrText xml:space="preserve"> ADDIN ZOTERO_ITEM CSL_CITATION {"citationID":"oiCP8261","properties":{"formattedCitation":"[46]","plainCitation":"[46]","noteIndex":0},"citationItems":[{"id":2676,"uris":["http://zotero.org/users/3736454/items/U52QGXWM"],"uri":["http://zotero.org/users/3736454/items/U52QGXWM"],"itemData":{"id":2676,"type":"paper-conference","title":"On the inevitability and the possible structures of supercivilizations","container-title":"The serch of extraterrestrial life","page":"497-504","volume":"112","event":"The search for extraterrestrial life: Recent developments; Proceedings of the Symposium, Boston, MA, June 18-21, 1984 (A86-38126 17-88). Dordrecht, D. Reidel Publishing Co., 1985, p. 497-504.","ISBN":"1743-9221","author":[{"family":"Kardashev","given":"Nikolai S"}],"issued":{"date-parts":[["1985"]]}}}],"schema":"https://github.com/citation-style-language/schema/raw/master/csl-citation.json"} </w:instrText>
      </w:r>
      <w:r w:rsidR="00780C2D" w:rsidRPr="002929AF">
        <w:fldChar w:fldCharType="separate"/>
      </w:r>
      <w:r w:rsidR="00256F4A">
        <w:rPr>
          <w:noProof/>
        </w:rPr>
        <w:t>[46]</w:t>
      </w:r>
      <w:r w:rsidR="00780C2D" w:rsidRPr="002929AF">
        <w:fldChar w:fldCharType="end"/>
      </w:r>
      <w:r w:rsidR="00780C2D" w:rsidRPr="002929AF">
        <w:t xml:space="preserve"> </w:t>
      </w:r>
      <w:r w:rsidR="00953BE7" w:rsidRPr="002929AF">
        <w:t>may include weapons of enormous power, including</w:t>
      </w:r>
      <w:r w:rsidR="001309DA" w:rsidRPr="002929AF">
        <w:t xml:space="preserve"> several which </w:t>
      </w:r>
      <w:r w:rsidR="004F60A5">
        <w:t>one</w:t>
      </w:r>
      <w:r w:rsidR="004F60A5" w:rsidRPr="002929AF">
        <w:t xml:space="preserve"> </w:t>
      </w:r>
      <w:r w:rsidR="00155FA3" w:rsidRPr="002929AF">
        <w:t xml:space="preserve">can </w:t>
      </w:r>
      <w:r w:rsidR="001309DA" w:rsidRPr="002929AF">
        <w:t>envision now</w:t>
      </w:r>
      <w:r w:rsidR="00953BE7" w:rsidRPr="002929AF">
        <w:t xml:space="preserve">: </w:t>
      </w:r>
    </w:p>
    <w:p w14:paraId="23627522" w14:textId="302C2A6D" w:rsidR="00967A8B" w:rsidRPr="002929AF" w:rsidRDefault="00953BE7" w:rsidP="00B643C7">
      <w:pPr>
        <w:pStyle w:val="ListParagraph"/>
        <w:numPr>
          <w:ilvl w:val="0"/>
          <w:numId w:val="4"/>
        </w:numPr>
        <w:shd w:val="clear" w:color="auto" w:fill="FFFFFF"/>
        <w:spacing w:before="100" w:beforeAutospacing="1" w:after="100" w:afterAutospacing="1"/>
        <w:jc w:val="both"/>
        <w:textAlignment w:val="baseline"/>
        <w:rPr>
          <w:rFonts w:ascii="Times New Roman" w:hAnsi="Times New Roman" w:cs="Times New Roman"/>
        </w:rPr>
      </w:pPr>
      <w:r w:rsidRPr="002929AF">
        <w:rPr>
          <w:rFonts w:ascii="Times New Roman" w:hAnsi="Times New Roman" w:cs="Times New Roman"/>
        </w:rPr>
        <w:t xml:space="preserve">artificial explosions of </w:t>
      </w:r>
      <w:r w:rsidR="00BD7AB5" w:rsidRPr="002929AF">
        <w:rPr>
          <w:rFonts w:ascii="Times New Roman" w:hAnsi="Times New Roman" w:cs="Times New Roman"/>
        </w:rPr>
        <w:t xml:space="preserve">a </w:t>
      </w:r>
      <w:r w:rsidRPr="002929AF">
        <w:rPr>
          <w:rFonts w:ascii="Times New Roman" w:hAnsi="Times New Roman" w:cs="Times New Roman"/>
        </w:rPr>
        <w:t xml:space="preserve">gas planet </w:t>
      </w:r>
      <w:r w:rsidR="00BD7AB5" w:rsidRPr="002929AF">
        <w:rPr>
          <w:rFonts w:ascii="Times New Roman" w:hAnsi="Times New Roman" w:cs="Times New Roman"/>
        </w:rPr>
        <w:t xml:space="preserve">with </w:t>
      </w:r>
      <w:r w:rsidRPr="002929AF">
        <w:rPr>
          <w:rFonts w:ascii="Times New Roman" w:hAnsi="Times New Roman" w:cs="Times New Roman"/>
        </w:rPr>
        <w:t xml:space="preserve">unburned lithium in </w:t>
      </w:r>
      <w:r w:rsidR="00BD7AB5" w:rsidRPr="002929AF">
        <w:rPr>
          <w:rFonts w:ascii="Times New Roman" w:hAnsi="Times New Roman" w:cs="Times New Roman"/>
        </w:rPr>
        <w:t xml:space="preserve">its </w:t>
      </w:r>
      <w:r w:rsidRPr="002929AF">
        <w:rPr>
          <w:rFonts w:ascii="Times New Roman" w:hAnsi="Times New Roman" w:cs="Times New Roman"/>
        </w:rPr>
        <w:t>depth</w:t>
      </w:r>
      <w:r w:rsidR="00BD7AB5" w:rsidRPr="002929AF">
        <w:rPr>
          <w:rFonts w:ascii="Times New Roman" w:hAnsi="Times New Roman" w:cs="Times New Roman"/>
        </w:rPr>
        <w:t>s</w:t>
      </w:r>
      <w:r w:rsidRPr="002929AF">
        <w:rPr>
          <w:rFonts w:ascii="Times New Roman" w:hAnsi="Times New Roman" w:cs="Times New Roman"/>
        </w:rPr>
        <w:t xml:space="preserve">, </w:t>
      </w:r>
    </w:p>
    <w:p w14:paraId="59854666" w14:textId="29647782" w:rsidR="00967A8B" w:rsidRPr="002929AF" w:rsidRDefault="001309DA" w:rsidP="00B643C7">
      <w:pPr>
        <w:pStyle w:val="ListParagraph"/>
        <w:numPr>
          <w:ilvl w:val="0"/>
          <w:numId w:val="4"/>
        </w:numPr>
        <w:shd w:val="clear" w:color="auto" w:fill="FFFFFF"/>
        <w:spacing w:before="100" w:beforeAutospacing="1" w:after="100" w:afterAutospacing="1"/>
        <w:jc w:val="both"/>
        <w:textAlignment w:val="baseline"/>
        <w:rPr>
          <w:rFonts w:ascii="Times New Roman" w:hAnsi="Times New Roman" w:cs="Times New Roman"/>
        </w:rPr>
      </w:pPr>
      <w:r w:rsidRPr="002929AF">
        <w:rPr>
          <w:rFonts w:ascii="Times New Roman" w:hAnsi="Times New Roman" w:cs="Times New Roman"/>
        </w:rPr>
        <w:t xml:space="preserve">targeted kinetic weapons </w:t>
      </w:r>
      <w:r w:rsidR="00BD7AB5" w:rsidRPr="002929AF">
        <w:rPr>
          <w:rFonts w:ascii="Times New Roman" w:hAnsi="Times New Roman" w:cs="Times New Roman"/>
        </w:rPr>
        <w:t xml:space="preserve">traveling at </w:t>
      </w:r>
      <w:r w:rsidRPr="002929AF">
        <w:rPr>
          <w:rFonts w:ascii="Times New Roman" w:hAnsi="Times New Roman" w:cs="Times New Roman"/>
        </w:rPr>
        <w:t xml:space="preserve">near-light speed, </w:t>
      </w:r>
    </w:p>
    <w:p w14:paraId="0E461F02" w14:textId="77777777" w:rsidR="00967A8B" w:rsidRPr="002929AF" w:rsidRDefault="001309DA" w:rsidP="00B643C7">
      <w:pPr>
        <w:pStyle w:val="ListParagraph"/>
        <w:numPr>
          <w:ilvl w:val="0"/>
          <w:numId w:val="4"/>
        </w:numPr>
        <w:shd w:val="clear" w:color="auto" w:fill="FFFFFF"/>
        <w:spacing w:before="100" w:beforeAutospacing="1" w:after="100" w:afterAutospacing="1"/>
        <w:jc w:val="both"/>
        <w:textAlignment w:val="baseline"/>
        <w:rPr>
          <w:rFonts w:ascii="Times New Roman" w:hAnsi="Times New Roman" w:cs="Times New Roman"/>
        </w:rPr>
      </w:pPr>
      <w:r w:rsidRPr="002929AF">
        <w:rPr>
          <w:rFonts w:ascii="Times New Roman" w:hAnsi="Times New Roman" w:cs="Times New Roman"/>
        </w:rPr>
        <w:t xml:space="preserve">attack by small artificial black holes, </w:t>
      </w:r>
    </w:p>
    <w:p w14:paraId="773D9961" w14:textId="77777777" w:rsidR="00967A8B" w:rsidRPr="002929AF" w:rsidRDefault="001309DA" w:rsidP="00B643C7">
      <w:pPr>
        <w:pStyle w:val="ListParagraph"/>
        <w:numPr>
          <w:ilvl w:val="0"/>
          <w:numId w:val="4"/>
        </w:numPr>
        <w:shd w:val="clear" w:color="auto" w:fill="FFFFFF"/>
        <w:spacing w:before="100" w:beforeAutospacing="1" w:after="100" w:afterAutospacing="1"/>
        <w:jc w:val="both"/>
        <w:textAlignment w:val="baseline"/>
        <w:rPr>
          <w:rFonts w:ascii="Times New Roman" w:hAnsi="Times New Roman" w:cs="Times New Roman"/>
        </w:rPr>
      </w:pPr>
      <w:r w:rsidRPr="002929AF">
        <w:rPr>
          <w:rFonts w:ascii="Times New Roman" w:hAnsi="Times New Roman" w:cs="Times New Roman"/>
        </w:rPr>
        <w:lastRenderedPageBreak/>
        <w:t xml:space="preserve">artificial supernova explosions, </w:t>
      </w:r>
    </w:p>
    <w:p w14:paraId="49C1127E" w14:textId="77777777" w:rsidR="00967A8B" w:rsidRPr="002929AF" w:rsidRDefault="001309DA" w:rsidP="00B643C7">
      <w:pPr>
        <w:pStyle w:val="ListParagraph"/>
        <w:numPr>
          <w:ilvl w:val="0"/>
          <w:numId w:val="4"/>
        </w:numPr>
        <w:shd w:val="clear" w:color="auto" w:fill="FFFFFF"/>
        <w:spacing w:before="100" w:beforeAutospacing="1" w:after="100" w:afterAutospacing="1"/>
        <w:jc w:val="both"/>
        <w:textAlignment w:val="baseline"/>
        <w:rPr>
          <w:rFonts w:ascii="Times New Roman" w:hAnsi="Times New Roman" w:cs="Times New Roman"/>
        </w:rPr>
      </w:pPr>
      <w:r w:rsidRPr="002929AF">
        <w:rPr>
          <w:rFonts w:ascii="Times New Roman" w:hAnsi="Times New Roman" w:cs="Times New Roman"/>
        </w:rPr>
        <w:t>focused rays of radiation,</w:t>
      </w:r>
    </w:p>
    <w:p w14:paraId="0AF2995C" w14:textId="6A99CCE8" w:rsidR="00967A8B" w:rsidRPr="002929AF" w:rsidRDefault="001309DA" w:rsidP="00B643C7">
      <w:pPr>
        <w:pStyle w:val="ListParagraph"/>
        <w:numPr>
          <w:ilvl w:val="0"/>
          <w:numId w:val="4"/>
        </w:numPr>
        <w:shd w:val="clear" w:color="auto" w:fill="FFFFFF"/>
        <w:spacing w:before="100" w:beforeAutospacing="1" w:after="100" w:afterAutospacing="1"/>
        <w:jc w:val="both"/>
        <w:textAlignment w:val="baseline"/>
        <w:rPr>
          <w:rFonts w:ascii="Times New Roman" w:hAnsi="Times New Roman" w:cs="Times New Roman"/>
        </w:rPr>
      </w:pPr>
      <w:r w:rsidRPr="002929AF">
        <w:rPr>
          <w:rFonts w:ascii="Times New Roman" w:hAnsi="Times New Roman" w:cs="Times New Roman"/>
        </w:rPr>
        <w:t xml:space="preserve">waves of nanorobotic replicators, </w:t>
      </w:r>
    </w:p>
    <w:p w14:paraId="3C915722" w14:textId="4D22B9F5" w:rsidR="00967A8B" w:rsidRPr="002929AF" w:rsidRDefault="001309DA" w:rsidP="00B643C7">
      <w:pPr>
        <w:pStyle w:val="ListParagraph"/>
        <w:numPr>
          <w:ilvl w:val="0"/>
          <w:numId w:val="4"/>
        </w:numPr>
        <w:shd w:val="clear" w:color="auto" w:fill="FFFFFF"/>
        <w:spacing w:before="100" w:beforeAutospacing="1" w:after="100" w:afterAutospacing="1"/>
        <w:jc w:val="both"/>
        <w:textAlignment w:val="baseline"/>
        <w:rPr>
          <w:rFonts w:ascii="Times New Roman" w:hAnsi="Times New Roman" w:cs="Times New Roman"/>
        </w:rPr>
      </w:pPr>
      <w:r w:rsidRPr="002929AF">
        <w:rPr>
          <w:rFonts w:ascii="Times New Roman" w:hAnsi="Times New Roman" w:cs="Times New Roman"/>
        </w:rPr>
        <w:t xml:space="preserve">directed gamma-ray bursts, </w:t>
      </w:r>
      <w:r w:rsidR="00E633E6">
        <w:rPr>
          <w:rFonts w:ascii="Times New Roman" w:hAnsi="Times New Roman" w:cs="Times New Roman"/>
        </w:rPr>
        <w:t>and</w:t>
      </w:r>
    </w:p>
    <w:p w14:paraId="5D5F13AC" w14:textId="77777777" w:rsidR="00967A8B" w:rsidRPr="002929AF" w:rsidRDefault="001309DA" w:rsidP="00B643C7">
      <w:pPr>
        <w:pStyle w:val="ListParagraph"/>
        <w:numPr>
          <w:ilvl w:val="0"/>
          <w:numId w:val="4"/>
        </w:numPr>
        <w:shd w:val="clear" w:color="auto" w:fill="FFFFFF"/>
        <w:spacing w:before="100" w:beforeAutospacing="1" w:after="100" w:afterAutospacing="1"/>
        <w:jc w:val="both"/>
        <w:textAlignment w:val="baseline"/>
        <w:rPr>
          <w:rFonts w:ascii="Times New Roman" w:hAnsi="Times New Roman" w:cs="Times New Roman"/>
        </w:rPr>
      </w:pPr>
      <w:r w:rsidRPr="002929AF">
        <w:rPr>
          <w:rFonts w:ascii="Times New Roman" w:hAnsi="Times New Roman" w:cs="Times New Roman"/>
        </w:rPr>
        <w:t xml:space="preserve">artificial clouds of stardust. </w:t>
      </w:r>
    </w:p>
    <w:p w14:paraId="7FA74E84" w14:textId="2EE87E6F" w:rsidR="000E6E9C" w:rsidRPr="002929AF" w:rsidRDefault="001309DA" w:rsidP="00B643C7">
      <w:pPr>
        <w:shd w:val="clear" w:color="auto" w:fill="FFFFFF"/>
        <w:spacing w:before="100" w:beforeAutospacing="1" w:after="100" w:afterAutospacing="1"/>
        <w:jc w:val="both"/>
        <w:textAlignment w:val="baseline"/>
      </w:pPr>
      <w:r w:rsidRPr="002929AF">
        <w:t>Nothing like this is curr</w:t>
      </w:r>
      <w:r w:rsidR="00967A8B" w:rsidRPr="002929AF">
        <w:t xml:space="preserve">ently observed in the universe, but weapons </w:t>
      </w:r>
      <w:r w:rsidR="007567AF" w:rsidRPr="002929AF">
        <w:t xml:space="preserve">remaining from </w:t>
      </w:r>
      <w:r w:rsidR="00967A8B" w:rsidRPr="002929AF">
        <w:t xml:space="preserve">a space war which happened billions </w:t>
      </w:r>
      <w:r w:rsidR="007567AF" w:rsidRPr="002929AF">
        <w:t xml:space="preserve">of </w:t>
      </w:r>
      <w:r w:rsidR="00967A8B" w:rsidRPr="002929AF">
        <w:t xml:space="preserve">years ago may still be </w:t>
      </w:r>
      <w:r w:rsidR="007567AF" w:rsidRPr="002929AF">
        <w:t xml:space="preserve">lingering </w:t>
      </w:r>
      <w:r w:rsidR="00967A8B" w:rsidRPr="002929AF">
        <w:t>somewhere, likely in the form of berserker</w:t>
      </w:r>
      <w:r w:rsidR="007567AF" w:rsidRPr="002929AF">
        <w:t xml:space="preserve"> </w:t>
      </w:r>
      <w:r w:rsidR="00681EF1">
        <w:t>which lay dormant and might never go</w:t>
      </w:r>
      <w:r w:rsidR="00586252">
        <w:t>t triggere</w:t>
      </w:r>
      <w:r w:rsidR="00681EF1">
        <w:t>d, like land mines; or some form of dangerous replicators, like space “grey goo”.</w:t>
      </w:r>
    </w:p>
    <w:p w14:paraId="35A56F9D" w14:textId="2B391C81" w:rsidR="002B23F9" w:rsidRDefault="00FC424A" w:rsidP="00B643C7">
      <w:pPr>
        <w:pStyle w:val="Heading2"/>
        <w:rPr>
          <w:rFonts w:ascii="Times New Roman" w:hAnsi="Times New Roman" w:cs="Times New Roman"/>
        </w:rPr>
      </w:pPr>
      <w:bookmarkStart w:id="25" w:name="_Toc521692854"/>
      <w:bookmarkStart w:id="26" w:name="_Toc522277744"/>
      <w:r w:rsidRPr="002929AF">
        <w:rPr>
          <w:rFonts w:ascii="Times New Roman" w:hAnsi="Times New Roman" w:cs="Times New Roman"/>
        </w:rPr>
        <w:t>3.7</w:t>
      </w:r>
      <w:r w:rsidR="002B23F9" w:rsidRPr="002929AF">
        <w:rPr>
          <w:rFonts w:ascii="Times New Roman" w:hAnsi="Times New Roman" w:cs="Times New Roman"/>
        </w:rPr>
        <w:t xml:space="preserve">. Superintelligent civilizations acting on our </w:t>
      </w:r>
      <w:r w:rsidR="000543D4" w:rsidRPr="002929AF">
        <w:rPr>
          <w:rFonts w:ascii="Times New Roman" w:hAnsi="Times New Roman" w:cs="Times New Roman"/>
        </w:rPr>
        <w:t>world</w:t>
      </w:r>
      <w:r w:rsidR="002B23F9" w:rsidRPr="002929AF">
        <w:rPr>
          <w:rFonts w:ascii="Times New Roman" w:hAnsi="Times New Roman" w:cs="Times New Roman"/>
        </w:rPr>
        <w:t xml:space="preserve"> from </w:t>
      </w:r>
      <w:bookmarkEnd w:id="25"/>
      <w:r w:rsidR="00E633E6">
        <w:rPr>
          <w:rFonts w:ascii="Times New Roman" w:hAnsi="Times New Roman" w:cs="Times New Roman"/>
        </w:rPr>
        <w:t>a great</w:t>
      </w:r>
      <w:r w:rsidR="00967A8B" w:rsidRPr="002929AF">
        <w:rPr>
          <w:rFonts w:ascii="Times New Roman" w:hAnsi="Times New Roman" w:cs="Times New Roman"/>
        </w:rPr>
        <w:t xml:space="preserve"> distance</w:t>
      </w:r>
      <w:bookmarkEnd w:id="26"/>
    </w:p>
    <w:p w14:paraId="28472744" w14:textId="77777777" w:rsidR="00681EF1" w:rsidRPr="00681EF1" w:rsidRDefault="00681EF1" w:rsidP="00681EF1"/>
    <w:p w14:paraId="3826DCAD" w14:textId="3DF40483" w:rsidR="002B23F9" w:rsidRPr="002929AF" w:rsidRDefault="00AB60B0" w:rsidP="00B643C7">
      <w:pPr>
        <w:jc w:val="both"/>
      </w:pPr>
      <w:r w:rsidRPr="002929AF">
        <w:t xml:space="preserve">As </w:t>
      </w:r>
      <w:r w:rsidR="00681EF1">
        <w:t xml:space="preserve">S. </w:t>
      </w:r>
      <w:r w:rsidRPr="002929AF">
        <w:t>Lem wrote,</w:t>
      </w:r>
      <w:r w:rsidR="002B23F9" w:rsidRPr="002929AF">
        <w:t xml:space="preserve"> civili</w:t>
      </w:r>
      <w:r w:rsidR="0056043B" w:rsidRPr="002929AF">
        <w:t xml:space="preserve">zations </w:t>
      </w:r>
      <w:r w:rsidR="00026D0A" w:rsidRPr="002929AF">
        <w:t xml:space="preserve">that are billions years old and are </w:t>
      </w:r>
      <w:r w:rsidR="0056043B" w:rsidRPr="002929AF">
        <w:t>located billions light y</w:t>
      </w:r>
      <w:r w:rsidR="002B23F9" w:rsidRPr="002929AF">
        <w:t xml:space="preserve">ears from us may be so advanced that </w:t>
      </w:r>
      <w:r w:rsidR="0056043B" w:rsidRPr="002929AF">
        <w:t xml:space="preserve">we </w:t>
      </w:r>
      <w:r w:rsidR="00E9376A" w:rsidRPr="002929AF">
        <w:t>can</w:t>
      </w:r>
      <w:r w:rsidR="002B23F9" w:rsidRPr="002929AF">
        <w:t xml:space="preserve">not </w:t>
      </w:r>
      <w:r w:rsidR="003037A3" w:rsidRPr="002929AF">
        <w:t>distinguish them from the laws o</w:t>
      </w:r>
      <w:r w:rsidR="002B23F9" w:rsidRPr="002929AF">
        <w:t>f nature</w:t>
      </w:r>
      <w:r w:rsidR="00026D0A" w:rsidRPr="002929AF">
        <w:t xml:space="preserve"> </w:t>
      </w:r>
      <w:r w:rsidR="00026D0A" w:rsidRPr="002929AF">
        <w:fldChar w:fldCharType="begin"/>
      </w:r>
      <w:r w:rsidR="00256F4A">
        <w:instrText xml:space="preserve"> ADDIN ZOTERO_ITEM CSL_CITATION {"citationID":"Bad62hOD","properties":{"formattedCitation":"[47]","plainCitation":"[47]","noteIndex":0},"citationItems":[{"id":8864,"uris":["http://zotero.org/users/3736454/items/6EMI4TA8"],"uri":["http://zotero.org/users/3736454/items/6EMI4TA8"],"itemData":{"id":8864,"type":"book","title":"A perfect vacuum","publisher":"Northwestern University Press","source":"Google Scholar","author":[{"family":"Lem","given":"Stanis\\law"}],"issued":{"date-parts":[["1999"]]}}}],"schema":"https://github.com/citation-style-language/schema/raw/master/csl-citation.json"} </w:instrText>
      </w:r>
      <w:r w:rsidR="00026D0A" w:rsidRPr="002929AF">
        <w:fldChar w:fldCharType="separate"/>
      </w:r>
      <w:r w:rsidR="00256F4A">
        <w:rPr>
          <w:rFonts w:eastAsia="Times New Roman"/>
        </w:rPr>
        <w:t>[47]</w:t>
      </w:r>
      <w:r w:rsidR="00026D0A" w:rsidRPr="002929AF">
        <w:fldChar w:fldCharType="end"/>
      </w:r>
      <w:r w:rsidRPr="002929AF">
        <w:t>. We could, according to Lem, observe their</w:t>
      </w:r>
      <w:r w:rsidR="00E9376A" w:rsidRPr="002929AF">
        <w:t xml:space="preserve"> results of their</w:t>
      </w:r>
      <w:r w:rsidRPr="002929AF">
        <w:t xml:space="preserve"> interaction</w:t>
      </w:r>
      <w:r w:rsidR="00E9376A" w:rsidRPr="002929AF">
        <w:t xml:space="preserve"> with the universe,</w:t>
      </w:r>
      <w:r w:rsidRPr="002929AF">
        <w:t xml:space="preserve"> like slow changes </w:t>
      </w:r>
      <w:r w:rsidR="00E9376A" w:rsidRPr="002929AF">
        <w:t>t</w:t>
      </w:r>
      <w:r w:rsidRPr="002929AF">
        <w:t>o</w:t>
      </w:r>
      <w:r w:rsidR="00E9376A" w:rsidRPr="002929AF">
        <w:t xml:space="preserve"> </w:t>
      </w:r>
      <w:r w:rsidRPr="002929AF">
        <w:t>the cosmological constants, which could eventually make our existence impossible.</w:t>
      </w:r>
    </w:p>
    <w:p w14:paraId="24F06908" w14:textId="77777777" w:rsidR="003037A3" w:rsidRPr="002929AF" w:rsidRDefault="003037A3" w:rsidP="00B643C7">
      <w:pPr>
        <w:jc w:val="both"/>
      </w:pPr>
    </w:p>
    <w:p w14:paraId="3ECDAB7C" w14:textId="5AE1627C" w:rsidR="003037A3" w:rsidRDefault="00FC424A" w:rsidP="00B643C7">
      <w:pPr>
        <w:pStyle w:val="Heading2"/>
        <w:rPr>
          <w:rFonts w:ascii="Times New Roman" w:hAnsi="Times New Roman" w:cs="Times New Roman"/>
        </w:rPr>
      </w:pPr>
      <w:bookmarkStart w:id="27" w:name="_Toc521692855"/>
      <w:bookmarkStart w:id="28" w:name="_Toc522277745"/>
      <w:r w:rsidRPr="002929AF">
        <w:rPr>
          <w:rFonts w:ascii="Times New Roman" w:hAnsi="Times New Roman" w:cs="Times New Roman"/>
        </w:rPr>
        <w:t>3.8</w:t>
      </w:r>
      <w:r w:rsidR="003037A3" w:rsidRPr="002929AF">
        <w:rPr>
          <w:rFonts w:ascii="Times New Roman" w:hAnsi="Times New Roman" w:cs="Times New Roman"/>
        </w:rPr>
        <w:t>. Ominous silence is a sign</w:t>
      </w:r>
      <w:bookmarkEnd w:id="27"/>
      <w:r w:rsidRPr="002929AF">
        <w:rPr>
          <w:rFonts w:ascii="Times New Roman" w:hAnsi="Times New Roman" w:cs="Times New Roman"/>
        </w:rPr>
        <w:t xml:space="preserve"> of some threat</w:t>
      </w:r>
      <w:bookmarkEnd w:id="28"/>
    </w:p>
    <w:p w14:paraId="4CBA255B" w14:textId="77777777" w:rsidR="00681EF1" w:rsidRPr="00681EF1" w:rsidRDefault="00681EF1" w:rsidP="00681EF1"/>
    <w:p w14:paraId="1106E9CF" w14:textId="38D5094D" w:rsidR="003037A3" w:rsidRPr="002929AF" w:rsidRDefault="003037A3" w:rsidP="00B643C7">
      <w:pPr>
        <w:jc w:val="both"/>
      </w:pPr>
      <w:r w:rsidRPr="002929AF">
        <w:t xml:space="preserve">The </w:t>
      </w:r>
      <w:r w:rsidR="00C829B7" w:rsidRPr="002929AF">
        <w:t>s</w:t>
      </w:r>
      <w:r w:rsidRPr="002929AF">
        <w:t xml:space="preserve">ilence </w:t>
      </w:r>
      <w:r w:rsidR="00C829B7" w:rsidRPr="002929AF">
        <w:t>in s</w:t>
      </w:r>
      <w:r w:rsidRPr="002929AF">
        <w:t xml:space="preserve">pace is a sign of some kind of threat in the sky. </w:t>
      </w:r>
      <w:r w:rsidR="00F8385E">
        <w:t>ET</w:t>
      </w:r>
      <w:r w:rsidRPr="002929AF">
        <w:t xml:space="preserve">s prefer to be silent in order not to attract </w:t>
      </w:r>
      <w:r w:rsidR="00980D36" w:rsidRPr="002929AF">
        <w:t xml:space="preserve">the </w:t>
      </w:r>
      <w:r w:rsidRPr="002929AF">
        <w:t>attention of some unknown force (maybe UFAI)</w:t>
      </w:r>
      <w:r w:rsidR="00922A29" w:rsidRPr="002929AF">
        <w:t xml:space="preserve"> or because of fear of mutual hostilities </w:t>
      </w:r>
      <w:r w:rsidR="00922A29" w:rsidRPr="002929AF">
        <w:fldChar w:fldCharType="begin"/>
      </w:r>
      <w:r w:rsidR="00256F4A">
        <w:instrText xml:space="preserve"> ADDIN ZOTERO_ITEM CSL_CITATION {"citationID":"QM26qh8M","properties":{"formattedCitation":"[9]","plainCitation":"[9]","noteIndex":0},"citationItems":[{"id":8815,"uris":["http://zotero.org/users/3736454/items/EWVJT2JM"],"uri":["http://zotero.org/users/3736454/items/EWVJT2JM"],"itemData":{"id":8815,"type":"article-journal","title":"MAD with aliens? Interstellar deterrence and its implications","container-title":"Acta Astronautica","page":"201–210","volume":"86","source":"Google Scholar","shortTitle":"MAD with aliens?","author":[{"family":"Korhonen","given":"Janne M."}],"issued":{"date-parts":[["2013"]]}}}],"schema":"https://github.com/citation-style-language/schema/raw/master/csl-citation.json"} </w:instrText>
      </w:r>
      <w:r w:rsidR="00922A29" w:rsidRPr="002929AF">
        <w:fldChar w:fldCharType="separate"/>
      </w:r>
      <w:r w:rsidR="00256F4A">
        <w:rPr>
          <w:noProof/>
        </w:rPr>
        <w:t>[9]</w:t>
      </w:r>
      <w:r w:rsidR="00922A29" w:rsidRPr="002929AF">
        <w:fldChar w:fldCharType="end"/>
      </w:r>
      <w:r w:rsidR="003D7A99" w:rsidRPr="002929AF">
        <w:t>.</w:t>
      </w:r>
      <w:r w:rsidR="00D36C1D" w:rsidRPr="002929AF">
        <w:t xml:space="preserve"> </w:t>
      </w:r>
      <w:r w:rsidR="00446D3C" w:rsidRPr="002929AF">
        <w:t>If this is the case</w:t>
      </w:r>
      <w:r w:rsidR="003D7A99" w:rsidRPr="002929AF">
        <w:t>,</w:t>
      </w:r>
      <w:r w:rsidR="00446D3C" w:rsidRPr="002929AF">
        <w:t xml:space="preserve"> </w:t>
      </w:r>
      <w:r w:rsidR="001502CF">
        <w:t>humanity</w:t>
      </w:r>
      <w:r w:rsidR="00D36C1D" w:rsidRPr="002929AF">
        <w:t xml:space="preserve"> should</w:t>
      </w:r>
      <w:r w:rsidR="00446D3C" w:rsidRPr="002929AF">
        <w:t xml:space="preserve"> also </w:t>
      </w:r>
      <w:r w:rsidR="00D36C1D" w:rsidRPr="002929AF">
        <w:t xml:space="preserve">be silent until we will learn what is going on. </w:t>
      </w:r>
    </w:p>
    <w:p w14:paraId="2C7BC806" w14:textId="414E92C5" w:rsidR="000E6E9C" w:rsidRPr="002929AF" w:rsidRDefault="000E6E9C" w:rsidP="00B643C7">
      <w:pPr>
        <w:pStyle w:val="Heading1"/>
        <w:rPr>
          <w:rFonts w:ascii="Times New Roman" w:hAnsi="Times New Roman" w:cs="Times New Roman"/>
        </w:rPr>
      </w:pPr>
      <w:bookmarkStart w:id="29" w:name="_Toc521692856"/>
      <w:bookmarkStart w:id="30" w:name="_Toc522277746"/>
      <w:r w:rsidRPr="002929AF">
        <w:rPr>
          <w:rFonts w:ascii="Times New Roman" w:hAnsi="Times New Roman" w:cs="Times New Roman"/>
        </w:rPr>
        <w:t xml:space="preserve">4. </w:t>
      </w:r>
      <w:r w:rsidR="00F8385E">
        <w:rPr>
          <w:rFonts w:ascii="Times New Roman" w:hAnsi="Times New Roman" w:cs="Times New Roman"/>
        </w:rPr>
        <w:t>ET</w:t>
      </w:r>
      <w:r w:rsidRPr="002929AF">
        <w:rPr>
          <w:rFonts w:ascii="Times New Roman" w:hAnsi="Times New Roman" w:cs="Times New Roman"/>
        </w:rPr>
        <w:t>s are here</w:t>
      </w:r>
      <w:bookmarkEnd w:id="29"/>
      <w:bookmarkEnd w:id="30"/>
    </w:p>
    <w:p w14:paraId="23B56AA5" w14:textId="51205625" w:rsidR="000E6E9C" w:rsidRPr="002929AF" w:rsidRDefault="000E6E9C" w:rsidP="00B643C7">
      <w:pPr>
        <w:pStyle w:val="Heading2"/>
        <w:rPr>
          <w:rFonts w:ascii="Times New Roman" w:hAnsi="Times New Roman" w:cs="Times New Roman"/>
        </w:rPr>
      </w:pPr>
      <w:bookmarkStart w:id="31" w:name="_Toc521692857"/>
      <w:bookmarkStart w:id="32" w:name="_Toc522277747"/>
      <w:r w:rsidRPr="002929AF">
        <w:rPr>
          <w:rFonts w:ascii="Times New Roman" w:hAnsi="Times New Roman" w:cs="Times New Roman"/>
        </w:rPr>
        <w:t xml:space="preserve">4.1. </w:t>
      </w:r>
      <w:r w:rsidR="00F8385E">
        <w:rPr>
          <w:rFonts w:ascii="Times New Roman" w:hAnsi="Times New Roman" w:cs="Times New Roman"/>
        </w:rPr>
        <w:t>ET</w:t>
      </w:r>
      <w:r w:rsidR="00EB0B47" w:rsidRPr="002929AF">
        <w:rPr>
          <w:rFonts w:ascii="Times New Roman" w:hAnsi="Times New Roman" w:cs="Times New Roman"/>
        </w:rPr>
        <w:t xml:space="preserve"> nanobots could be on Earth</w:t>
      </w:r>
      <w:bookmarkEnd w:id="31"/>
      <w:bookmarkEnd w:id="32"/>
    </w:p>
    <w:p w14:paraId="5F508F13" w14:textId="09A9843D" w:rsidR="004C48E1" w:rsidRPr="002929AF" w:rsidRDefault="004C48E1" w:rsidP="00B643C7">
      <w:pPr>
        <w:shd w:val="clear" w:color="auto" w:fill="FFFFFF"/>
        <w:spacing w:before="100" w:beforeAutospacing="1" w:after="100" w:afterAutospacing="1"/>
        <w:jc w:val="both"/>
        <w:textAlignment w:val="baseline"/>
      </w:pPr>
      <w:r w:rsidRPr="002929AF">
        <w:t>It is unlikely that ET</w:t>
      </w:r>
      <w:r w:rsidR="00964C9A" w:rsidRPr="002929AF">
        <w:t>I</w:t>
      </w:r>
      <w:r w:rsidRPr="002929AF">
        <w:t xml:space="preserve"> will travel through space in large starships</w:t>
      </w:r>
      <w:r w:rsidR="0056043B" w:rsidRPr="002929AF">
        <w:t xml:space="preserve"> </w:t>
      </w:r>
      <w:r w:rsidR="00155E7D" w:rsidRPr="002929AF">
        <w:t xml:space="preserve">as </w:t>
      </w:r>
      <w:r w:rsidR="0056043B" w:rsidRPr="002929AF">
        <w:t xml:space="preserve">biological beings, as </w:t>
      </w:r>
      <w:r w:rsidRPr="002929AF">
        <w:t>biological bodies are vulnerable and heavy</w:t>
      </w:r>
      <w:r w:rsidR="009B02D3" w:rsidRPr="002929AF">
        <w:t>.</w:t>
      </w:r>
      <w:r w:rsidR="0056043B" w:rsidRPr="002929AF">
        <w:t xml:space="preserve"> </w:t>
      </w:r>
      <w:r w:rsidR="00155E7D" w:rsidRPr="002929AF">
        <w:t>The m</w:t>
      </w:r>
      <w:r w:rsidR="0056043B" w:rsidRPr="002929AF">
        <w:t>ore probable form of material existence of ETI is some combination of AI and nanotechnology.</w:t>
      </w:r>
    </w:p>
    <w:p w14:paraId="59E7AAE9" w14:textId="686D7473" w:rsidR="00EB0B47" w:rsidRPr="002929AF" w:rsidRDefault="00F8385E" w:rsidP="00B643C7">
      <w:pPr>
        <w:shd w:val="clear" w:color="auto" w:fill="FFFFFF"/>
        <w:spacing w:before="100" w:beforeAutospacing="1" w:after="100" w:afterAutospacing="1"/>
        <w:jc w:val="both"/>
        <w:textAlignment w:val="baseline"/>
      </w:pPr>
      <w:r>
        <w:t>ET</w:t>
      </w:r>
      <w:r w:rsidR="00667BC0" w:rsidRPr="002929AF">
        <w:t xml:space="preserve"> nanobots could be in </w:t>
      </w:r>
      <w:r w:rsidR="00F33C54" w:rsidRPr="002929AF">
        <w:t>every</w:t>
      </w:r>
      <w:r w:rsidR="00667BC0" w:rsidRPr="002929AF">
        <w:t xml:space="preserve"> room </w:t>
      </w:r>
      <w:r w:rsidR="00155E7D" w:rsidRPr="002929AF">
        <w:t xml:space="preserve">right </w:t>
      </w:r>
      <w:r w:rsidR="00667BC0" w:rsidRPr="002929AF">
        <w:t>now</w:t>
      </w:r>
      <w:r w:rsidR="00155E7D" w:rsidRPr="002929AF">
        <w:t xml:space="preserve">; </w:t>
      </w:r>
      <w:r w:rsidR="00667BC0" w:rsidRPr="002929AF">
        <w:t xml:space="preserve">there </w:t>
      </w:r>
      <w:r w:rsidR="00155E7D" w:rsidRPr="002929AF">
        <w:t xml:space="preserve">would be </w:t>
      </w:r>
      <w:r w:rsidR="00667BC0" w:rsidRPr="002929AF">
        <w:t>no way</w:t>
      </w:r>
      <w:r w:rsidR="009B02D3" w:rsidRPr="002929AF">
        <w:t xml:space="preserve"> </w:t>
      </w:r>
      <w:r w:rsidR="00155E7D" w:rsidRPr="002929AF">
        <w:t xml:space="preserve">in which </w:t>
      </w:r>
      <w:r w:rsidR="00F33C54" w:rsidRPr="002929AF">
        <w:t xml:space="preserve">scientists could detect them, as they could be rare and as small as biological cells, and capable </w:t>
      </w:r>
      <w:r w:rsidR="00155E7D" w:rsidRPr="002929AF">
        <w:t xml:space="preserve">of </w:t>
      </w:r>
      <w:r w:rsidR="00F33C54" w:rsidRPr="002929AF">
        <w:t>mimicry.</w:t>
      </w:r>
      <w:r w:rsidR="00667BC0" w:rsidRPr="002929AF">
        <w:t xml:space="preserve"> But sooner or later</w:t>
      </w:r>
      <w:r w:rsidR="00155E7D" w:rsidRPr="002929AF">
        <w:t>,</w:t>
      </w:r>
      <w:r w:rsidR="00667BC0" w:rsidRPr="002929AF">
        <w:t xml:space="preserve"> developing human technologies will be able to find them, which </w:t>
      </w:r>
      <w:r w:rsidR="00155E7D" w:rsidRPr="002929AF">
        <w:t xml:space="preserve">might </w:t>
      </w:r>
      <w:r w:rsidR="00667BC0" w:rsidRPr="002929AF">
        <w:t xml:space="preserve">result in some form of confrontation. </w:t>
      </w:r>
    </w:p>
    <w:p w14:paraId="28FFD00E" w14:textId="7A67809C" w:rsidR="00381CB9" w:rsidRPr="002929AF" w:rsidRDefault="00381CB9" w:rsidP="00B643C7">
      <w:pPr>
        <w:shd w:val="clear" w:color="auto" w:fill="FFFFFF"/>
        <w:spacing w:before="100" w:beforeAutospacing="1" w:after="100" w:afterAutospacing="1"/>
        <w:jc w:val="both"/>
        <w:textAlignment w:val="baseline"/>
      </w:pPr>
      <w:r w:rsidRPr="002929AF">
        <w:t xml:space="preserve">Drexler suggested </w:t>
      </w:r>
      <w:r w:rsidR="00155E7D" w:rsidRPr="002929AF">
        <w:t xml:space="preserve">a </w:t>
      </w:r>
      <w:r w:rsidRPr="002929AF">
        <w:t xml:space="preserve">scenario of self-replicating nanоrobots, which convert </w:t>
      </w:r>
      <w:r w:rsidR="00155E7D" w:rsidRPr="002929AF">
        <w:t xml:space="preserve">the entire surface of the </w:t>
      </w:r>
      <w:r w:rsidRPr="002929AF">
        <w:t>Earth in</w:t>
      </w:r>
      <w:r w:rsidR="00155E7D" w:rsidRPr="002929AF">
        <w:t>to</w:t>
      </w:r>
      <w:r w:rsidRPr="002929AF">
        <w:t xml:space="preserve"> </w:t>
      </w:r>
      <w:r w:rsidR="00155E7D" w:rsidRPr="002929AF">
        <w:t>g</w:t>
      </w:r>
      <w:r w:rsidRPr="002929AF">
        <w:t xml:space="preserve">rey </w:t>
      </w:r>
      <w:r w:rsidR="00155E7D" w:rsidRPr="002929AF">
        <w:t>goo</w:t>
      </w:r>
      <w:r w:rsidRPr="002929AF">
        <w:t xml:space="preserve">, destroying </w:t>
      </w:r>
      <w:r w:rsidR="009F6D83" w:rsidRPr="002929AF">
        <w:t xml:space="preserve">the </w:t>
      </w:r>
      <w:r w:rsidRPr="002929AF">
        <w:t>biosphere</w:t>
      </w:r>
      <w:r w:rsidR="004B31EF" w:rsidRPr="002929AF">
        <w:t xml:space="preserve"> </w:t>
      </w:r>
      <w:r w:rsidR="004B31EF" w:rsidRPr="002929AF">
        <w:fldChar w:fldCharType="begin"/>
      </w:r>
      <w:r w:rsidR="00256F4A">
        <w:instrText xml:space="preserve"> ADDIN ZOTERO_ITEM CSL_CITATION {"citationID":"9TacTzrR","properties":{"formattedCitation":"[48,49]","plainCitation":"[48,49]","noteIndex":0},"citationItems":[{"id":1267,"uris":["http://zotero.org/groups/1442139/items/H5SSKQIB"],"uri":["http://zotero.org/groups/1442139/items/H5SSKQIB"],"itemData":{"id":1267,"type":"book","title":"E.: Engines of Creation","publisher":"Anchor Press","language":"en","author":[{"literal":"Drexler"}],"issued":{"date-parts":[["1986"]]}}},{"id":775,"uris":["http://zotero.org/users/3736454/items/BPJBDK49"],"uri":["http://zotero.org/users/3736454/items/BPJBDK49"],"itemData":{"id":775,"type":"book","title":"Some Limits to Global Ecophagy by Biovorous Nanoreplicators, with Public Policy Recommendations","publisher":"Foresight Institute Technical Report","language":"en","author":[{"family":"Freitas","given":"R."}],"issued":{"date-parts":[["2000"]]}}}],"schema":"https://github.com/citation-style-language/schema/raw/master/csl-citation.json"} </w:instrText>
      </w:r>
      <w:r w:rsidR="004B31EF" w:rsidRPr="002929AF">
        <w:fldChar w:fldCharType="separate"/>
      </w:r>
      <w:r w:rsidR="00256F4A">
        <w:rPr>
          <w:noProof/>
        </w:rPr>
        <w:t>[48,49]</w:t>
      </w:r>
      <w:r w:rsidR="004B31EF" w:rsidRPr="002929AF">
        <w:fldChar w:fldCharType="end"/>
      </w:r>
      <w:r w:rsidRPr="002929AF">
        <w:t>. The same uncontrollably replicating nanobots could travel in space</w:t>
      </w:r>
      <w:r w:rsidR="00495845" w:rsidRPr="002929AF">
        <w:t xml:space="preserve">. If their onboard AI </w:t>
      </w:r>
      <w:r w:rsidR="00C3063D" w:rsidRPr="002929AF">
        <w:t>advanced</w:t>
      </w:r>
      <w:r w:rsidR="00495845" w:rsidRPr="002929AF">
        <w:t xml:space="preserve">, they could build vNPs for effective interstellar travel, or </w:t>
      </w:r>
      <w:r w:rsidR="009F6D83" w:rsidRPr="002929AF">
        <w:t xml:space="preserve">even </w:t>
      </w:r>
      <w:r w:rsidR="00495845" w:rsidRPr="002929AF">
        <w:t xml:space="preserve">travel inside interstellar asteroids like </w:t>
      </w:r>
      <w:r w:rsidR="004B31EF" w:rsidRPr="002929AF">
        <w:t>Oumuamua</w:t>
      </w:r>
      <w:r w:rsidR="0072071E" w:rsidRPr="002929AF">
        <w:t xml:space="preserve">, which </w:t>
      </w:r>
      <w:r w:rsidR="009F6D83" w:rsidRPr="002929AF">
        <w:t xml:space="preserve">has </w:t>
      </w:r>
      <w:r w:rsidR="0072071E" w:rsidRPr="002929AF">
        <w:t>demonstrated some strange changes of rotation,</w:t>
      </w:r>
      <w:r w:rsidR="00653B22" w:rsidRPr="002929AF">
        <w:t xml:space="preserve"> and recently attracted </w:t>
      </w:r>
      <w:r w:rsidR="009F6D83" w:rsidRPr="002929AF">
        <w:t xml:space="preserve">the </w:t>
      </w:r>
      <w:r w:rsidR="00653B22" w:rsidRPr="002929AF">
        <w:t xml:space="preserve">attention of </w:t>
      </w:r>
      <w:r w:rsidR="009F6D83" w:rsidRPr="002929AF">
        <w:t xml:space="preserve">the </w:t>
      </w:r>
      <w:r w:rsidR="00653B22" w:rsidRPr="002929AF">
        <w:t xml:space="preserve">SETI </w:t>
      </w:r>
      <w:r w:rsidR="009F6D83" w:rsidRPr="002929AF">
        <w:t xml:space="preserve">community </w:t>
      </w:r>
      <w:r w:rsidR="00653B22" w:rsidRPr="002929AF">
        <w:fldChar w:fldCharType="begin"/>
      </w:r>
      <w:r w:rsidR="00256F4A">
        <w:instrText xml:space="preserve"> ADDIN ZOTERO_ITEM CSL_CITATION {"citationID":"xfHmPDME","properties":{"formattedCitation":"[50]","plainCitation":"[50]","noteIndex":0},"citationItems":[{"id":8825,"uris":["http://zotero.org/users/3736454/items/FHBW25DV"],"uri":["http://zotero.org/users/3736454/items/FHBW25DV"],"itemData":{"id":8825,"type":"article-journal","title":"Breakthrough Listen Observations of 1I/′ Oumuamua with the GBT","container-title":"Research Notes of the AAS","page":"9","volume":"2","issue":"1","source":"Google Scholar","author":[{"family":"Enriquez","given":"J. Emilio"},{"family":"Siemion","given":"Andrew"},{"family":"Lazio","given":"T. Joseph W."},{"family":"Lebofsky","given":"Matt"},{"family":"MacMahon","given":"David HE"},{"family":"Park","given":"Ryan S."},{"family":"Croft","given":"Steve"},{"family":"DeBoer","given":"David"},{"family":"Gizani","given":"Nectaria"},{"family":"Gajjar","given":"Vishal"}],"issued":{"date-parts":[["2018"]]}}}],"schema":"https://github.com/citation-style-language/schema/raw/master/csl-citation.json"} </w:instrText>
      </w:r>
      <w:r w:rsidR="00653B22" w:rsidRPr="002929AF">
        <w:fldChar w:fldCharType="separate"/>
      </w:r>
      <w:r w:rsidR="00256F4A">
        <w:rPr>
          <w:noProof/>
        </w:rPr>
        <w:t>[50]</w:t>
      </w:r>
      <w:r w:rsidR="00653B22" w:rsidRPr="002929AF">
        <w:fldChar w:fldCharType="end"/>
      </w:r>
      <w:r w:rsidR="00653B22" w:rsidRPr="002929AF">
        <w:t>.</w:t>
      </w:r>
      <w:r w:rsidR="0072071E" w:rsidRPr="002929AF">
        <w:t xml:space="preserve"> </w:t>
      </w:r>
      <w:r w:rsidR="00653B22" w:rsidRPr="002929AF">
        <w:t>Such activity</w:t>
      </w:r>
      <w:r w:rsidR="0072071E" w:rsidRPr="002929AF">
        <w:t xml:space="preserve"> may </w:t>
      </w:r>
      <w:r w:rsidR="00415339" w:rsidRPr="002929AF">
        <w:t xml:space="preserve">be </w:t>
      </w:r>
      <w:r w:rsidR="0072071E" w:rsidRPr="002929AF">
        <w:t>explain</w:t>
      </w:r>
      <w:r w:rsidR="00415339" w:rsidRPr="002929AF">
        <w:t>ed</w:t>
      </w:r>
      <w:r w:rsidR="0072071E" w:rsidRPr="002929AF">
        <w:t xml:space="preserve"> </w:t>
      </w:r>
      <w:r w:rsidR="004B31EF" w:rsidRPr="002929AF">
        <w:t xml:space="preserve">by </w:t>
      </w:r>
      <w:r w:rsidR="00415339" w:rsidRPr="002929AF">
        <w:t xml:space="preserve">the </w:t>
      </w:r>
      <w:r w:rsidR="004B31EF" w:rsidRPr="002929AF">
        <w:t xml:space="preserve">activity of </w:t>
      </w:r>
      <w:r w:rsidR="00F8385E">
        <w:t>ET</w:t>
      </w:r>
      <w:r w:rsidR="004B31EF" w:rsidRPr="002929AF">
        <w:t xml:space="preserve"> nanobots, living like grass on its surface.</w:t>
      </w:r>
      <w:r w:rsidR="0072071E" w:rsidRPr="002929AF">
        <w:t xml:space="preserve"> </w:t>
      </w:r>
      <w:r w:rsidR="00495845" w:rsidRPr="002929AF">
        <w:t xml:space="preserve">For obvious selection reasons, the most quickly </w:t>
      </w:r>
      <w:r w:rsidR="00415339" w:rsidRPr="002929AF">
        <w:t xml:space="preserve">traveling </w:t>
      </w:r>
      <w:r w:rsidR="00495845" w:rsidRPr="002929AF">
        <w:t xml:space="preserve">interstellar nanobots are </w:t>
      </w:r>
      <w:r w:rsidR="00415339" w:rsidRPr="002929AF">
        <w:t xml:space="preserve">the </w:t>
      </w:r>
      <w:r w:rsidR="00495845" w:rsidRPr="002929AF">
        <w:t>most likely to occur in our vicinity</w:t>
      </w:r>
      <w:r w:rsidR="00653B22" w:rsidRPr="002929AF">
        <w:t xml:space="preserve">, so they are more likely to be vNPs with </w:t>
      </w:r>
      <w:r w:rsidR="0056043B" w:rsidRPr="002929AF">
        <w:t xml:space="preserve">advanced </w:t>
      </w:r>
      <w:r w:rsidR="00653B22" w:rsidRPr="002929AF">
        <w:t>AI.</w:t>
      </w:r>
    </w:p>
    <w:p w14:paraId="0AF4B252" w14:textId="460EC533" w:rsidR="00EB0B47" w:rsidRPr="002929AF" w:rsidRDefault="00EB0B47" w:rsidP="00B643C7">
      <w:pPr>
        <w:pStyle w:val="Heading2"/>
        <w:rPr>
          <w:rFonts w:ascii="Times New Roman" w:hAnsi="Times New Roman" w:cs="Times New Roman"/>
        </w:rPr>
      </w:pPr>
      <w:bookmarkStart w:id="33" w:name="_Toc521692858"/>
      <w:bookmarkStart w:id="34" w:name="_Toc522277748"/>
      <w:r w:rsidRPr="002929AF">
        <w:rPr>
          <w:rFonts w:ascii="Times New Roman" w:hAnsi="Times New Roman" w:cs="Times New Roman"/>
        </w:rPr>
        <w:t xml:space="preserve">4.2. Invisible </w:t>
      </w:r>
      <w:r w:rsidR="00F8385E">
        <w:rPr>
          <w:rFonts w:ascii="Times New Roman" w:hAnsi="Times New Roman" w:cs="Times New Roman"/>
        </w:rPr>
        <w:t>ET</w:t>
      </w:r>
      <w:r w:rsidRPr="002929AF">
        <w:rPr>
          <w:rFonts w:ascii="Times New Roman" w:hAnsi="Times New Roman" w:cs="Times New Roman"/>
        </w:rPr>
        <w:t>s as berserkers</w:t>
      </w:r>
      <w:bookmarkEnd w:id="33"/>
      <w:bookmarkEnd w:id="34"/>
    </w:p>
    <w:p w14:paraId="0EAD9AAB" w14:textId="768DE26B" w:rsidR="0056043B" w:rsidRPr="002929AF" w:rsidRDefault="0056043B" w:rsidP="00B643C7">
      <w:pPr>
        <w:shd w:val="clear" w:color="auto" w:fill="FFFFFF"/>
        <w:spacing w:before="100" w:beforeAutospacing="1" w:after="100" w:afterAutospacing="1"/>
        <w:jc w:val="both"/>
        <w:textAlignment w:val="baseline"/>
      </w:pPr>
      <w:r w:rsidRPr="002929AF">
        <w:t xml:space="preserve">If </w:t>
      </w:r>
      <w:r w:rsidR="001502CF">
        <w:t>Earth is</w:t>
      </w:r>
      <w:r w:rsidRPr="002929AF">
        <w:t xml:space="preserve"> located inside the sphere of the intelligence explosion wave of a</w:t>
      </w:r>
      <w:r w:rsidR="00B57385" w:rsidRPr="002929AF">
        <w:t>n</w:t>
      </w:r>
      <w:r w:rsidRPr="002929AF">
        <w:t xml:space="preserve"> ET AI</w:t>
      </w:r>
      <w:r w:rsidR="001502CF">
        <w:t>, it</w:t>
      </w:r>
      <w:r w:rsidRPr="002929AF">
        <w:t xml:space="preserve"> may choose not to use all the matter for computronium or Dyson spheres, but </w:t>
      </w:r>
      <w:r w:rsidR="00B57385" w:rsidRPr="002929AF">
        <w:t xml:space="preserve">instead </w:t>
      </w:r>
      <w:r w:rsidRPr="002929AF">
        <w:t xml:space="preserve">hide and wait </w:t>
      </w:r>
      <w:r w:rsidR="00B57385" w:rsidRPr="002929AF">
        <w:t xml:space="preserve">for </w:t>
      </w:r>
      <w:r w:rsidRPr="002929AF">
        <w:t xml:space="preserve">better conditions for calculations </w:t>
      </w:r>
      <w:r w:rsidRPr="002929AF">
        <w:fldChar w:fldCharType="begin"/>
      </w:r>
      <w:r w:rsidR="00C3063D" w:rsidRPr="002929AF">
        <w:instrText xml:space="preserve"> ADDIN ZOTERO_ITEM CSL_CITATION {"citationID":"UXdaqpks","properties":{"formattedCitation":"(A. Sandberg, Armstrong, and Cirkovic 2017)","plainCitation":"(A. Sandberg, Armstrong, and Cirkovic 2017)","dontUpdate":true,"noteIndex":0},"citationItems":[{"id":2804,"uris":["http://zotero.org/users/3736454/items/TDRCUMS7"],"uri":["http://zotero.org/users/3736454/items/TDRCUMS7"],"itemData":{"id":2804,"type":"article-journal","title":"That is not dead which can eternal lie: the aestivation hypothesis for resolving Fermi's paradox","container-title":"arXiv preprint arXiv:1705.03394","journalAbbreviation":"arXiv preprint arXiv:1705.03394","author":[{"family":"Sandberg","given":"A."},{"family":"Armstrong","given":"S."},{"family":"Cirkovic","given":"Milan M"}],"issued":{"date-parts":[["2017"]]}}}],"schema":"https://github.com/citation-style-language/schema/raw/master/csl-citation.json"} </w:instrText>
      </w:r>
      <w:r w:rsidRPr="002929AF">
        <w:fldChar w:fldCharType="separate"/>
      </w:r>
      <w:r w:rsidR="00A708C6" w:rsidRPr="002929AF">
        <w:rPr>
          <w:noProof/>
        </w:rPr>
        <w:t>(Sandberg, Armstrong, and Cirkovic 2017)</w:t>
      </w:r>
      <w:r w:rsidRPr="002929AF">
        <w:fldChar w:fldCharType="end"/>
      </w:r>
      <w:r w:rsidRPr="002929AF">
        <w:t xml:space="preserve">. However, </w:t>
      </w:r>
      <w:r w:rsidR="00B57385" w:rsidRPr="002929AF">
        <w:t>for self-</w:t>
      </w:r>
      <w:r w:rsidR="00B57385" w:rsidRPr="002929AF">
        <w:lastRenderedPageBreak/>
        <w:t xml:space="preserve">protection </w:t>
      </w:r>
      <w:r w:rsidRPr="002929AF">
        <w:t xml:space="preserve">it </w:t>
      </w:r>
      <w:r w:rsidR="00B57385" w:rsidRPr="002929AF">
        <w:t xml:space="preserve">must </w:t>
      </w:r>
      <w:r w:rsidRPr="002929AF">
        <w:t xml:space="preserve">ensure that adversarial civilizations will not appear inside its sphere of influence, so such </w:t>
      </w:r>
      <w:r w:rsidR="00F8385E">
        <w:t>ET</w:t>
      </w:r>
      <w:r w:rsidRPr="002929AF">
        <w:t xml:space="preserve"> nanotech </w:t>
      </w:r>
      <w:r w:rsidR="00B57385" w:rsidRPr="002929AF">
        <w:t xml:space="preserve">will have </w:t>
      </w:r>
      <w:r w:rsidRPr="002929AF">
        <w:t xml:space="preserve">to prevent </w:t>
      </w:r>
      <w:r w:rsidR="00B57385" w:rsidRPr="002929AF">
        <w:t xml:space="preserve">the </w:t>
      </w:r>
      <w:r w:rsidRPr="002929AF">
        <w:t>creation of self-improving AI</w:t>
      </w:r>
      <w:r w:rsidR="00D83727" w:rsidRPr="002929AF">
        <w:t xml:space="preserve"> by humanity</w:t>
      </w:r>
      <w:r w:rsidRPr="002929AF">
        <w:t>.</w:t>
      </w:r>
    </w:p>
    <w:p w14:paraId="48DE8724" w14:textId="3C34288B" w:rsidR="004C48E1" w:rsidRPr="002929AF" w:rsidRDefault="00667BC0" w:rsidP="00B643C7">
      <w:pPr>
        <w:shd w:val="clear" w:color="auto" w:fill="FFFFFF"/>
        <w:spacing w:before="100" w:beforeAutospacing="1" w:after="100" w:afterAutospacing="1"/>
        <w:jc w:val="both"/>
        <w:textAlignment w:val="baseline"/>
      </w:pPr>
      <w:r w:rsidRPr="002929AF">
        <w:t xml:space="preserve">If there are </w:t>
      </w:r>
      <w:r w:rsidR="00F8385E">
        <w:t>ET</w:t>
      </w:r>
      <w:r w:rsidRPr="002929AF">
        <w:t>s here, they could be in “</w:t>
      </w:r>
      <w:r w:rsidR="00D83727" w:rsidRPr="002929AF">
        <w:t>berserker</w:t>
      </w:r>
      <w:r w:rsidRPr="002929AF">
        <w:t>” mode, i.e. wait</w:t>
      </w:r>
      <w:r w:rsidR="00D83727" w:rsidRPr="002929AF">
        <w:t>ing</w:t>
      </w:r>
      <w:r w:rsidRPr="002929AF">
        <w:t xml:space="preserve"> until humanity reaches some unknown threshold and </w:t>
      </w:r>
      <w:r w:rsidR="00D83727" w:rsidRPr="002929AF">
        <w:t xml:space="preserve">only </w:t>
      </w:r>
      <w:r w:rsidRPr="002929AF">
        <w:t>then attack</w:t>
      </w:r>
      <w:r w:rsidR="00D83727" w:rsidRPr="002929AF">
        <w:t>ing</w:t>
      </w:r>
      <w:r w:rsidR="004C48E1" w:rsidRPr="002929AF">
        <w:t xml:space="preserve"> (if the threshold was before now, we would not be able to discuss it</w:t>
      </w:r>
      <w:r w:rsidR="009B02D3" w:rsidRPr="002929AF">
        <w:t xml:space="preserve">, so </w:t>
      </w:r>
      <w:r w:rsidR="00D83727" w:rsidRPr="002929AF">
        <w:t>t</w:t>
      </w:r>
      <w:r w:rsidR="009B02D3" w:rsidRPr="002929AF">
        <w:t>here is some form of selection bias</w:t>
      </w:r>
      <w:r w:rsidR="004C48E1" w:rsidRPr="002929AF">
        <w:t>)</w:t>
      </w:r>
      <w:r w:rsidRPr="002929AF">
        <w:t xml:space="preserve">. </w:t>
      </w:r>
      <w:r w:rsidR="00EB0B47" w:rsidRPr="002929AF">
        <w:t>The idea of</w:t>
      </w:r>
      <w:r w:rsidR="0056043B" w:rsidRPr="002929AF">
        <w:t xml:space="preserve"> vNPs as</w:t>
      </w:r>
      <w:r w:rsidR="00EB0B47" w:rsidRPr="002929AF">
        <w:t xml:space="preserve"> “berserkers” appeared in </w:t>
      </w:r>
      <w:r w:rsidR="00D83727" w:rsidRPr="002929AF">
        <w:t xml:space="preserve">a </w:t>
      </w:r>
      <w:r w:rsidR="00EB0B47" w:rsidRPr="002929AF">
        <w:t xml:space="preserve">novel </w:t>
      </w:r>
      <w:r w:rsidR="00D83727" w:rsidRPr="002929AF">
        <w:t>by</w:t>
      </w:r>
      <w:r w:rsidR="00C3063D" w:rsidRPr="002929AF">
        <w:t xml:space="preserve"> </w:t>
      </w:r>
      <w:r w:rsidR="00C3063D" w:rsidRPr="002929AF">
        <w:rPr>
          <w:noProof/>
        </w:rPr>
        <w:t>Saberhagen</w:t>
      </w:r>
      <w:r w:rsidR="00D83727" w:rsidRPr="002929AF">
        <w:t xml:space="preserve"> </w:t>
      </w:r>
      <w:r w:rsidR="00EB0B47" w:rsidRPr="002929AF">
        <w:fldChar w:fldCharType="begin"/>
      </w:r>
      <w:r w:rsidR="008A0B62" w:rsidRPr="002929AF">
        <w:instrText xml:space="preserve"> ADDIN ZOTERO_ITEM CSL_CITATION {"citationID":"lFSF1mto","properties":{"formattedCitation":"(Saberhagen 1984)","plainCitation":"(Saberhagen 1984)","dontUpdate":true,"noteIndex":0},"citationItems":[{"id":8818,"uris":["http://zotero.org/users/3736454/items/X4X3JMNH"],"uri":["http://zotero.org/users/3736454/items/X4X3JMNH"],"itemData":{"id":8818,"type":"book","title":"Berserker","publisher":"Ace Books","source":"Google Scholar","author":[{"family":"Saberhagen","given":"Fred"}],"issued":{"date-parts":[["1984"]]}}}],"schema":"https://github.com/citation-style-language/schema/raw/master/csl-citation.json"} </w:instrText>
      </w:r>
      <w:r w:rsidR="00EB0B47" w:rsidRPr="002929AF">
        <w:fldChar w:fldCharType="separate"/>
      </w:r>
      <w:r w:rsidR="00EB0B47" w:rsidRPr="002929AF">
        <w:rPr>
          <w:noProof/>
        </w:rPr>
        <w:t>(1984)</w:t>
      </w:r>
      <w:r w:rsidR="00EB0B47" w:rsidRPr="002929AF">
        <w:fldChar w:fldCharType="end"/>
      </w:r>
      <w:r w:rsidR="00EB0B47" w:rsidRPr="002929AF">
        <w:t>.</w:t>
      </w:r>
      <w:r w:rsidR="00A708C6" w:rsidRPr="002929AF">
        <w:t xml:space="preserve"> Sandberg and Armstrong have </w:t>
      </w:r>
      <w:r w:rsidR="00D83DCC" w:rsidRPr="002929AF">
        <w:t xml:space="preserve">performed a </w:t>
      </w:r>
      <w:r w:rsidR="00A708C6" w:rsidRPr="002929AF">
        <w:t xml:space="preserve">theoretical analysis of the “deadly probes scenario” </w:t>
      </w:r>
      <w:r w:rsidR="00A708C6" w:rsidRPr="002929AF">
        <w:fldChar w:fldCharType="begin"/>
      </w:r>
      <w:r w:rsidR="00C3063D" w:rsidRPr="002929AF">
        <w:instrText xml:space="preserve"> ADDIN ZOTERO_ITEM CSL_CITATION {"citationID":"crQqLDXj","properties":{"formattedCitation":"(Anders Sandberg and Armstrong 2013)","plainCitation":"(Anders Sandberg and Armstrong 2013)","dontUpdate":true,"noteIndex":0},"citationItems":[{"id":8869,"uris":["http://zotero.org/users/3736454/items/UTI8ENHC"],"uri":["http://zotero.org/users/3736454/items/UTI8ENHC"],"itemData":{"id":8869,"type":"paper-conference","title":"Hunters in the dark: Game theory analysis of the deadly probes scenario","container-title":"Poster presented at the National Astronomy Meeting of the Royal Astonomical Society (NAM2013)","source":"Google Scholar","shortTitle":"Hunters in the dark","author":[{"family":"Sandberg","given":"Anders"},{"family":"Armstrong","given":"Stuart"}],"issued":{"date-parts":[["2013"]]}}}],"schema":"https://github.com/citation-style-language/schema/raw/master/csl-citation.json"} </w:instrText>
      </w:r>
      <w:r w:rsidR="00A708C6" w:rsidRPr="002929AF">
        <w:fldChar w:fldCharType="separate"/>
      </w:r>
      <w:r w:rsidR="00A708C6" w:rsidRPr="002929AF">
        <w:rPr>
          <w:noProof/>
        </w:rPr>
        <w:t>(Sandberg and Armstrong 2013)</w:t>
      </w:r>
      <w:r w:rsidR="00A708C6" w:rsidRPr="002929AF">
        <w:fldChar w:fldCharType="end"/>
      </w:r>
      <w:r w:rsidR="008B5ADA" w:rsidRPr="002929AF">
        <w:t xml:space="preserve">, </w:t>
      </w:r>
      <w:r w:rsidR="00D83DCC" w:rsidRPr="002929AF">
        <w:t xml:space="preserve">in which </w:t>
      </w:r>
      <w:r w:rsidR="008B5ADA" w:rsidRPr="002929AF">
        <w:t xml:space="preserve">they conclude that such </w:t>
      </w:r>
      <w:r w:rsidR="00D83DCC" w:rsidRPr="002929AF">
        <w:t xml:space="preserve">a </w:t>
      </w:r>
      <w:r w:rsidR="008B5ADA" w:rsidRPr="002929AF">
        <w:t xml:space="preserve">scenario is unlikely given our continued existence and </w:t>
      </w:r>
      <w:r w:rsidR="00D83DCC" w:rsidRPr="002929AF">
        <w:t xml:space="preserve">the lack of </w:t>
      </w:r>
      <w:r w:rsidR="008B5ADA" w:rsidRPr="002929AF">
        <w:t>observable “</w:t>
      </w:r>
      <w:r w:rsidR="00D83DCC" w:rsidRPr="002929AF">
        <w:t xml:space="preserve">probe </w:t>
      </w:r>
      <w:r w:rsidR="008B5ADA" w:rsidRPr="002929AF">
        <w:t>wars”.</w:t>
      </w:r>
    </w:p>
    <w:p w14:paraId="5F7A214B" w14:textId="72358C61" w:rsidR="008E65E2" w:rsidRPr="002929AF" w:rsidRDefault="00F8385E" w:rsidP="00B643C7">
      <w:pPr>
        <w:shd w:val="clear" w:color="auto" w:fill="FFFFFF"/>
        <w:spacing w:before="100" w:beforeAutospacing="1" w:after="100" w:afterAutospacing="1"/>
        <w:jc w:val="both"/>
        <w:textAlignment w:val="baseline"/>
      </w:pPr>
      <w:r>
        <w:t>ET</w:t>
      </w:r>
      <w:r w:rsidR="008E65E2" w:rsidRPr="002929AF">
        <w:t xml:space="preserve"> berserkers could </w:t>
      </w:r>
      <w:r w:rsidR="008A18F5" w:rsidRPr="002929AF">
        <w:t xml:space="preserve">take the form of </w:t>
      </w:r>
      <w:r w:rsidR="008E65E2" w:rsidRPr="002929AF">
        <w:t xml:space="preserve">remote probes observing planets </w:t>
      </w:r>
      <w:r w:rsidR="008A18F5" w:rsidRPr="002929AF">
        <w:t xml:space="preserve">from space </w:t>
      </w:r>
      <w:r w:rsidR="008E65E2" w:rsidRPr="002929AF">
        <w:t>for signs of intelligen</w:t>
      </w:r>
      <w:r w:rsidR="008A18F5" w:rsidRPr="002929AF">
        <w:t>t</w:t>
      </w:r>
      <w:r w:rsidR="008E65E2" w:rsidRPr="002929AF">
        <w:t xml:space="preserve"> life, like radioemissions</w:t>
      </w:r>
      <w:r w:rsidR="000244B1">
        <w:t>. G</w:t>
      </w:r>
      <w:r w:rsidR="00082C8A" w:rsidRPr="002929AF">
        <w:t xml:space="preserve">iven </w:t>
      </w:r>
      <w:r w:rsidR="000244B1">
        <w:t xml:space="preserve">the </w:t>
      </w:r>
      <w:r w:rsidR="00082C8A" w:rsidRPr="002929AF">
        <w:t xml:space="preserve">possibility of </w:t>
      </w:r>
      <w:r>
        <w:t>ET</w:t>
      </w:r>
      <w:r w:rsidR="00082C8A" w:rsidRPr="002929AF">
        <w:t xml:space="preserve"> nanotechnology</w:t>
      </w:r>
      <w:r w:rsidR="000244B1">
        <w:t>,</w:t>
      </w:r>
      <w:r w:rsidR="00082C8A" w:rsidRPr="002929AF">
        <w:t xml:space="preserve"> they could be not very far</w:t>
      </w:r>
      <w:r w:rsidR="000244B1">
        <w:t xml:space="preserve"> away</w:t>
      </w:r>
      <w:r w:rsidR="00681EF1">
        <w:t>, as they could be very small and well disguised as natural objects, like small asteroids.</w:t>
      </w:r>
    </w:p>
    <w:p w14:paraId="45DA45CF" w14:textId="14C21ECD" w:rsidR="008E65E2" w:rsidRPr="002929AF" w:rsidRDefault="00EB0B47" w:rsidP="00B643C7">
      <w:pPr>
        <w:pStyle w:val="Heading2"/>
        <w:rPr>
          <w:rFonts w:ascii="Times New Roman" w:hAnsi="Times New Roman" w:cs="Times New Roman"/>
        </w:rPr>
      </w:pPr>
      <w:bookmarkStart w:id="35" w:name="_Toc521692859"/>
      <w:bookmarkStart w:id="36" w:name="_Toc522277749"/>
      <w:r w:rsidRPr="002929AF">
        <w:rPr>
          <w:rFonts w:ascii="Times New Roman" w:hAnsi="Times New Roman" w:cs="Times New Roman"/>
        </w:rPr>
        <w:t>4.3</w:t>
      </w:r>
      <w:r w:rsidR="008E65E2" w:rsidRPr="002929AF">
        <w:rPr>
          <w:rFonts w:ascii="Times New Roman" w:hAnsi="Times New Roman" w:cs="Times New Roman"/>
        </w:rPr>
        <w:t xml:space="preserve">. </w:t>
      </w:r>
      <w:r w:rsidR="00AB64CB">
        <w:rPr>
          <w:rFonts w:ascii="Times New Roman" w:hAnsi="Times New Roman" w:cs="Times New Roman"/>
        </w:rPr>
        <w:t>“</w:t>
      </w:r>
      <w:r w:rsidR="008E65E2" w:rsidRPr="002929AF">
        <w:rPr>
          <w:rFonts w:ascii="Times New Roman" w:hAnsi="Times New Roman" w:cs="Times New Roman"/>
        </w:rPr>
        <w:t>Bona fide</w:t>
      </w:r>
      <w:r w:rsidR="00AB64CB">
        <w:rPr>
          <w:rFonts w:ascii="Times New Roman" w:hAnsi="Times New Roman" w:cs="Times New Roman"/>
        </w:rPr>
        <w:t>”</w:t>
      </w:r>
      <w:r w:rsidR="008E65E2" w:rsidRPr="002929AF">
        <w:rPr>
          <w:rFonts w:ascii="Times New Roman" w:hAnsi="Times New Roman" w:cs="Times New Roman"/>
        </w:rPr>
        <w:t xml:space="preserve"> </w:t>
      </w:r>
      <w:r w:rsidR="00F8385E">
        <w:rPr>
          <w:rFonts w:ascii="Times New Roman" w:hAnsi="Times New Roman" w:cs="Times New Roman"/>
        </w:rPr>
        <w:t>ET</w:t>
      </w:r>
      <w:r w:rsidR="008E65E2" w:rsidRPr="002929AF">
        <w:rPr>
          <w:rFonts w:ascii="Times New Roman" w:hAnsi="Times New Roman" w:cs="Times New Roman"/>
        </w:rPr>
        <w:t xml:space="preserve"> invasion is very unlikely</w:t>
      </w:r>
      <w:bookmarkEnd w:id="35"/>
      <w:bookmarkEnd w:id="36"/>
    </w:p>
    <w:p w14:paraId="285D03C7" w14:textId="04E93769" w:rsidR="00754961" w:rsidRPr="002929AF" w:rsidRDefault="008A18F5" w:rsidP="00B643C7">
      <w:pPr>
        <w:shd w:val="clear" w:color="auto" w:fill="FFFFFF"/>
        <w:spacing w:before="100" w:beforeAutospacing="1" w:after="100" w:afterAutospacing="1"/>
        <w:jc w:val="both"/>
        <w:textAlignment w:val="baseline"/>
      </w:pPr>
      <w:r w:rsidRPr="002929AF">
        <w:t>It has been a</w:t>
      </w:r>
      <w:r w:rsidR="008E65E2" w:rsidRPr="002929AF">
        <w:t xml:space="preserve"> popular trope </w:t>
      </w:r>
      <w:r w:rsidRPr="002929AF">
        <w:t xml:space="preserve">since Wells’ </w:t>
      </w:r>
      <w:r w:rsidR="008E65E2" w:rsidRPr="002929AF">
        <w:t>“</w:t>
      </w:r>
      <w:r w:rsidR="00390750" w:rsidRPr="002929AF">
        <w:t xml:space="preserve">The </w:t>
      </w:r>
      <w:r w:rsidR="008E65E2" w:rsidRPr="002929AF">
        <w:t xml:space="preserve">War of </w:t>
      </w:r>
      <w:r w:rsidR="00390750" w:rsidRPr="002929AF">
        <w:t xml:space="preserve">the </w:t>
      </w:r>
      <w:r w:rsidR="008E65E2" w:rsidRPr="002929AF">
        <w:t xml:space="preserve">Worlds” </w:t>
      </w:r>
      <w:r w:rsidRPr="002929AF">
        <w:fldChar w:fldCharType="begin"/>
      </w:r>
      <w:r w:rsidR="00256F4A">
        <w:instrText xml:space="preserve"> ADDIN ZOTERO_ITEM CSL_CITATION {"citationID":"BX5QxJ7U","properties":{"formattedCitation":"[54]","plainCitation":"[54]","noteIndex":0},"citationItems":[{"id":8866,"uris":["http://zotero.org/users/3736454/items/2QBXLW2N"],"uri":["http://zotero.org/users/3736454/items/2QBXLW2N"],"itemData":{"id":8866,"type":"article-journal","title":"The War of the Worlds.","container-title":"Random House Value Publishing. The Complete Science Fiction Treasury of HG Wells: 2003","source":"Google Scholar","author":[{"family":"Wells","given":"Herbert George"}],"issued":{"date-parts":[["1898"]]}}}],"schema":"https://github.com/citation-style-language/schema/raw/master/csl-citation.json"} </w:instrText>
      </w:r>
      <w:r w:rsidRPr="002929AF">
        <w:fldChar w:fldCharType="separate"/>
      </w:r>
      <w:r w:rsidR="00256F4A">
        <w:rPr>
          <w:noProof/>
        </w:rPr>
        <w:t>[54]</w:t>
      </w:r>
      <w:r w:rsidRPr="002929AF">
        <w:fldChar w:fldCharType="end"/>
      </w:r>
      <w:r w:rsidRPr="002929AF">
        <w:t xml:space="preserve"> </w:t>
      </w:r>
      <w:r w:rsidR="008E65E2" w:rsidRPr="002929AF">
        <w:t xml:space="preserve">that </w:t>
      </w:r>
      <w:r w:rsidR="000244B1">
        <w:t xml:space="preserve">non-AI </w:t>
      </w:r>
      <w:r w:rsidR="00F8385E">
        <w:t>ET</w:t>
      </w:r>
      <w:r w:rsidR="008E65E2" w:rsidRPr="002929AF">
        <w:t>s would arrive on Earth with some aggressive goals, like getting new liv</w:t>
      </w:r>
      <w:r w:rsidR="00DC397A" w:rsidRPr="002929AF">
        <w:t>ing</w:t>
      </w:r>
      <w:r w:rsidR="008E65E2" w:rsidRPr="002929AF">
        <w:t xml:space="preserve"> space, enslaving humans, </w:t>
      </w:r>
      <w:r w:rsidR="00DC397A" w:rsidRPr="002929AF">
        <w:t xml:space="preserve">exploiting </w:t>
      </w:r>
      <w:r w:rsidR="008E65E2" w:rsidRPr="002929AF">
        <w:t>our natural resources</w:t>
      </w:r>
      <w:r w:rsidR="00DC397A" w:rsidRPr="002929AF">
        <w:t>,</w:t>
      </w:r>
      <w:r w:rsidR="008E65E2" w:rsidRPr="002929AF">
        <w:t xml:space="preserve"> or </w:t>
      </w:r>
      <w:r w:rsidR="00DC397A" w:rsidRPr="002929AF">
        <w:t>hunting humans for recreation</w:t>
      </w:r>
      <w:r w:rsidR="008E65E2" w:rsidRPr="002929AF">
        <w:t>.</w:t>
      </w:r>
      <w:r w:rsidR="00DB14F2" w:rsidRPr="002929AF">
        <w:t xml:space="preserve"> However, </w:t>
      </w:r>
      <w:r w:rsidR="00DC397A" w:rsidRPr="002929AF">
        <w:t xml:space="preserve">this </w:t>
      </w:r>
      <w:r w:rsidR="00DB14F2" w:rsidRPr="002929AF">
        <w:t xml:space="preserve">is very unlikely for </w:t>
      </w:r>
      <w:r w:rsidR="00754961" w:rsidRPr="002929AF">
        <w:t>several</w:t>
      </w:r>
      <w:r w:rsidR="00DB14F2" w:rsidRPr="002929AF">
        <w:t xml:space="preserve"> reasons. </w:t>
      </w:r>
    </w:p>
    <w:p w14:paraId="51A500D3" w14:textId="5CFD4787" w:rsidR="000E6E9C" w:rsidRPr="002929AF" w:rsidRDefault="00DB14F2" w:rsidP="00B643C7">
      <w:pPr>
        <w:shd w:val="clear" w:color="auto" w:fill="FFFFFF"/>
        <w:spacing w:before="100" w:beforeAutospacing="1" w:after="100" w:afterAutospacing="1"/>
        <w:jc w:val="both"/>
        <w:textAlignment w:val="baseline"/>
      </w:pPr>
      <w:r w:rsidRPr="002929AF">
        <w:t xml:space="preserve">First, the moment of </w:t>
      </w:r>
      <w:r w:rsidR="00E518F0" w:rsidRPr="002929AF">
        <w:t xml:space="preserve">an ETI’s </w:t>
      </w:r>
      <w:r w:rsidRPr="002929AF">
        <w:t xml:space="preserve">arrival </w:t>
      </w:r>
      <w:r w:rsidR="00E518F0" w:rsidRPr="002929AF">
        <w:t xml:space="preserve">is </w:t>
      </w:r>
      <w:r w:rsidRPr="002929AF">
        <w:t xml:space="preserve">unlikely to coincide </w:t>
      </w:r>
      <w:r w:rsidR="001B7392" w:rsidRPr="002929AF">
        <w:t>with</w:t>
      </w:r>
      <w:r w:rsidRPr="002929AF">
        <w:t xml:space="preserve"> </w:t>
      </w:r>
      <w:r w:rsidR="00E518F0" w:rsidRPr="002929AF">
        <w:rPr>
          <w:i/>
        </w:rPr>
        <w:t>this</w:t>
      </w:r>
      <w:r w:rsidRPr="002929AF">
        <w:t xml:space="preserve"> moment </w:t>
      </w:r>
      <w:r w:rsidR="00E518F0" w:rsidRPr="002929AF">
        <w:t xml:space="preserve">in the history of the </w:t>
      </w:r>
      <w:r w:rsidRPr="002929AF">
        <w:t>Earth</w:t>
      </w:r>
      <w:r w:rsidR="00EA40C6" w:rsidRPr="002929AF">
        <w:t xml:space="preserve">. Different civilizations are likely </w:t>
      </w:r>
      <w:r w:rsidR="00E518F0" w:rsidRPr="002929AF">
        <w:t xml:space="preserve">to </w:t>
      </w:r>
      <w:r w:rsidR="000805C0" w:rsidRPr="002929AF">
        <w:t>hav</w:t>
      </w:r>
      <w:r w:rsidR="00E518F0" w:rsidRPr="002929AF">
        <w:t>e</w:t>
      </w:r>
      <w:r w:rsidR="00EA40C6" w:rsidRPr="002929AF">
        <w:t xml:space="preserve"> </w:t>
      </w:r>
      <w:r w:rsidR="00E518F0" w:rsidRPr="002929AF">
        <w:t xml:space="preserve">an </w:t>
      </w:r>
      <w:r w:rsidR="001B7392" w:rsidRPr="002929AF">
        <w:t xml:space="preserve">age </w:t>
      </w:r>
      <w:r w:rsidR="00EA40C6" w:rsidRPr="002929AF">
        <w:t xml:space="preserve">difference </w:t>
      </w:r>
      <w:r w:rsidR="00E518F0" w:rsidRPr="002929AF">
        <w:t xml:space="preserve">on the order of </w:t>
      </w:r>
      <w:r w:rsidR="00EA40C6" w:rsidRPr="002929AF">
        <w:t>billions</w:t>
      </w:r>
      <w:r w:rsidR="000805C0" w:rsidRPr="002929AF">
        <w:t xml:space="preserve"> </w:t>
      </w:r>
      <w:r w:rsidR="001B7392" w:rsidRPr="002929AF">
        <w:t xml:space="preserve">of </w:t>
      </w:r>
      <w:r w:rsidR="000805C0" w:rsidRPr="002929AF">
        <w:t>years</w:t>
      </w:r>
      <w:r w:rsidR="00EA40C6" w:rsidRPr="002929AF">
        <w:t xml:space="preserve">, based on the </w:t>
      </w:r>
      <w:r w:rsidR="00E518F0" w:rsidRPr="002929AF">
        <w:t xml:space="preserve">13.8-billion-year </w:t>
      </w:r>
      <w:r w:rsidR="00EA40C6" w:rsidRPr="002929AF">
        <w:t>age of the Universe</w:t>
      </w:r>
      <w:r w:rsidR="001B7392" w:rsidRPr="002929AF">
        <w:t>. Thus,</w:t>
      </w:r>
      <w:r w:rsidR="00EA40C6" w:rsidRPr="002929AF">
        <w:t xml:space="preserve"> </w:t>
      </w:r>
      <w:r w:rsidR="00754961" w:rsidRPr="002929AF">
        <w:t xml:space="preserve">the probability of </w:t>
      </w:r>
      <w:r w:rsidR="00F8385E">
        <w:t>ET</w:t>
      </w:r>
      <w:r w:rsidR="00754961" w:rsidRPr="002929AF">
        <w:t xml:space="preserve"> arrival is </w:t>
      </w:r>
      <w:r w:rsidR="000244B1">
        <w:t xml:space="preserve">likely fairly </w:t>
      </w:r>
      <w:r w:rsidR="00754961" w:rsidRPr="002929AF">
        <w:t>smoothly distributed over Earth</w:t>
      </w:r>
      <w:r w:rsidR="009D056F" w:rsidRPr="002929AF">
        <w:t>’s</w:t>
      </w:r>
      <w:r w:rsidR="00754961" w:rsidRPr="002929AF">
        <w:t xml:space="preserve"> history, and </w:t>
      </w:r>
      <w:r w:rsidR="001B7392" w:rsidRPr="002929AF">
        <w:t xml:space="preserve">its probability </w:t>
      </w:r>
      <w:r w:rsidR="009D056F" w:rsidRPr="002929AF">
        <w:t xml:space="preserve">in this century </w:t>
      </w:r>
      <w:r w:rsidR="001B7392" w:rsidRPr="002929AF">
        <w:t xml:space="preserve">is </w:t>
      </w:r>
      <w:r w:rsidR="00754961" w:rsidRPr="002929AF">
        <w:t xml:space="preserve">only </w:t>
      </w:r>
      <w:proofErr w:type="gramStart"/>
      <w:r w:rsidR="00754961" w:rsidRPr="002929AF">
        <w:t>1:</w:t>
      </w:r>
      <w:r w:rsidR="004B2FF7">
        <w:t>~</w:t>
      </w:r>
      <w:proofErr w:type="gramEnd"/>
      <w:r w:rsidR="00754961" w:rsidRPr="002929AF">
        <w:t xml:space="preserve">40 000 000. Also, as we said above, </w:t>
      </w:r>
      <w:r w:rsidR="009D056F" w:rsidRPr="002929AF">
        <w:t xml:space="preserve">it is </w:t>
      </w:r>
      <w:r w:rsidR="00754961" w:rsidRPr="002929AF">
        <w:t>unlikely</w:t>
      </w:r>
      <w:r w:rsidR="001B7392" w:rsidRPr="002929AF">
        <w:t xml:space="preserve"> </w:t>
      </w:r>
      <w:r w:rsidR="009D056F" w:rsidRPr="002929AF">
        <w:t xml:space="preserve">that </w:t>
      </w:r>
      <w:r w:rsidR="00F8385E">
        <w:t>ET</w:t>
      </w:r>
      <w:r w:rsidR="009D056F" w:rsidRPr="002929AF">
        <w:t xml:space="preserve">s </w:t>
      </w:r>
      <w:r w:rsidR="001B7392" w:rsidRPr="002929AF">
        <w:t xml:space="preserve">will </w:t>
      </w:r>
      <w:r w:rsidR="00754961" w:rsidRPr="002929AF">
        <w:t xml:space="preserve">travel </w:t>
      </w:r>
      <w:r w:rsidR="009D056F" w:rsidRPr="002929AF">
        <w:t xml:space="preserve">between stars </w:t>
      </w:r>
      <w:r w:rsidR="00754961" w:rsidRPr="002929AF">
        <w:t xml:space="preserve">as biological bodies. </w:t>
      </w:r>
      <w:r w:rsidR="000244B1">
        <w:t>Finally</w:t>
      </w:r>
      <w:r w:rsidR="00754961" w:rsidRPr="002929AF">
        <w:t xml:space="preserve">, if they are capable </w:t>
      </w:r>
      <w:r w:rsidR="009D056F" w:rsidRPr="002929AF">
        <w:t xml:space="preserve">of </w:t>
      </w:r>
      <w:r w:rsidR="00754961" w:rsidRPr="002929AF">
        <w:t xml:space="preserve">space travel, they </w:t>
      </w:r>
      <w:r w:rsidR="009D056F" w:rsidRPr="002929AF">
        <w:t>will also be cap</w:t>
      </w:r>
      <w:r w:rsidR="00754961" w:rsidRPr="002929AF">
        <w:t xml:space="preserve">able </w:t>
      </w:r>
      <w:r w:rsidR="009D056F" w:rsidRPr="002929AF">
        <w:t xml:space="preserve">of </w:t>
      </w:r>
      <w:r w:rsidR="00754961" w:rsidRPr="002929AF">
        <w:t>creat</w:t>
      </w:r>
      <w:r w:rsidR="009D056F" w:rsidRPr="002929AF">
        <w:t>ing</w:t>
      </w:r>
      <w:r w:rsidR="00754961" w:rsidRPr="002929AF">
        <w:t xml:space="preserve"> all Earth resources from scratch in un</w:t>
      </w:r>
      <w:r w:rsidR="009D056F" w:rsidRPr="002929AF">
        <w:t>in</w:t>
      </w:r>
      <w:r w:rsidR="00754961" w:rsidRPr="002929AF">
        <w:t>habited star systems via terraforming</w:t>
      </w:r>
      <w:r w:rsidR="009D056F" w:rsidRPr="002929AF">
        <w:t xml:space="preserve">; their techniques of </w:t>
      </w:r>
      <w:r w:rsidR="00754961" w:rsidRPr="002929AF">
        <w:t>advanced molecular manufacturing</w:t>
      </w:r>
      <w:r w:rsidR="00F35253" w:rsidRPr="002929AF">
        <w:t xml:space="preserve"> could be used to extract minerals and build very large space stations</w:t>
      </w:r>
      <w:r w:rsidR="001B7392" w:rsidRPr="002929AF">
        <w:t xml:space="preserve"> </w:t>
      </w:r>
      <w:r w:rsidR="001B7392" w:rsidRPr="002929AF">
        <w:fldChar w:fldCharType="begin"/>
      </w:r>
      <w:r w:rsidR="00256F4A">
        <w:instrText xml:space="preserve"> ADDIN ZOTERO_ITEM CSL_CITATION {"citationID":"DT4WEHeh","properties":{"formattedCitation":"[26]","plainCitation":"[26]","noteIndex":0},"citationItems":[{"id":8839,"uris":["http://zotero.org/users/3736454/items/QPD888J5"],"uri":["http://zotero.org/users/3736454/items/QPD888J5"],"itemData":{"id":8839,"type":"article-journal","title":"Extraterrestrial intelligent beings do not exist","container-title":"Quarterly Journal of the Royal Astronomical Society","page":"267–281","volume":"21","source":"Google Scholar","author":[{"family":"Tipler","given":"Frank J."}],"issued":{"date-parts":[["1980"]]}}}],"schema":"https://github.com/citation-style-language/schema/raw/master/csl-citation.json"} </w:instrText>
      </w:r>
      <w:r w:rsidR="001B7392" w:rsidRPr="002929AF">
        <w:fldChar w:fldCharType="separate"/>
      </w:r>
      <w:r w:rsidR="00256F4A">
        <w:rPr>
          <w:noProof/>
        </w:rPr>
        <w:t>[26]</w:t>
      </w:r>
      <w:r w:rsidR="001B7392" w:rsidRPr="002929AF">
        <w:fldChar w:fldCharType="end"/>
      </w:r>
      <w:r w:rsidR="00F35253" w:rsidRPr="002929AF">
        <w:t>.</w:t>
      </w:r>
      <w:r w:rsidR="000E0636">
        <w:t xml:space="preserve"> However, ET may have non-human value system which make difficult to predict their behavior rationally. </w:t>
      </w:r>
    </w:p>
    <w:p w14:paraId="421D7259" w14:textId="7E14BE8A" w:rsidR="000E6E9C" w:rsidRPr="002929AF" w:rsidRDefault="00EB0B47" w:rsidP="00B643C7">
      <w:pPr>
        <w:pStyle w:val="Heading2"/>
        <w:rPr>
          <w:rFonts w:ascii="Times New Roman" w:hAnsi="Times New Roman" w:cs="Times New Roman"/>
        </w:rPr>
      </w:pPr>
      <w:bookmarkStart w:id="37" w:name="_Toc521692860"/>
      <w:bookmarkStart w:id="38" w:name="_Toc522277750"/>
      <w:r w:rsidRPr="002929AF">
        <w:rPr>
          <w:rFonts w:ascii="Times New Roman" w:hAnsi="Times New Roman" w:cs="Times New Roman"/>
        </w:rPr>
        <w:t>4.4</w:t>
      </w:r>
      <w:r w:rsidR="00F35253" w:rsidRPr="002929AF">
        <w:rPr>
          <w:rFonts w:ascii="Times New Roman" w:hAnsi="Times New Roman" w:cs="Times New Roman"/>
        </w:rPr>
        <w:t>.</w:t>
      </w:r>
      <w:r w:rsidR="000E6E9C" w:rsidRPr="002929AF">
        <w:rPr>
          <w:rFonts w:ascii="Times New Roman" w:hAnsi="Times New Roman" w:cs="Times New Roman"/>
        </w:rPr>
        <w:t xml:space="preserve"> Could UFOs be </w:t>
      </w:r>
      <w:r w:rsidR="00F8385E">
        <w:rPr>
          <w:rFonts w:ascii="Times New Roman" w:hAnsi="Times New Roman" w:cs="Times New Roman"/>
        </w:rPr>
        <w:t>ET</w:t>
      </w:r>
      <w:r w:rsidR="000E6E9C" w:rsidRPr="002929AF">
        <w:rPr>
          <w:rFonts w:ascii="Times New Roman" w:hAnsi="Times New Roman" w:cs="Times New Roman"/>
        </w:rPr>
        <w:t xml:space="preserve"> starships and what are the risks</w:t>
      </w:r>
      <w:r w:rsidR="007D5876" w:rsidRPr="002929AF">
        <w:rPr>
          <w:rFonts w:ascii="Times New Roman" w:hAnsi="Times New Roman" w:cs="Times New Roman"/>
        </w:rPr>
        <w:t>?</w:t>
      </w:r>
      <w:bookmarkEnd w:id="37"/>
      <w:bookmarkEnd w:id="38"/>
    </w:p>
    <w:p w14:paraId="67E52211" w14:textId="7CA0B80B" w:rsidR="00232DB4" w:rsidRDefault="00334174" w:rsidP="00B643C7">
      <w:pPr>
        <w:shd w:val="clear" w:color="auto" w:fill="FFFFFF"/>
        <w:spacing w:before="100" w:beforeAutospacing="1" w:after="100" w:afterAutospacing="1"/>
        <w:jc w:val="both"/>
        <w:textAlignment w:val="baseline"/>
      </w:pPr>
      <w:r>
        <w:t xml:space="preserve">It seems that </w:t>
      </w:r>
      <w:r w:rsidR="00AD14AF">
        <w:t xml:space="preserve">the </w:t>
      </w:r>
      <w:r>
        <w:t>taboo of scientific discussion of the unexplainable phenomena in the sky is slightly relaxing</w:t>
      </w:r>
      <w:r w:rsidR="00232DB4">
        <w:t xml:space="preserve"> with several scientific and mainstream media publications</w:t>
      </w:r>
      <w:r>
        <w:t xml:space="preserve"> </w:t>
      </w:r>
      <w:r>
        <w:fldChar w:fldCharType="begin"/>
      </w:r>
      <w:r w:rsidR="00256F4A">
        <w:instrText xml:space="preserve"> ADDIN ZOTERO_ITEM CSL_CITATION {"citationID":"oyQ0BSma","properties":{"formattedCitation":"[55,56]","plainCitation":"[55,56]","noteIndex":0},"citationItems":[{"id":7598,"uris":["http://zotero.org/users/3736454/items/EPMNB9MM"],"uri":["http://zotero.org/users/3736454/items/EPMNB9MM"],"itemData":{"id":7598,"type":"article-journal","title":"Strategic Ignorance and the Search for Extraterrestrial Intelligence: Critiquing the Discursive Segregation of UFOs from Scientific Inquiry","container-title":"Astropolitics","page":"75-95","volume":"16","issue":"1","source":"Taylor and Francis+NEJM","abstract":"Since the late 1940s, a tenacious disconnect between popular interest and professional disinterest in unidentified flying objects (UFOs) has typified the controversy surrounding the subject. Numerous high-profile scientists have seen the topic of UFOs as an opportunity to denounce and rectify a popular, yet allegedly misguided, conviction—that some UFOs are physical anomalies indicating the existence of extraterrestrial intelligence—and thus to advance the explanatory authority of science. Rather than constituting rigorous, informed, and effective assessments, however, the ways in which many prominent scientists publicly address the UFO question often exemplify both the problematic “boundary-work” of scientific discourse in this area and, more specifically, the role that logical fallacies can play in the rhetorical construction of scientific authority in public domains. Through a critical discourse analysis, this article argues that ignorance of UFO phenomena is socially and discursively constructed in ways that are conducive to the public faces of individuals and institutions. More broadly, it suggests that the rudimentary standard of science communication attending to the extraterrestrial intelligence (ETI) hypothesis for UFOs inhibits public understanding of science, dissuades academic inquiry within the physical and social sciences, and undermines progressive space policy initiatives.","URL":"https://doi.org/10.1080/14777622.2018.1433409","DOI":"10.1080/14777622.2018.1433409","ISSN":"1477-7622","shortTitle":"Strategic Ignorance and the Search for Extraterrestrial Intelligence","author":[{"family":"Dodd","given":"Adam"}],"issued":{"date-parts":[["2018",4,27]]},"accessed":{"date-parts":[["2018",3,11]]}}},{"id":9090,"uris":["http://zotero.org/users/3736454/items/ILMWLH83"],"uri":["http://zotero.org/users/3736454/items/ILMWLH83"],"itemData":{"id":9090,"type":"article-newspaper","title":"Glowing Auras and ‘Black Money’: The Pentagon’s Mysterious U.F.O. Program","container-title":"The New York Times","section":"U.S.","source":"NYTimes.com","abstract":"The shadowy program began in 2007 and was largely funded at the request of Harry Reid, the former Senate majority leader, who has had a longtime interest in space phenomena.","URL":"https://www.nytimes.com/2017/12/16/us/politics/pentagon-program-ufo-harry-reid.html","ISSN":"0362-4331","shortTitle":"Glowing Auras and ‘Black Money’","language":"en-US","author":[{"family":"Cooper","given":"Helene"},{"family":"Blumenthal","given":"Ralph"},{"family":"Kean","given":"Leslie"}],"issued":{"date-parts":[["2017"]]},"accessed":{"date-parts":[["2018",8,28]]}}}],"schema":"https://github.com/citation-style-language/schema/raw/master/csl-citation.json"} </w:instrText>
      </w:r>
      <w:r>
        <w:fldChar w:fldCharType="separate"/>
      </w:r>
      <w:r w:rsidR="00256F4A">
        <w:rPr>
          <w:noProof/>
        </w:rPr>
        <w:t>[55,56]</w:t>
      </w:r>
      <w:r>
        <w:fldChar w:fldCharType="end"/>
      </w:r>
      <w:r w:rsidR="00232DB4">
        <w:t>.</w:t>
      </w:r>
    </w:p>
    <w:p w14:paraId="79BC6DA0" w14:textId="03E27945" w:rsidR="00511FF3" w:rsidRPr="002929AF" w:rsidRDefault="00AA12D7" w:rsidP="00B643C7">
      <w:pPr>
        <w:shd w:val="clear" w:color="auto" w:fill="FFFFFF"/>
        <w:spacing w:before="100" w:beforeAutospacing="1" w:after="100" w:afterAutospacing="1"/>
        <w:jc w:val="both"/>
        <w:textAlignment w:val="baseline"/>
      </w:pPr>
      <w:r>
        <w:t>However, i</w:t>
      </w:r>
      <w:r w:rsidR="00511FF3" w:rsidRPr="002929AF">
        <w:t xml:space="preserve">t is unlikely that observed </w:t>
      </w:r>
      <w:r w:rsidR="00AD14AF">
        <w:t>unidentified flying objects (</w:t>
      </w:r>
      <w:r w:rsidR="00511FF3" w:rsidRPr="002929AF">
        <w:t>UFO</w:t>
      </w:r>
      <w:r w:rsidR="00584E1C" w:rsidRPr="002929AF">
        <w:t>s</w:t>
      </w:r>
      <w:r w:rsidR="00AD14AF">
        <w:t>)</w:t>
      </w:r>
      <w:r>
        <w:t xml:space="preserve"> are </w:t>
      </w:r>
      <w:r w:rsidR="00F8385E">
        <w:t>ET</w:t>
      </w:r>
      <w:r>
        <w:t xml:space="preserve"> spaceships </w:t>
      </w:r>
      <w:r w:rsidR="00584E1C" w:rsidRPr="002929AF">
        <w:t>because</w:t>
      </w:r>
      <w:r w:rsidR="00511FF3" w:rsidRPr="002929AF">
        <w:t xml:space="preserve"> sending very large starships through </w:t>
      </w:r>
      <w:r>
        <w:t>vast cosmic distances</w:t>
      </w:r>
      <w:r w:rsidR="00511FF3" w:rsidRPr="002929AF">
        <w:t xml:space="preserve"> is </w:t>
      </w:r>
      <w:r w:rsidR="00584E1C" w:rsidRPr="002929AF">
        <w:t xml:space="preserve">a </w:t>
      </w:r>
      <w:r w:rsidR="00511FF3" w:rsidRPr="002929AF">
        <w:t xml:space="preserve">very </w:t>
      </w:r>
      <w:r w:rsidR="00584E1C" w:rsidRPr="002929AF">
        <w:t xml:space="preserve">impractical idea </w:t>
      </w:r>
      <w:r w:rsidR="001B7392" w:rsidRPr="002929AF">
        <w:fldChar w:fldCharType="begin"/>
      </w:r>
      <w:r w:rsidR="00256F4A">
        <w:instrText xml:space="preserve"> ADDIN ZOTERO_ITEM CSL_CITATION {"citationID":"TxwJs7H5","properties":{"formattedCitation":"[57]","plainCitation":"[57]","noteIndex":0},"citationItems":[{"id":3446,"uris":["http://zotero.org/users/3736454/items/S5I8PW2S"],"uri":["http://zotero.org/users/3736454/items/S5I8PW2S"],"itemData":{"id":3446,"type":"article-journal","title":"Toward a second-degree extraterrestrial theory of UFOs: a response to Dr. Wood and Prof. Bozhich","container-title":"Journal of Scientific Exploration","page":"113–120","volume":"5","issue":"1","source":"Google Scholar","shortTitle":"Toward a second-degree extraterrestrial theory of UFOs","author":[{"family":"Vallee","given":"Jacques"}],"issued":{"date-parts":[["1991"]]}}}],"schema":"https://github.com/citation-style-language/schema/raw/master/csl-citation.json"} </w:instrText>
      </w:r>
      <w:r w:rsidR="001B7392" w:rsidRPr="002929AF">
        <w:fldChar w:fldCharType="separate"/>
      </w:r>
      <w:r w:rsidR="00256F4A">
        <w:rPr>
          <w:noProof/>
        </w:rPr>
        <w:t>[57]</w:t>
      </w:r>
      <w:r w:rsidR="001B7392" w:rsidRPr="002929AF">
        <w:fldChar w:fldCharType="end"/>
      </w:r>
      <w:r w:rsidR="00511FF3" w:rsidRPr="002929AF">
        <w:t xml:space="preserve">. </w:t>
      </w:r>
      <w:r w:rsidR="00133E94" w:rsidRPr="002929AF">
        <w:t xml:space="preserve">It is similar to the way in which </w:t>
      </w:r>
      <w:r w:rsidR="00511FF3" w:rsidRPr="002929AF">
        <w:t>unexplained aerial phenomena</w:t>
      </w:r>
      <w:r w:rsidR="001B7392" w:rsidRPr="002929AF">
        <w:t xml:space="preserve"> (UAP)</w:t>
      </w:r>
      <w:r w:rsidR="00511FF3" w:rsidRPr="002929AF">
        <w:t xml:space="preserve"> observed in</w:t>
      </w:r>
      <w:r w:rsidR="00F35253" w:rsidRPr="002929AF">
        <w:t xml:space="preserve"> the</w:t>
      </w:r>
      <w:r w:rsidR="00511FF3" w:rsidRPr="002929AF">
        <w:t xml:space="preserve"> 19</w:t>
      </w:r>
      <w:r w:rsidR="00B643C7" w:rsidRPr="002929AF">
        <w:t>th</w:t>
      </w:r>
      <w:r w:rsidR="00511FF3" w:rsidRPr="002929AF">
        <w:t xml:space="preserve"> century were </w:t>
      </w:r>
      <w:r w:rsidR="001B7392" w:rsidRPr="002929AF">
        <w:t>rationalized</w:t>
      </w:r>
      <w:r w:rsidR="00511FF3" w:rsidRPr="002929AF">
        <w:t xml:space="preserve"> as blimps </w:t>
      </w:r>
      <w:r w:rsidR="001B7392" w:rsidRPr="002929AF">
        <w:t>built by</w:t>
      </w:r>
      <w:r w:rsidR="00511FF3" w:rsidRPr="002929AF">
        <w:t xml:space="preserve"> </w:t>
      </w:r>
      <w:r w:rsidR="00133E94" w:rsidRPr="002929AF">
        <w:t xml:space="preserve">some </w:t>
      </w:r>
      <w:r w:rsidR="00511FF3" w:rsidRPr="002929AF">
        <w:t>unknown inventor, and earlier observation</w:t>
      </w:r>
      <w:r w:rsidR="00133E94" w:rsidRPr="002929AF">
        <w:t>s</w:t>
      </w:r>
      <w:r w:rsidR="00511FF3" w:rsidRPr="002929AF">
        <w:t xml:space="preserve"> were explained as angels or aerial ships from “Magonia”</w:t>
      </w:r>
      <w:r w:rsidR="00426172">
        <w:t xml:space="preserve"> </w:t>
      </w:r>
      <w:r w:rsidR="00FF7ACD">
        <w:fldChar w:fldCharType="begin"/>
      </w:r>
      <w:r w:rsidR="00256F4A">
        <w:instrText xml:space="preserve"> ADDIN ZOTERO_ITEM CSL_CITATION {"citationID":"wcJh9cqp","properties":{"formattedCitation":"[58]","plainCitation":"[58]","noteIndex":0},"citationItems":[{"id":9087,"uris":["http://zotero.org/users/3736454/items/LQ2DPBZ4"],"uri":["http://zotero.org/users/3736454/items/LQ2DPBZ4"],"itemData":{"id":9087,"type":"book","title":"Passport to Magonia: From folklore to flying saucers","publisher":"H. Regnery Company","source":"Google Scholar","shortTitle":"Passport to Magonia","author":[{"family":"Vallee","given":"Jacques"}],"issued":{"date-parts":[["1969"]]}}}],"schema":"https://github.com/citation-style-language/schema/raw/master/csl-citation.json"} </w:instrText>
      </w:r>
      <w:r w:rsidR="00FF7ACD">
        <w:fldChar w:fldCharType="separate"/>
      </w:r>
      <w:r w:rsidR="00256F4A">
        <w:rPr>
          <w:noProof/>
        </w:rPr>
        <w:t>[58]</w:t>
      </w:r>
      <w:r w:rsidR="00FF7ACD">
        <w:fldChar w:fldCharType="end"/>
      </w:r>
      <w:r w:rsidR="00511FF3" w:rsidRPr="002929AF">
        <w:t xml:space="preserve">. </w:t>
      </w:r>
      <w:r w:rsidR="00133E94" w:rsidRPr="002929AF">
        <w:t>E</w:t>
      </w:r>
      <w:r w:rsidR="00511FF3" w:rsidRPr="002929AF">
        <w:t>ach explanation</w:t>
      </w:r>
      <w:r w:rsidR="001B7392" w:rsidRPr="002929AF">
        <w:t xml:space="preserve"> of UAP</w:t>
      </w:r>
      <w:r w:rsidR="00511FF3" w:rsidRPr="002929AF">
        <w:t xml:space="preserve"> tell</w:t>
      </w:r>
      <w:r w:rsidR="00133E94" w:rsidRPr="002929AF">
        <w:t>s</w:t>
      </w:r>
      <w:r w:rsidR="00511FF3" w:rsidRPr="002929AF">
        <w:t xml:space="preserve"> us more about the epoch th</w:t>
      </w:r>
      <w:r w:rsidR="00AD14AF">
        <w:t>a</w:t>
      </w:r>
      <w:r w:rsidR="00511FF3" w:rsidRPr="002929AF">
        <w:t xml:space="preserve">n about actual observations. </w:t>
      </w:r>
      <w:r w:rsidR="00AD14AF">
        <w:t>Humanity</w:t>
      </w:r>
      <w:r w:rsidR="00511FF3" w:rsidRPr="002929AF">
        <w:t xml:space="preserve"> could use our current epoch</w:t>
      </w:r>
      <w:r w:rsidR="00133E94" w:rsidRPr="002929AF">
        <w:t>’s</w:t>
      </w:r>
      <w:r w:rsidR="00511FF3" w:rsidRPr="002929AF">
        <w:t xml:space="preserve"> explana</w:t>
      </w:r>
      <w:r w:rsidR="001B7392" w:rsidRPr="002929AF">
        <w:t>tory</w:t>
      </w:r>
      <w:r w:rsidR="00511FF3" w:rsidRPr="002929AF">
        <w:t xml:space="preserve"> potential </w:t>
      </w:r>
      <w:r w:rsidR="001B7392" w:rsidRPr="002929AF">
        <w:t>to</w:t>
      </w:r>
      <w:r w:rsidR="00511FF3" w:rsidRPr="002929AF">
        <w:t xml:space="preserve"> </w:t>
      </w:r>
      <w:r w:rsidR="001B7392" w:rsidRPr="002929AF">
        <w:t>rationalize</w:t>
      </w:r>
      <w:r w:rsidR="00511FF3" w:rsidRPr="002929AF">
        <w:t xml:space="preserve"> </w:t>
      </w:r>
      <w:r w:rsidR="001B7392" w:rsidRPr="002929AF">
        <w:t>UAP</w:t>
      </w:r>
      <w:r w:rsidR="00511FF3" w:rsidRPr="002929AF">
        <w:t xml:space="preserve"> as glitches in the Matrix, clouds of </w:t>
      </w:r>
      <w:r w:rsidR="00F8385E">
        <w:t>ET</w:t>
      </w:r>
      <w:r w:rsidR="00511FF3" w:rsidRPr="002929AF">
        <w:t xml:space="preserve"> nanobots, time travelers, travelers from other dimensions, or expression</w:t>
      </w:r>
      <w:r w:rsidR="00133E94" w:rsidRPr="002929AF">
        <w:t>s</w:t>
      </w:r>
      <w:r w:rsidR="00511FF3" w:rsidRPr="002929AF">
        <w:t xml:space="preserve"> of the collective unconscious, but </w:t>
      </w:r>
      <w:r w:rsidR="00F35253" w:rsidRPr="002929AF">
        <w:t>these</w:t>
      </w:r>
      <w:r w:rsidR="00511FF3" w:rsidRPr="002929AF">
        <w:t xml:space="preserve"> explanations are </w:t>
      </w:r>
      <w:r w:rsidR="001B7392" w:rsidRPr="002929AF">
        <w:t>still</w:t>
      </w:r>
      <w:r w:rsidR="00511FF3" w:rsidRPr="002929AF">
        <w:t xml:space="preserve"> products of our </w:t>
      </w:r>
      <w:r w:rsidR="001B7392" w:rsidRPr="002929AF">
        <w:t>time</w:t>
      </w:r>
      <w:r w:rsidR="00511FF3" w:rsidRPr="002929AF">
        <w:t xml:space="preserve"> and thus should be treated skeptically. </w:t>
      </w:r>
    </w:p>
    <w:p w14:paraId="742AA5B6" w14:textId="1FD73760" w:rsidR="00511FF3" w:rsidRPr="002929AF" w:rsidRDefault="00133E94" w:rsidP="00B643C7">
      <w:pPr>
        <w:shd w:val="clear" w:color="auto" w:fill="FFFFFF"/>
        <w:spacing w:before="100" w:beforeAutospacing="1" w:after="100" w:afterAutospacing="1"/>
        <w:jc w:val="both"/>
        <w:textAlignment w:val="baseline"/>
      </w:pPr>
      <w:r w:rsidRPr="002929AF">
        <w:t>In any case</w:t>
      </w:r>
      <w:r w:rsidR="00511FF3" w:rsidRPr="002929AF">
        <w:t xml:space="preserve">, there are three levels of explanations of </w:t>
      </w:r>
      <w:r w:rsidR="001B7392" w:rsidRPr="002929AF">
        <w:t>the UAPs</w:t>
      </w:r>
      <w:r w:rsidR="00511FF3" w:rsidRPr="002929AF">
        <w:t xml:space="preserve"> and corresponding</w:t>
      </w:r>
      <w:r w:rsidR="00B02E8B" w:rsidRPr="002929AF">
        <w:t xml:space="preserve"> risks, explored in greater details in</w:t>
      </w:r>
      <w:r w:rsidRPr="002929AF">
        <w:t xml:space="preserve"> an earlier paper</w:t>
      </w:r>
      <w:r w:rsidR="00B02E8B" w:rsidRPr="002929AF">
        <w:t xml:space="preserve"> </w:t>
      </w:r>
      <w:r w:rsidR="00B02E8B" w:rsidRPr="002929AF">
        <w:fldChar w:fldCharType="begin"/>
      </w:r>
      <w:r w:rsidR="00256F4A">
        <w:instrText xml:space="preserve"> ADDIN ZOTERO_ITEM CSL_CITATION {"citationID":"Zv6NuEJD","properties":{"formattedCitation":"[59]","plainCitation":"[59]","noteIndex":0},"citationItems":[{"id":3449,"uris":["http://zotero.org/users/3736454/items/46F4ADH2"],"uri":["http://zotero.org/users/3736454/items/46F4ADH2"],"itemData":{"id":3449,"type":"book","title":"UFO as Global Risk","source":"Google Scholar","author":[{"family":"Turchin","given":"A."}],"issued":{"date-parts":[["2013"]]}}}],"schema":"https://github.com/citation-style-language/schema/raw/master/csl-citation.json"} </w:instrText>
      </w:r>
      <w:r w:rsidR="00B02E8B" w:rsidRPr="002929AF">
        <w:fldChar w:fldCharType="separate"/>
      </w:r>
      <w:r w:rsidR="00256F4A">
        <w:rPr>
          <w:noProof/>
        </w:rPr>
        <w:t>[59]</w:t>
      </w:r>
      <w:r w:rsidR="00B02E8B" w:rsidRPr="002929AF">
        <w:fldChar w:fldCharType="end"/>
      </w:r>
      <w:r w:rsidR="00B02E8B" w:rsidRPr="002929AF">
        <w:t>:</w:t>
      </w:r>
    </w:p>
    <w:p w14:paraId="3C001E2D" w14:textId="646303CC" w:rsidR="003D2E8B" w:rsidRPr="002929AF" w:rsidRDefault="00511FF3" w:rsidP="00B643C7">
      <w:pPr>
        <w:pStyle w:val="ListParagraph"/>
        <w:numPr>
          <w:ilvl w:val="0"/>
          <w:numId w:val="2"/>
        </w:numPr>
        <w:shd w:val="clear" w:color="auto" w:fill="FFFFFF"/>
        <w:spacing w:before="100" w:beforeAutospacing="1" w:after="100" w:afterAutospacing="1"/>
        <w:jc w:val="both"/>
        <w:textAlignment w:val="baseline"/>
        <w:rPr>
          <w:rFonts w:ascii="Times New Roman" w:hAnsi="Times New Roman" w:cs="Times New Roman"/>
        </w:rPr>
      </w:pPr>
      <w:r w:rsidRPr="002929AF">
        <w:rPr>
          <w:rFonts w:ascii="Times New Roman" w:hAnsi="Times New Roman" w:cs="Times New Roman"/>
          <w:b/>
        </w:rPr>
        <w:lastRenderedPageBreak/>
        <w:t>Hoaxes, hallucinations and optical illusions</w:t>
      </w:r>
      <w:r w:rsidRPr="002929AF">
        <w:rPr>
          <w:rFonts w:ascii="Times New Roman" w:hAnsi="Times New Roman" w:cs="Times New Roman"/>
        </w:rPr>
        <w:t xml:space="preserve">. </w:t>
      </w:r>
      <w:r w:rsidR="00F35253" w:rsidRPr="002929AF">
        <w:rPr>
          <w:rFonts w:ascii="Times New Roman" w:hAnsi="Times New Roman" w:cs="Times New Roman"/>
        </w:rPr>
        <w:t>This is the most accepted explanation</w:t>
      </w:r>
      <w:r w:rsidR="00AD14AF">
        <w:rPr>
          <w:rFonts w:ascii="Times New Roman" w:hAnsi="Times New Roman" w:cs="Times New Roman"/>
        </w:rPr>
        <w:t xml:space="preserve"> for UAPs. T</w:t>
      </w:r>
      <w:r w:rsidR="00F35253" w:rsidRPr="002929AF">
        <w:rPr>
          <w:rFonts w:ascii="Times New Roman" w:hAnsi="Times New Roman" w:cs="Times New Roman"/>
        </w:rPr>
        <w:t xml:space="preserve">he </w:t>
      </w:r>
      <w:r w:rsidR="00AD14AF">
        <w:rPr>
          <w:rFonts w:ascii="Times New Roman" w:hAnsi="Times New Roman" w:cs="Times New Roman"/>
        </w:rPr>
        <w:t>greatest</w:t>
      </w:r>
      <w:r w:rsidR="00F35253" w:rsidRPr="002929AF">
        <w:rPr>
          <w:rFonts w:ascii="Times New Roman" w:hAnsi="Times New Roman" w:cs="Times New Roman"/>
        </w:rPr>
        <w:t xml:space="preserve"> risk is connected with the fact that we underestimate </w:t>
      </w:r>
      <w:r w:rsidR="00F300F1" w:rsidRPr="002929AF">
        <w:rPr>
          <w:rFonts w:ascii="Times New Roman" w:hAnsi="Times New Roman" w:cs="Times New Roman"/>
        </w:rPr>
        <w:t xml:space="preserve">the </w:t>
      </w:r>
      <w:r w:rsidR="00F35253" w:rsidRPr="002929AF">
        <w:rPr>
          <w:rFonts w:ascii="Times New Roman" w:hAnsi="Times New Roman" w:cs="Times New Roman"/>
        </w:rPr>
        <w:t xml:space="preserve">human ability to be biased, hallucinate and </w:t>
      </w:r>
      <w:r w:rsidR="00932335" w:rsidRPr="002929AF">
        <w:rPr>
          <w:rFonts w:ascii="Times New Roman" w:hAnsi="Times New Roman" w:cs="Times New Roman"/>
        </w:rPr>
        <w:t>believe</w:t>
      </w:r>
      <w:r w:rsidR="00F35253" w:rsidRPr="002929AF">
        <w:rPr>
          <w:rFonts w:ascii="Times New Roman" w:hAnsi="Times New Roman" w:cs="Times New Roman"/>
        </w:rPr>
        <w:t xml:space="preserve"> in nonsense, which </w:t>
      </w:r>
      <w:r w:rsidR="00F300F1" w:rsidRPr="002929AF">
        <w:rPr>
          <w:rFonts w:ascii="Times New Roman" w:hAnsi="Times New Roman" w:cs="Times New Roman"/>
        </w:rPr>
        <w:t xml:space="preserve">even </w:t>
      </w:r>
      <w:r w:rsidR="00F35253" w:rsidRPr="002929AF">
        <w:rPr>
          <w:rFonts w:ascii="Times New Roman" w:hAnsi="Times New Roman" w:cs="Times New Roman"/>
        </w:rPr>
        <w:t>affect</w:t>
      </w:r>
      <w:r w:rsidR="00F300F1" w:rsidRPr="002929AF">
        <w:rPr>
          <w:rFonts w:ascii="Times New Roman" w:hAnsi="Times New Roman" w:cs="Times New Roman"/>
        </w:rPr>
        <w:t>s</w:t>
      </w:r>
      <w:r w:rsidR="00F35253" w:rsidRPr="002929AF">
        <w:rPr>
          <w:rFonts w:ascii="Times New Roman" w:hAnsi="Times New Roman" w:cs="Times New Roman"/>
        </w:rPr>
        <w:t xml:space="preserve"> military officers</w:t>
      </w:r>
      <w:r w:rsidR="00766EDC" w:rsidRPr="002929AF">
        <w:rPr>
          <w:rFonts w:ascii="Times New Roman" w:hAnsi="Times New Roman" w:cs="Times New Roman"/>
        </w:rPr>
        <w:t xml:space="preserve"> </w:t>
      </w:r>
      <w:r w:rsidR="00F35253" w:rsidRPr="002929AF">
        <w:rPr>
          <w:rFonts w:ascii="Times New Roman" w:hAnsi="Times New Roman" w:cs="Times New Roman"/>
        </w:rPr>
        <w:t xml:space="preserve">working with nuclear weapons </w:t>
      </w:r>
      <w:r w:rsidR="00F300F1" w:rsidRPr="002929AF">
        <w:rPr>
          <w:rFonts w:ascii="Times New Roman" w:hAnsi="Times New Roman" w:cs="Times New Roman"/>
        </w:rPr>
        <w:fldChar w:fldCharType="begin"/>
      </w:r>
      <w:r w:rsidR="00256F4A">
        <w:rPr>
          <w:rFonts w:ascii="Times New Roman" w:hAnsi="Times New Roman" w:cs="Times New Roman"/>
        </w:rPr>
        <w:instrText xml:space="preserve"> ADDIN ZOTERO_ITEM CSL_CITATION {"citationID":"n6RWJqrw","properties":{"formattedCitation":"[60]","plainCitation":"[60]","noteIndex":0},"citationItems":[{"id":8867,"uris":["http://zotero.org/users/3736454/items/RTUM2V56"],"uri":["http://zotero.org/users/3736454/items/RTUM2V56"],"itemData":{"id":8867,"type":"article-magazine","title":"That Time the U.S. Navy Had a Close Encounter With a UFO","container-title":"Popular Mechanics","URL":"https://www.popularmechanics.com/military/a14456936/that-time-the-us-navy-had-a-close-encounter-with-a-ufo/","author":[{"family":"Mizokami","given":"K."}],"issued":{"date-parts":[["2017"]]},"accessed":{"date-parts":[["2018",8,11]]}}}],"schema":"https://github.com/citation-style-language/schema/raw/master/csl-citation.json"} </w:instrText>
      </w:r>
      <w:r w:rsidR="00F300F1" w:rsidRPr="002929AF">
        <w:rPr>
          <w:rFonts w:ascii="Times New Roman" w:hAnsi="Times New Roman" w:cs="Times New Roman"/>
        </w:rPr>
        <w:fldChar w:fldCharType="separate"/>
      </w:r>
      <w:r w:rsidR="00256F4A">
        <w:rPr>
          <w:rFonts w:ascii="Times New Roman" w:hAnsi="Times New Roman" w:cs="Times New Roman"/>
          <w:noProof/>
        </w:rPr>
        <w:t>[60]</w:t>
      </w:r>
      <w:r w:rsidR="00F300F1" w:rsidRPr="002929AF">
        <w:rPr>
          <w:rFonts w:ascii="Times New Roman" w:hAnsi="Times New Roman" w:cs="Times New Roman"/>
        </w:rPr>
        <w:fldChar w:fldCharType="end"/>
      </w:r>
      <w:r w:rsidR="00F35253" w:rsidRPr="002929AF">
        <w:rPr>
          <w:rFonts w:ascii="Times New Roman" w:hAnsi="Times New Roman" w:cs="Times New Roman"/>
        </w:rPr>
        <w:t xml:space="preserve">. False beliefs in </w:t>
      </w:r>
      <w:r w:rsidR="00F8385E">
        <w:rPr>
          <w:rFonts w:ascii="Times New Roman" w:hAnsi="Times New Roman" w:cs="Times New Roman"/>
        </w:rPr>
        <w:t>ET</w:t>
      </w:r>
      <w:r w:rsidR="00F35253" w:rsidRPr="002929AF">
        <w:rPr>
          <w:rFonts w:ascii="Times New Roman" w:hAnsi="Times New Roman" w:cs="Times New Roman"/>
        </w:rPr>
        <w:t xml:space="preserve">s may result in incorrect decisions. </w:t>
      </w:r>
      <w:r w:rsidR="00C77932" w:rsidRPr="002929AF">
        <w:rPr>
          <w:rFonts w:ascii="Times New Roman" w:hAnsi="Times New Roman" w:cs="Times New Roman"/>
        </w:rPr>
        <w:t xml:space="preserve">He also mentioned </w:t>
      </w:r>
      <w:r w:rsidR="00F8385E">
        <w:rPr>
          <w:rFonts w:ascii="Times New Roman" w:hAnsi="Times New Roman" w:cs="Times New Roman"/>
        </w:rPr>
        <w:t>ET</w:t>
      </w:r>
      <w:r w:rsidR="00C77932" w:rsidRPr="002929AF">
        <w:rPr>
          <w:rFonts w:ascii="Times New Roman" w:hAnsi="Times New Roman" w:cs="Times New Roman"/>
        </w:rPr>
        <w:t xml:space="preserve"> threat in </w:t>
      </w:r>
      <w:r w:rsidR="00FB73D9" w:rsidRPr="002929AF">
        <w:rPr>
          <w:rFonts w:ascii="Times New Roman" w:hAnsi="Times New Roman" w:cs="Times New Roman"/>
        </w:rPr>
        <w:t xml:space="preserve">a </w:t>
      </w:r>
      <w:r w:rsidR="00C77932" w:rsidRPr="002929AF">
        <w:rPr>
          <w:rFonts w:ascii="Times New Roman" w:hAnsi="Times New Roman" w:cs="Times New Roman"/>
        </w:rPr>
        <w:t>public speech: “Perhaps we need some outside, universal threat to make us recognize this common bond. I occasionally think how quickly our differences worldwide would vanish if we were facing an alien threat from outside this world”</w:t>
      </w:r>
      <w:r w:rsidR="00375D3B" w:rsidRPr="002929AF">
        <w:rPr>
          <w:rFonts w:ascii="Times New Roman" w:hAnsi="Times New Roman" w:cs="Times New Roman"/>
        </w:rPr>
        <w:t xml:space="preserve"> </w:t>
      </w:r>
      <w:r w:rsidR="00375D3B" w:rsidRPr="002929AF">
        <w:rPr>
          <w:rFonts w:ascii="Times New Roman" w:hAnsi="Times New Roman" w:cs="Times New Roman"/>
        </w:rPr>
        <w:fldChar w:fldCharType="begin"/>
      </w:r>
      <w:r w:rsidR="00256F4A">
        <w:rPr>
          <w:rFonts w:ascii="Times New Roman" w:hAnsi="Times New Roman" w:cs="Times New Roman"/>
        </w:rPr>
        <w:instrText xml:space="preserve"> ADDIN ZOTERO_ITEM CSL_CITATION {"citationID":"GLAqtDzU","properties":{"formattedCitation":"[61]","plainCitation":"[61]","noteIndex":0},"citationItems":[{"id":8876,"uris":["http://zotero.org/users/3736454/items/CNWQNQTS"],"uri":["http://zotero.org/users/3736454/items/CNWQNQTS"],"itemData":{"id":8876,"type":"article","title":"Address to United Nations General Assembly, 21 September 1987","URL":"http://www.reagan.utexas.edu/archives/speeches/1987/092187b.htm","author":[{"family":"Reagan","given":"R."}],"issued":{"date-parts":[["1987"]]}}}],"schema":"https://github.com/citation-style-language/schema/raw/master/csl-citation.json"} </w:instrText>
      </w:r>
      <w:r w:rsidR="00375D3B" w:rsidRPr="002929AF">
        <w:rPr>
          <w:rFonts w:ascii="Times New Roman" w:hAnsi="Times New Roman" w:cs="Times New Roman"/>
        </w:rPr>
        <w:fldChar w:fldCharType="separate"/>
      </w:r>
      <w:r w:rsidR="00256F4A">
        <w:rPr>
          <w:rFonts w:ascii="Times New Roman" w:hAnsi="Times New Roman" w:cs="Times New Roman"/>
          <w:noProof/>
        </w:rPr>
        <w:t>[61]</w:t>
      </w:r>
      <w:r w:rsidR="00375D3B" w:rsidRPr="002929AF">
        <w:rPr>
          <w:rFonts w:ascii="Times New Roman" w:hAnsi="Times New Roman" w:cs="Times New Roman"/>
        </w:rPr>
        <w:fldChar w:fldCharType="end"/>
      </w:r>
      <w:r w:rsidR="00C77932" w:rsidRPr="002929AF">
        <w:rPr>
          <w:rFonts w:ascii="Times New Roman" w:hAnsi="Times New Roman" w:cs="Times New Roman"/>
        </w:rPr>
        <w:t xml:space="preserve">. </w:t>
      </w:r>
    </w:p>
    <w:p w14:paraId="1BA0DD37" w14:textId="4BFBD34E" w:rsidR="003D2E8B" w:rsidRPr="002929AF" w:rsidRDefault="00932335" w:rsidP="00B643C7">
      <w:pPr>
        <w:pStyle w:val="ListParagraph"/>
        <w:numPr>
          <w:ilvl w:val="0"/>
          <w:numId w:val="2"/>
        </w:numPr>
        <w:shd w:val="clear" w:color="auto" w:fill="FFFFFF"/>
        <w:spacing w:before="100" w:beforeAutospacing="1" w:after="100" w:afterAutospacing="1"/>
        <w:jc w:val="both"/>
        <w:textAlignment w:val="baseline"/>
        <w:rPr>
          <w:rFonts w:ascii="Times New Roman" w:hAnsi="Times New Roman" w:cs="Times New Roman"/>
        </w:rPr>
      </w:pPr>
      <w:r w:rsidRPr="002929AF">
        <w:rPr>
          <w:rFonts w:ascii="Times New Roman" w:hAnsi="Times New Roman" w:cs="Times New Roman"/>
          <w:b/>
        </w:rPr>
        <w:t>Secret military projects or unknown physical processes like ball lightning</w:t>
      </w:r>
      <w:r w:rsidRPr="002929AF">
        <w:rPr>
          <w:rFonts w:ascii="Times New Roman" w:hAnsi="Times New Roman" w:cs="Times New Roman"/>
        </w:rPr>
        <w:t>. The main risk here is</w:t>
      </w:r>
      <w:r w:rsidR="006C21E6" w:rsidRPr="002929AF">
        <w:rPr>
          <w:rFonts w:ascii="Times New Roman" w:hAnsi="Times New Roman" w:cs="Times New Roman"/>
        </w:rPr>
        <w:t xml:space="preserve"> the</w:t>
      </w:r>
      <w:r w:rsidRPr="002929AF">
        <w:rPr>
          <w:rFonts w:ascii="Times New Roman" w:hAnsi="Times New Roman" w:cs="Times New Roman"/>
        </w:rPr>
        <w:t xml:space="preserve"> </w:t>
      </w:r>
      <w:r w:rsidR="00375D3B" w:rsidRPr="002929AF">
        <w:rPr>
          <w:rFonts w:ascii="Times New Roman" w:hAnsi="Times New Roman" w:cs="Times New Roman"/>
        </w:rPr>
        <w:t>existence of new weaponry</w:t>
      </w:r>
      <w:r w:rsidRPr="002929AF">
        <w:rPr>
          <w:rFonts w:ascii="Times New Roman" w:hAnsi="Times New Roman" w:cs="Times New Roman"/>
        </w:rPr>
        <w:t xml:space="preserve">, as in that case we either underestimate </w:t>
      </w:r>
      <w:r w:rsidR="006C21E6" w:rsidRPr="002929AF">
        <w:rPr>
          <w:rFonts w:ascii="Times New Roman" w:hAnsi="Times New Roman" w:cs="Times New Roman"/>
        </w:rPr>
        <w:t xml:space="preserve">the </w:t>
      </w:r>
      <w:r w:rsidRPr="002929AF">
        <w:rPr>
          <w:rFonts w:ascii="Times New Roman" w:hAnsi="Times New Roman" w:cs="Times New Roman"/>
        </w:rPr>
        <w:t xml:space="preserve">power of the secret military projects or there are unknown laws of physics which could be harnessed for creation of new weaponry, or both. </w:t>
      </w:r>
    </w:p>
    <w:p w14:paraId="327CF1DF" w14:textId="5F60472C" w:rsidR="009B02D3" w:rsidRPr="002929AF" w:rsidRDefault="00932335" w:rsidP="00091A3D">
      <w:pPr>
        <w:pStyle w:val="ListParagraph"/>
        <w:numPr>
          <w:ilvl w:val="0"/>
          <w:numId w:val="2"/>
        </w:numPr>
        <w:shd w:val="clear" w:color="auto" w:fill="FFFFFF"/>
        <w:spacing w:before="100" w:beforeAutospacing="1" w:after="100" w:afterAutospacing="1"/>
        <w:jc w:val="both"/>
        <w:textAlignment w:val="baseline"/>
        <w:rPr>
          <w:rFonts w:ascii="Times New Roman" w:hAnsi="Times New Roman" w:cs="Times New Roman"/>
        </w:rPr>
      </w:pPr>
      <w:r w:rsidRPr="002929AF">
        <w:rPr>
          <w:rFonts w:ascii="Times New Roman" w:hAnsi="Times New Roman" w:cs="Times New Roman"/>
          <w:b/>
        </w:rPr>
        <w:t>Something which completely change</w:t>
      </w:r>
      <w:r w:rsidR="006C21E6" w:rsidRPr="002929AF">
        <w:rPr>
          <w:rFonts w:ascii="Times New Roman" w:hAnsi="Times New Roman" w:cs="Times New Roman"/>
          <w:b/>
        </w:rPr>
        <w:t>s</w:t>
      </w:r>
      <w:r w:rsidRPr="002929AF">
        <w:rPr>
          <w:rFonts w:ascii="Times New Roman" w:hAnsi="Times New Roman" w:cs="Times New Roman"/>
          <w:b/>
        </w:rPr>
        <w:t xml:space="preserve"> our model of the world</w:t>
      </w:r>
      <w:r w:rsidR="00AD14AF">
        <w:rPr>
          <w:rFonts w:ascii="Times New Roman" w:hAnsi="Times New Roman" w:cs="Times New Roman"/>
        </w:rPr>
        <w:t>.</w:t>
      </w:r>
      <w:r w:rsidRPr="002929AF">
        <w:rPr>
          <w:rFonts w:ascii="Times New Roman" w:hAnsi="Times New Roman" w:cs="Times New Roman"/>
        </w:rPr>
        <w:t xml:space="preserve"> </w:t>
      </w:r>
      <w:r w:rsidR="00AD14AF">
        <w:rPr>
          <w:rFonts w:ascii="Times New Roman" w:hAnsi="Times New Roman" w:cs="Times New Roman"/>
        </w:rPr>
        <w:t>G</w:t>
      </w:r>
      <w:r w:rsidRPr="002929AF">
        <w:rPr>
          <w:rFonts w:ascii="Times New Roman" w:hAnsi="Times New Roman" w:cs="Times New Roman"/>
        </w:rPr>
        <w:t xml:space="preserve">litches in the </w:t>
      </w:r>
      <w:r w:rsidR="006C21E6" w:rsidRPr="002929AF">
        <w:rPr>
          <w:rFonts w:ascii="Times New Roman" w:hAnsi="Times New Roman" w:cs="Times New Roman"/>
        </w:rPr>
        <w:t>Matrix</w:t>
      </w:r>
      <w:r w:rsidRPr="002929AF">
        <w:rPr>
          <w:rFonts w:ascii="Times New Roman" w:hAnsi="Times New Roman" w:cs="Times New Roman"/>
        </w:rPr>
        <w:t>, time and dimensional travelers, weird quantum effects, dark matter life forms</w:t>
      </w:r>
      <w:r w:rsidR="00091A3D" w:rsidRPr="002929AF">
        <w:rPr>
          <w:rFonts w:ascii="Times New Roman" w:hAnsi="Times New Roman" w:cs="Times New Roman"/>
        </w:rPr>
        <w:t>—</w:t>
      </w:r>
      <w:r w:rsidRPr="002929AF">
        <w:rPr>
          <w:rFonts w:ascii="Times New Roman" w:hAnsi="Times New Roman" w:cs="Times New Roman"/>
        </w:rPr>
        <w:t xml:space="preserve">we could create many fantastic theories, which all are </w:t>
      </w:r>
      <w:r w:rsidRPr="002929AF">
        <w:rPr>
          <w:rFonts w:ascii="Times New Roman" w:hAnsi="Times New Roman" w:cs="Times New Roman"/>
          <w:i/>
        </w:rPr>
        <w:t>a priori</w:t>
      </w:r>
      <w:r w:rsidRPr="002929AF">
        <w:rPr>
          <w:rFonts w:ascii="Times New Roman" w:hAnsi="Times New Roman" w:cs="Times New Roman"/>
        </w:rPr>
        <w:t xml:space="preserve"> very unlikely, but which could completely change the picture of global risks if true. </w:t>
      </w:r>
      <w:r w:rsidR="00E05767" w:rsidRPr="002929AF">
        <w:rPr>
          <w:rFonts w:ascii="Times New Roman" w:hAnsi="Times New Roman" w:cs="Times New Roman"/>
        </w:rPr>
        <w:t>Most such theories</w:t>
      </w:r>
      <w:r w:rsidR="00D61FA1" w:rsidRPr="002929AF">
        <w:rPr>
          <w:rFonts w:ascii="Times New Roman" w:hAnsi="Times New Roman" w:cs="Times New Roman"/>
        </w:rPr>
        <w:t>,</w:t>
      </w:r>
      <w:r w:rsidR="00E05767" w:rsidRPr="002929AF">
        <w:rPr>
          <w:rFonts w:ascii="Times New Roman" w:hAnsi="Times New Roman" w:cs="Times New Roman"/>
        </w:rPr>
        <w:t xml:space="preserve"> however</w:t>
      </w:r>
      <w:r w:rsidR="00D61FA1" w:rsidRPr="002929AF">
        <w:rPr>
          <w:rFonts w:ascii="Times New Roman" w:hAnsi="Times New Roman" w:cs="Times New Roman"/>
        </w:rPr>
        <w:t>,</w:t>
      </w:r>
      <w:r w:rsidR="00E05767" w:rsidRPr="002929AF">
        <w:rPr>
          <w:rFonts w:ascii="Times New Roman" w:hAnsi="Times New Roman" w:cs="Times New Roman"/>
        </w:rPr>
        <w:t xml:space="preserve"> </w:t>
      </w:r>
      <w:r w:rsidR="00091A3D" w:rsidRPr="002929AF">
        <w:rPr>
          <w:rFonts w:ascii="Times New Roman" w:hAnsi="Times New Roman" w:cs="Times New Roman"/>
        </w:rPr>
        <w:t xml:space="preserve">do </w:t>
      </w:r>
      <w:r w:rsidR="00E05767" w:rsidRPr="002929AF">
        <w:rPr>
          <w:rFonts w:ascii="Times New Roman" w:hAnsi="Times New Roman" w:cs="Times New Roman"/>
        </w:rPr>
        <w:t xml:space="preserve">not </w:t>
      </w:r>
      <w:r w:rsidR="00091A3D" w:rsidRPr="002929AF">
        <w:rPr>
          <w:rFonts w:ascii="Times New Roman" w:hAnsi="Times New Roman" w:cs="Times New Roman"/>
        </w:rPr>
        <w:t xml:space="preserve">involve </w:t>
      </w:r>
      <w:r w:rsidR="00E05767" w:rsidRPr="002929AF">
        <w:rPr>
          <w:rFonts w:ascii="Times New Roman" w:hAnsi="Times New Roman" w:cs="Times New Roman"/>
        </w:rPr>
        <w:t xml:space="preserve">classical </w:t>
      </w:r>
      <w:r w:rsidR="00F8385E">
        <w:rPr>
          <w:rFonts w:ascii="Times New Roman" w:hAnsi="Times New Roman" w:cs="Times New Roman"/>
        </w:rPr>
        <w:t>ET</w:t>
      </w:r>
      <w:r w:rsidR="00E05767" w:rsidRPr="002929AF">
        <w:rPr>
          <w:rFonts w:ascii="Times New Roman" w:hAnsi="Times New Roman" w:cs="Times New Roman"/>
        </w:rPr>
        <w:t xml:space="preserve"> starships. The risks are possible war with whatever the entities are or </w:t>
      </w:r>
      <w:r w:rsidR="00091A3D" w:rsidRPr="002929AF">
        <w:rPr>
          <w:rFonts w:ascii="Times New Roman" w:hAnsi="Times New Roman" w:cs="Times New Roman"/>
        </w:rPr>
        <w:t xml:space="preserve">the consequences of </w:t>
      </w:r>
      <w:r w:rsidR="00E05767" w:rsidRPr="002929AF">
        <w:rPr>
          <w:rFonts w:ascii="Times New Roman" w:hAnsi="Times New Roman" w:cs="Times New Roman"/>
        </w:rPr>
        <w:t>obtaining new dangerous technologies.</w:t>
      </w:r>
      <w:r w:rsidR="00D61FA1" w:rsidRPr="002929AF">
        <w:rPr>
          <w:rFonts w:ascii="Times New Roman" w:hAnsi="Times New Roman" w:cs="Times New Roman"/>
        </w:rPr>
        <w:t xml:space="preserve"> But the biggest risks are </w:t>
      </w:r>
      <w:r w:rsidR="00AD14AF">
        <w:rPr>
          <w:rFonts w:ascii="Times New Roman" w:hAnsi="Times New Roman" w:cs="Times New Roman"/>
        </w:rPr>
        <w:t>likely</w:t>
      </w:r>
      <w:r w:rsidR="00AD14AF" w:rsidRPr="002929AF">
        <w:rPr>
          <w:rFonts w:ascii="Times New Roman" w:hAnsi="Times New Roman" w:cs="Times New Roman"/>
        </w:rPr>
        <w:t xml:space="preserve"> </w:t>
      </w:r>
      <w:r w:rsidR="00D61FA1" w:rsidRPr="002929AF">
        <w:rPr>
          <w:rFonts w:ascii="Times New Roman" w:hAnsi="Times New Roman" w:cs="Times New Roman"/>
        </w:rPr>
        <w:t>unknown</w:t>
      </w:r>
      <w:r w:rsidR="00091A3D" w:rsidRPr="002929AF">
        <w:rPr>
          <w:rFonts w:ascii="Times New Roman" w:hAnsi="Times New Roman" w:cs="Times New Roman"/>
        </w:rPr>
        <w:t xml:space="preserve"> and unknowable</w:t>
      </w:r>
      <w:r w:rsidR="00D61FA1" w:rsidRPr="002929AF">
        <w:rPr>
          <w:rFonts w:ascii="Times New Roman" w:hAnsi="Times New Roman" w:cs="Times New Roman"/>
        </w:rPr>
        <w:t xml:space="preserve">. </w:t>
      </w:r>
    </w:p>
    <w:p w14:paraId="6EF6ED0A" w14:textId="0B973FAD" w:rsidR="000E6E9C" w:rsidRPr="002929AF" w:rsidRDefault="000E6E9C" w:rsidP="00B643C7">
      <w:pPr>
        <w:pStyle w:val="Heading2"/>
        <w:rPr>
          <w:rFonts w:ascii="Times New Roman" w:hAnsi="Times New Roman" w:cs="Times New Roman"/>
        </w:rPr>
      </w:pPr>
      <w:bookmarkStart w:id="39" w:name="_Toc521692861"/>
      <w:bookmarkStart w:id="40" w:name="_Toc522277751"/>
      <w:r w:rsidRPr="002929AF">
        <w:rPr>
          <w:rFonts w:ascii="Times New Roman" w:hAnsi="Times New Roman" w:cs="Times New Roman"/>
        </w:rPr>
        <w:t>4.</w:t>
      </w:r>
      <w:r w:rsidR="00EB0B47" w:rsidRPr="002929AF">
        <w:rPr>
          <w:rFonts w:ascii="Times New Roman" w:hAnsi="Times New Roman" w:cs="Times New Roman"/>
        </w:rPr>
        <w:t>5</w:t>
      </w:r>
      <w:r w:rsidR="00667BC0" w:rsidRPr="002929AF">
        <w:rPr>
          <w:rFonts w:ascii="Times New Roman" w:hAnsi="Times New Roman" w:cs="Times New Roman"/>
        </w:rPr>
        <w:t>.</w:t>
      </w:r>
      <w:r w:rsidRPr="002929AF">
        <w:rPr>
          <w:rFonts w:ascii="Times New Roman" w:hAnsi="Times New Roman" w:cs="Times New Roman"/>
        </w:rPr>
        <w:t xml:space="preserve"> We are in </w:t>
      </w:r>
      <w:r w:rsidR="00091A3D" w:rsidRPr="002929AF">
        <w:rPr>
          <w:rFonts w:ascii="Times New Roman" w:hAnsi="Times New Roman" w:cs="Times New Roman"/>
        </w:rPr>
        <w:t xml:space="preserve">a </w:t>
      </w:r>
      <w:r w:rsidRPr="002929AF">
        <w:rPr>
          <w:rFonts w:ascii="Times New Roman" w:hAnsi="Times New Roman" w:cs="Times New Roman"/>
        </w:rPr>
        <w:t>simulation</w:t>
      </w:r>
      <w:r w:rsidR="00E87784" w:rsidRPr="002929AF">
        <w:rPr>
          <w:rFonts w:ascii="Times New Roman" w:hAnsi="Times New Roman" w:cs="Times New Roman"/>
        </w:rPr>
        <w:t xml:space="preserve"> created by </w:t>
      </w:r>
      <w:r w:rsidR="00F8385E">
        <w:rPr>
          <w:rFonts w:ascii="Times New Roman" w:hAnsi="Times New Roman" w:cs="Times New Roman"/>
        </w:rPr>
        <w:t>ET</w:t>
      </w:r>
      <w:r w:rsidR="00E87784" w:rsidRPr="002929AF">
        <w:rPr>
          <w:rFonts w:ascii="Times New Roman" w:hAnsi="Times New Roman" w:cs="Times New Roman"/>
        </w:rPr>
        <w:t>s, which is numerically solving</w:t>
      </w:r>
      <w:r w:rsidRPr="002929AF">
        <w:rPr>
          <w:rFonts w:ascii="Times New Roman" w:hAnsi="Times New Roman" w:cs="Times New Roman"/>
        </w:rPr>
        <w:t xml:space="preserve"> </w:t>
      </w:r>
      <w:r w:rsidR="00091A3D" w:rsidRPr="002929AF">
        <w:rPr>
          <w:rFonts w:ascii="Times New Roman" w:hAnsi="Times New Roman" w:cs="Times New Roman"/>
        </w:rPr>
        <w:t xml:space="preserve">the </w:t>
      </w:r>
      <w:r w:rsidR="00E87784" w:rsidRPr="002929AF">
        <w:rPr>
          <w:rFonts w:ascii="Times New Roman" w:hAnsi="Times New Roman" w:cs="Times New Roman"/>
        </w:rPr>
        <w:t>Fermi paradox</w:t>
      </w:r>
      <w:bookmarkEnd w:id="39"/>
      <w:bookmarkEnd w:id="40"/>
    </w:p>
    <w:p w14:paraId="6E2CC3EB" w14:textId="20CB06A6" w:rsidR="00C94188" w:rsidRPr="002929AF" w:rsidRDefault="00C94188" w:rsidP="00B643C7">
      <w:pPr>
        <w:shd w:val="clear" w:color="auto" w:fill="FFFFFF"/>
        <w:spacing w:before="100" w:beforeAutospacing="1" w:after="100" w:afterAutospacing="1"/>
        <w:jc w:val="both"/>
        <w:textAlignment w:val="baseline"/>
      </w:pPr>
      <w:r w:rsidRPr="002929AF">
        <w:t>While Bostrom assumed that the creators of the simulation will be our descendants</w:t>
      </w:r>
      <w:r w:rsidR="00DD1F44" w:rsidRPr="002929AF">
        <w:t xml:space="preserve"> </w:t>
      </w:r>
      <w:r w:rsidR="00DD1F44" w:rsidRPr="002929AF">
        <w:fldChar w:fldCharType="begin"/>
      </w:r>
      <w:r w:rsidR="008A0B62" w:rsidRPr="002929AF">
        <w:instrText xml:space="preserve"> ADDIN ZOTERO_ITEM CSL_CITATION {"citationID":"1CeipVSA","properties":{"formattedCitation":"(N. Bostrom 2003)","plainCitation":"(N. Bostrom 2003)","dontUpdate":true,"noteIndex":0},"citationItems":[{"id":463,"uris":["http://zotero.org/users/3736454/items/ZRDAGDBA"],"uri":["http://zotero.org/users/3736454/items/ZRDAGDBA"],"itemData":{"id":463,"type":"article-journal","title":"Are You Living In a Computer Simulation?","container-title":"Published in Philosophical Quarterly (2003) Vol. 53, No. 211, pp. 243-255.","language":"en","author":[{"family":"Bostrom","given":"N."}],"issued":{"date-parts":[["2003"]]}}}],"schema":"https://github.com/citation-style-language/schema/raw/master/csl-citation.json"} </w:instrText>
      </w:r>
      <w:r w:rsidR="00DD1F44" w:rsidRPr="002929AF">
        <w:fldChar w:fldCharType="separate"/>
      </w:r>
      <w:r w:rsidR="00DD1F44" w:rsidRPr="002929AF">
        <w:rPr>
          <w:noProof/>
        </w:rPr>
        <w:t>(Bostrom 2003)</w:t>
      </w:r>
      <w:r w:rsidR="00DD1F44" w:rsidRPr="002929AF">
        <w:fldChar w:fldCharType="end"/>
      </w:r>
      <w:r w:rsidRPr="002929AF">
        <w:t xml:space="preserve">, that </w:t>
      </w:r>
      <w:r w:rsidR="003E1A60" w:rsidRPr="002929AF">
        <w:t>is,</w:t>
      </w:r>
      <w:r w:rsidRPr="002929AF">
        <w:t xml:space="preserve"> humans or post-humans, this is not necessar</w:t>
      </w:r>
      <w:r w:rsidR="00091A3D" w:rsidRPr="002929AF">
        <w:t>il</w:t>
      </w:r>
      <w:r w:rsidRPr="002929AF">
        <w:t>y</w:t>
      </w:r>
      <w:r w:rsidR="003E1A60" w:rsidRPr="002929AF">
        <w:t xml:space="preserve"> the case. Any ET civilization will be interested </w:t>
      </w:r>
      <w:r w:rsidR="00091A3D" w:rsidRPr="002929AF">
        <w:t xml:space="preserve">in </w:t>
      </w:r>
      <w:r w:rsidR="003E1A60" w:rsidRPr="002929AF">
        <w:t>solv</w:t>
      </w:r>
      <w:r w:rsidR="00091A3D" w:rsidRPr="002929AF">
        <w:t>ing</w:t>
      </w:r>
      <w:r w:rsidR="003E1A60" w:rsidRPr="002929AF">
        <w:t xml:space="preserve"> the Fermi paradox</w:t>
      </w:r>
      <w:r w:rsidR="00091A3D" w:rsidRPr="002929AF">
        <w:t>,</w:t>
      </w:r>
      <w:r w:rsidR="003E1A60" w:rsidRPr="002929AF">
        <w:t xml:space="preserve"> and one way to </w:t>
      </w:r>
      <w:r w:rsidR="0038668D" w:rsidRPr="002929AF">
        <w:t>solve it</w:t>
      </w:r>
      <w:r w:rsidR="003E1A60" w:rsidRPr="002929AF">
        <w:t xml:space="preserve"> is</w:t>
      </w:r>
      <w:r w:rsidR="0038668D" w:rsidRPr="002929AF">
        <w:t xml:space="preserve"> </w:t>
      </w:r>
      <w:r w:rsidR="00091A3D" w:rsidRPr="002929AF">
        <w:t xml:space="preserve">to </w:t>
      </w:r>
      <w:r w:rsidR="003E1A60" w:rsidRPr="002929AF">
        <w:t xml:space="preserve">model all possible ways </w:t>
      </w:r>
      <w:r w:rsidR="00091A3D" w:rsidRPr="002929AF">
        <w:t xml:space="preserve">in which </w:t>
      </w:r>
      <w:r w:rsidR="003E1A60" w:rsidRPr="002929AF">
        <w:t xml:space="preserve">different civilizations </w:t>
      </w:r>
      <w:r w:rsidR="00091A3D" w:rsidRPr="002929AF">
        <w:t xml:space="preserve">can develop </w:t>
      </w:r>
      <w:r w:rsidR="003E1A60" w:rsidRPr="002929AF">
        <w:t xml:space="preserve">inside computer simulations. </w:t>
      </w:r>
      <w:r w:rsidR="0038668D" w:rsidRPr="002929AF">
        <w:t xml:space="preserve">This means that we could be a model created by completely non-human </w:t>
      </w:r>
      <w:r w:rsidR="00F8385E">
        <w:t>ET</w:t>
      </w:r>
      <w:r w:rsidR="0038668D" w:rsidRPr="002929AF">
        <w:t xml:space="preserve">s </w:t>
      </w:r>
      <w:r w:rsidR="00091A3D" w:rsidRPr="002929AF">
        <w:t xml:space="preserve">intended to </w:t>
      </w:r>
      <w:r w:rsidR="0038668D" w:rsidRPr="002929AF">
        <w:t xml:space="preserve">explore different ways </w:t>
      </w:r>
      <w:r w:rsidR="00285341" w:rsidRPr="002929AF">
        <w:t xml:space="preserve">in which a </w:t>
      </w:r>
      <w:r w:rsidR="0038668D" w:rsidRPr="002929AF">
        <w:t xml:space="preserve">late </w:t>
      </w:r>
      <w:r w:rsidR="00DD1F44" w:rsidRPr="002929AF">
        <w:t>Great F</w:t>
      </w:r>
      <w:r w:rsidR="0038668D" w:rsidRPr="002929AF">
        <w:t xml:space="preserve">ilter could kill a civilization. In that case, it is not surprising to be </w:t>
      </w:r>
      <w:r w:rsidR="00285341" w:rsidRPr="002929AF">
        <w:t xml:space="preserve">a </w:t>
      </w:r>
      <w:r w:rsidR="0038668D" w:rsidRPr="002929AF">
        <w:t xml:space="preserve">person who is interested in global risks prevention, as such persons will be modeled </w:t>
      </w:r>
      <w:r w:rsidR="00260C65">
        <w:t>more often</w:t>
      </w:r>
      <w:r w:rsidR="005A7478">
        <w:t xml:space="preserve"> (or </w:t>
      </w:r>
      <w:r w:rsidR="009F5041">
        <w:t xml:space="preserve">one </w:t>
      </w:r>
      <w:r w:rsidR="005A7478">
        <w:t xml:space="preserve">could say that </w:t>
      </w:r>
      <w:r w:rsidR="00F8385E">
        <w:t>ET</w:t>
      </w:r>
      <w:r w:rsidR="005A7478" w:rsidRPr="005A7478">
        <w:t>s themselves are “players” and thus have some presence within the simulation</w:t>
      </w:r>
      <w:r w:rsidR="005A7478">
        <w:t>)</w:t>
      </w:r>
      <w:r w:rsidR="0038668D" w:rsidRPr="002929AF">
        <w:t xml:space="preserve">. </w:t>
      </w:r>
      <w:r w:rsidR="00E87784" w:rsidRPr="002929AF">
        <w:t xml:space="preserve">To get </w:t>
      </w:r>
      <w:r w:rsidR="00DD1F44" w:rsidRPr="002929AF">
        <w:t xml:space="preserve">a </w:t>
      </w:r>
      <w:r w:rsidR="00E87784" w:rsidRPr="002929AF">
        <w:t xml:space="preserve">good model of the late Great Filter, the </w:t>
      </w:r>
      <w:r w:rsidR="00F8385E">
        <w:t>ET</w:t>
      </w:r>
      <w:r w:rsidR="00E87784" w:rsidRPr="002929AF">
        <w:t xml:space="preserve"> civilization </w:t>
      </w:r>
      <w:r w:rsidR="00E61D73" w:rsidRPr="002929AF">
        <w:t xml:space="preserve">would have </w:t>
      </w:r>
      <w:r w:rsidR="00E87784" w:rsidRPr="002929AF">
        <w:t>to run many different simulations of other possible civilizations, ma</w:t>
      </w:r>
      <w:r w:rsidR="00DD1F44" w:rsidRPr="002929AF">
        <w:t>ybe millions, so we are more likely to be in such</w:t>
      </w:r>
      <w:r w:rsidR="00E61D73" w:rsidRPr="002929AF">
        <w:t xml:space="preserve"> a</w:t>
      </w:r>
      <w:r w:rsidR="00DD1F44" w:rsidRPr="002929AF">
        <w:t xml:space="preserve"> simulation </w:t>
      </w:r>
      <w:r w:rsidR="00E61D73" w:rsidRPr="002929AF">
        <w:t xml:space="preserve">than </w:t>
      </w:r>
      <w:r w:rsidR="00DD1F44" w:rsidRPr="002929AF">
        <w:t>in the real world</w:t>
      </w:r>
      <w:r w:rsidR="009F5041">
        <w:t>. That is</w:t>
      </w:r>
      <w:r w:rsidR="00DD1F44" w:rsidRPr="002929AF">
        <w:t xml:space="preserve">, unless there </w:t>
      </w:r>
      <w:r w:rsidR="009F5041">
        <w:t>are</w:t>
      </w:r>
      <w:r w:rsidR="00DD1F44" w:rsidRPr="002929AF">
        <w:t xml:space="preserve"> no other dominating types of simulation or unless</w:t>
      </w:r>
      <w:r w:rsidR="00E61D73" w:rsidRPr="002929AF">
        <w:t xml:space="preserve"> the</w:t>
      </w:r>
      <w:r w:rsidR="00DD1F44" w:rsidRPr="002929AF">
        <w:t xml:space="preserve"> proportion of naturally extinct civilizations to supercivilization</w:t>
      </w:r>
      <w:r w:rsidR="00E61D73" w:rsidRPr="002929AF">
        <w:t>s</w:t>
      </w:r>
      <w:r w:rsidR="00DD1F44" w:rsidRPr="002929AF">
        <w:t xml:space="preserve"> is very high</w:t>
      </w:r>
      <w:r w:rsidR="008D2F98">
        <w:t xml:space="preserve"> (as there will be more extinct civilizations than simulations created by civilization</w:t>
      </w:r>
      <w:r w:rsidR="00A94AC1">
        <w:t>s that continued</w:t>
      </w:r>
      <w:r w:rsidR="008D2F98">
        <w:t>)</w:t>
      </w:r>
      <w:r w:rsidR="003E1BEC" w:rsidRPr="002929AF">
        <w:t>—</w:t>
      </w:r>
      <w:r w:rsidR="00DD1F44" w:rsidRPr="002929AF">
        <w:t>but in that case</w:t>
      </w:r>
      <w:r w:rsidR="00260C65">
        <w:t>,</w:t>
      </w:r>
      <w:r w:rsidR="00DD1F44" w:rsidRPr="002929AF">
        <w:t xml:space="preserve"> </w:t>
      </w:r>
      <w:r w:rsidR="00A94AC1">
        <w:t>humanity</w:t>
      </w:r>
      <w:r w:rsidR="00A94AC1" w:rsidRPr="002929AF">
        <w:t xml:space="preserve"> </w:t>
      </w:r>
      <w:r w:rsidR="00DD1F44" w:rsidRPr="002929AF">
        <w:t>face</w:t>
      </w:r>
      <w:r w:rsidR="00A94AC1">
        <w:t>s</w:t>
      </w:r>
      <w:r w:rsidR="00DD1F44" w:rsidRPr="002929AF">
        <w:t xml:space="preserve"> extinction soon anyway. </w:t>
      </w:r>
    </w:p>
    <w:p w14:paraId="2F16F59B" w14:textId="04662954" w:rsidR="0038668D" w:rsidRPr="002929AF" w:rsidRDefault="00E87784" w:rsidP="00B643C7">
      <w:pPr>
        <w:shd w:val="clear" w:color="auto" w:fill="FFFFFF"/>
        <w:spacing w:before="100" w:beforeAutospacing="1" w:after="100" w:afterAutospacing="1"/>
        <w:jc w:val="both"/>
        <w:textAlignment w:val="baseline"/>
      </w:pPr>
      <w:r w:rsidRPr="002929AF">
        <w:t xml:space="preserve">If we are in such </w:t>
      </w:r>
      <w:r w:rsidR="00E61D73" w:rsidRPr="002929AF">
        <w:t xml:space="preserve">a </w:t>
      </w:r>
      <w:r w:rsidRPr="002929AF">
        <w:t>Fermi-</w:t>
      </w:r>
      <w:r w:rsidR="0038668D" w:rsidRPr="002929AF">
        <w:t xml:space="preserve">simulation, the owners could switch the simulation off after getting needed information or </w:t>
      </w:r>
      <w:r w:rsidR="00DD1F44" w:rsidRPr="002929AF">
        <w:t>model</w:t>
      </w:r>
      <w:r w:rsidR="0038668D" w:rsidRPr="002929AF">
        <w:t xml:space="preserve"> </w:t>
      </w:r>
      <w:r w:rsidR="00DD1F44" w:rsidRPr="002929AF">
        <w:t>a</w:t>
      </w:r>
      <w:r w:rsidR="0038668D" w:rsidRPr="002929AF">
        <w:t xml:space="preserve"> world with </w:t>
      </w:r>
      <w:r w:rsidR="00DD1F44" w:rsidRPr="002929AF">
        <w:t>intensive</w:t>
      </w:r>
      <w:r w:rsidR="0038668D" w:rsidRPr="002929AF">
        <w:t xml:space="preserve"> global risks</w:t>
      </w:r>
      <w:r w:rsidR="00E61D73" w:rsidRPr="002929AF">
        <w:t xml:space="preserve"> that will appear soon</w:t>
      </w:r>
      <w:r w:rsidR="0038668D" w:rsidRPr="002929AF">
        <w:t xml:space="preserve">. </w:t>
      </w:r>
    </w:p>
    <w:p w14:paraId="23B1D852" w14:textId="00880347" w:rsidR="00E87784" w:rsidRPr="002929AF" w:rsidRDefault="00E87784" w:rsidP="00B643C7">
      <w:pPr>
        <w:shd w:val="clear" w:color="auto" w:fill="FFFFFF"/>
        <w:spacing w:before="100" w:beforeAutospacing="1" w:after="100" w:afterAutospacing="1"/>
        <w:jc w:val="both"/>
        <w:textAlignment w:val="baseline"/>
      </w:pPr>
      <w:r w:rsidRPr="002929AF">
        <w:t>Other types of simulations could be created by other entities with other goals, including recreational role games or</w:t>
      </w:r>
      <w:r w:rsidR="00E61D73" w:rsidRPr="002929AF">
        <w:t xml:space="preserve"> a</w:t>
      </w:r>
      <w:r w:rsidRPr="002929AF">
        <w:t xml:space="preserve"> </w:t>
      </w:r>
      <w:r w:rsidR="00DD1F44" w:rsidRPr="002929AF">
        <w:t>“</w:t>
      </w:r>
      <w:r w:rsidRPr="002929AF">
        <w:t>resurrection simulation</w:t>
      </w:r>
      <w:r w:rsidR="00DD1F44" w:rsidRPr="002929AF">
        <w:t>”</w:t>
      </w:r>
      <w:r w:rsidRPr="002929AF">
        <w:t xml:space="preserve"> aimed </w:t>
      </w:r>
      <w:r w:rsidR="00E61D73" w:rsidRPr="002929AF">
        <w:t xml:space="preserve">at </w:t>
      </w:r>
      <w:r w:rsidRPr="002929AF">
        <w:t>return</w:t>
      </w:r>
      <w:r w:rsidR="00E61D73" w:rsidRPr="002929AF">
        <w:t>ing</w:t>
      </w:r>
      <w:r w:rsidRPr="002929AF">
        <w:t xml:space="preserve"> past people to </w:t>
      </w:r>
      <w:r w:rsidR="00E61D73" w:rsidRPr="002929AF">
        <w:t xml:space="preserve">life </w:t>
      </w:r>
      <w:r w:rsidR="00DD1F44" w:rsidRPr="002929AF">
        <w:fldChar w:fldCharType="begin"/>
      </w:r>
      <w:r w:rsidR="00256F4A">
        <w:instrText xml:space="preserve"> ADDIN ZOTERO_ITEM CSL_CITATION {"citationID":"3oPb5zYI","properties":{"formattedCitation":"[63]","plainCitation":"[63]","noteIndex":0},"citationItems":[{"id":8877,"uris":["http://zotero.org/users/3736454/items/IWLMC92L"],"uri":["http://zotero.org/users/3736454/items/IWLMC92L"],"itemData":{"id":8877,"type":"article-journal","title":"Classification of Approaches to Technological Resurrection","container-title":"Under review in Post-humans Studies","URL":"https://philpapers.org/rec/TURCOA-3","author":[{"family":"Turchin","given":"A."},{"family":"Chernyakov","given":"M."}],"issued":{"date-parts":[["2018"]]},"accessed":{"date-parts":[["2018",12,28]]}}}],"schema":"https://github.com/citation-style-language/schema/raw/master/csl-citation.json"} </w:instrText>
      </w:r>
      <w:r w:rsidR="00DD1F44" w:rsidRPr="002929AF">
        <w:fldChar w:fldCharType="separate"/>
      </w:r>
      <w:r w:rsidR="00256F4A">
        <w:rPr>
          <w:noProof/>
        </w:rPr>
        <w:t>[63]</w:t>
      </w:r>
      <w:r w:rsidR="00DD1F44" w:rsidRPr="002929AF">
        <w:fldChar w:fldCharType="end"/>
      </w:r>
      <w:r w:rsidRPr="002929AF">
        <w:t>.</w:t>
      </w:r>
    </w:p>
    <w:p w14:paraId="35E0E2A8" w14:textId="5B53DCEB" w:rsidR="00E87784" w:rsidRPr="002929AF" w:rsidRDefault="00EB0B47" w:rsidP="00B643C7">
      <w:pPr>
        <w:pStyle w:val="Heading2"/>
        <w:rPr>
          <w:rFonts w:ascii="Times New Roman" w:hAnsi="Times New Roman" w:cs="Times New Roman"/>
        </w:rPr>
      </w:pPr>
      <w:bookmarkStart w:id="41" w:name="_Toc521692862"/>
      <w:bookmarkStart w:id="42" w:name="_Toc522277752"/>
      <w:r w:rsidRPr="002929AF">
        <w:rPr>
          <w:rFonts w:ascii="Times New Roman" w:hAnsi="Times New Roman" w:cs="Times New Roman"/>
        </w:rPr>
        <w:t>4.6</w:t>
      </w:r>
      <w:r w:rsidR="00E87784" w:rsidRPr="002929AF">
        <w:rPr>
          <w:rFonts w:ascii="Times New Roman" w:hAnsi="Times New Roman" w:cs="Times New Roman"/>
        </w:rPr>
        <w:t>. The “space zoo”</w:t>
      </w:r>
      <w:bookmarkEnd w:id="41"/>
      <w:bookmarkEnd w:id="42"/>
    </w:p>
    <w:p w14:paraId="6EDEC6C5" w14:textId="0E6C1A04" w:rsidR="0061704C" w:rsidRPr="002929AF" w:rsidRDefault="009F5041" w:rsidP="00B643C7">
      <w:pPr>
        <w:shd w:val="clear" w:color="auto" w:fill="FFFFFF"/>
        <w:spacing w:before="100" w:beforeAutospacing="1" w:after="100" w:afterAutospacing="1"/>
        <w:jc w:val="both"/>
        <w:textAlignment w:val="baseline"/>
      </w:pPr>
      <w:r>
        <w:t>A</w:t>
      </w:r>
      <w:r w:rsidR="00E61D73" w:rsidRPr="002929AF">
        <w:t xml:space="preserve"> </w:t>
      </w:r>
      <w:r w:rsidR="00D61FA1" w:rsidRPr="002929AF">
        <w:t>“space zoo” is</w:t>
      </w:r>
      <w:r w:rsidR="00E61D73" w:rsidRPr="002929AF">
        <w:t xml:space="preserve"> an area </w:t>
      </w:r>
      <w:r w:rsidR="00D61FA1" w:rsidRPr="002929AF">
        <w:t>protected by ET</w:t>
      </w:r>
      <w:r w:rsidR="00964C9A" w:rsidRPr="002929AF">
        <w:t>I</w:t>
      </w:r>
      <w:r w:rsidR="00D61FA1" w:rsidRPr="002929AF">
        <w:t xml:space="preserve"> </w:t>
      </w:r>
      <w:r w:rsidR="00E61D73" w:rsidRPr="002929AF">
        <w:t xml:space="preserve">for </w:t>
      </w:r>
      <w:r w:rsidR="00D61FA1" w:rsidRPr="002929AF">
        <w:t>ethical, scientific or recreational proposes</w:t>
      </w:r>
      <w:r>
        <w:t>. If humanity is in a space zoo</w:t>
      </w:r>
      <w:r w:rsidR="00D61FA1" w:rsidRPr="002929AF">
        <w:t>, it actually increases our chances of survival, as ET</w:t>
      </w:r>
      <w:r w:rsidR="00964C9A" w:rsidRPr="002929AF">
        <w:t>I</w:t>
      </w:r>
      <w:r w:rsidR="00D61FA1" w:rsidRPr="002929AF">
        <w:t xml:space="preserve"> </w:t>
      </w:r>
      <w:r w:rsidR="002F43D1" w:rsidRPr="002929AF">
        <w:t xml:space="preserve">are </w:t>
      </w:r>
      <w:r w:rsidR="00D61FA1" w:rsidRPr="002929AF">
        <w:t xml:space="preserve">likely </w:t>
      </w:r>
      <w:r w:rsidR="002F43D1" w:rsidRPr="002929AF">
        <w:t xml:space="preserve">to </w:t>
      </w:r>
      <w:r w:rsidR="00D61FA1" w:rsidRPr="002929AF">
        <w:t xml:space="preserve">prevent some global catastrophes. But </w:t>
      </w:r>
      <w:r w:rsidR="00F8385E">
        <w:t>ET</w:t>
      </w:r>
      <w:r w:rsidR="00D61FA1" w:rsidRPr="002929AF">
        <w:t xml:space="preserve"> help for us may be completely foreign from our ethical point of view</w:t>
      </w:r>
      <w:r w:rsidR="00FE22AF" w:rsidRPr="002929AF">
        <w:t xml:space="preserve"> and thus </w:t>
      </w:r>
      <w:r w:rsidR="000158BF" w:rsidRPr="002929AF">
        <w:t>unacceptable</w:t>
      </w:r>
      <w:r w:rsidR="00FE22AF" w:rsidRPr="002929AF">
        <w:t xml:space="preserve"> </w:t>
      </w:r>
      <w:r w:rsidR="00FE22AF" w:rsidRPr="002929AF">
        <w:fldChar w:fldCharType="begin"/>
      </w:r>
      <w:r w:rsidR="00256F4A">
        <w:instrText xml:space="preserve"> ADDIN ZOTERO_ITEM CSL_CITATION {"citationID":"2y3m7x13","properties":{"formattedCitation":"[64]","plainCitation":"[64]","noteIndex":0},"citationItems":[{"id":2699,"uris":["http://zotero.org/users/3736454/items/4NFICZE6"],"uri":["http://zotero.org/users/3736454/items/4NFICZE6"],"itemData":{"id":2699,"type":"book","title":"The Time Wanderers","publisher":"Richardson &amp; Steirman","author":[{"family":"Srugatsky","given":"N."},{"family":"Strugatsky","given":"B."}],"issued":{"date-parts":[["1985"]]}}}],"schema":"https://github.com/citation-style-language/schema/raw/master/csl-citation.json"} </w:instrText>
      </w:r>
      <w:r w:rsidR="00FE22AF" w:rsidRPr="002929AF">
        <w:fldChar w:fldCharType="separate"/>
      </w:r>
      <w:r w:rsidR="00256F4A">
        <w:rPr>
          <w:noProof/>
        </w:rPr>
        <w:t>[64]</w:t>
      </w:r>
      <w:r w:rsidR="00FE22AF" w:rsidRPr="002929AF">
        <w:fldChar w:fldCharType="end"/>
      </w:r>
      <w:r w:rsidR="00D61FA1" w:rsidRPr="002929AF">
        <w:t xml:space="preserve">. </w:t>
      </w:r>
    </w:p>
    <w:p w14:paraId="6CAB2F5D" w14:textId="49B42C19" w:rsidR="00667BC0" w:rsidRPr="002929AF" w:rsidRDefault="00667BC0" w:rsidP="00B643C7">
      <w:pPr>
        <w:pStyle w:val="Heading1"/>
        <w:rPr>
          <w:rFonts w:ascii="Times New Roman" w:hAnsi="Times New Roman" w:cs="Times New Roman"/>
        </w:rPr>
      </w:pPr>
      <w:bookmarkStart w:id="43" w:name="_Toc521692863"/>
      <w:bookmarkStart w:id="44" w:name="_Toc522277753"/>
      <w:r w:rsidRPr="002929AF">
        <w:rPr>
          <w:rFonts w:ascii="Times New Roman" w:hAnsi="Times New Roman" w:cs="Times New Roman"/>
        </w:rPr>
        <w:lastRenderedPageBreak/>
        <w:t xml:space="preserve">5. Prevention of </w:t>
      </w:r>
      <w:r w:rsidR="009F5041">
        <w:rPr>
          <w:rFonts w:ascii="Times New Roman" w:hAnsi="Times New Roman" w:cs="Times New Roman"/>
        </w:rPr>
        <w:t>GCR</w:t>
      </w:r>
      <w:r w:rsidRPr="002929AF">
        <w:rPr>
          <w:rFonts w:ascii="Times New Roman" w:hAnsi="Times New Roman" w:cs="Times New Roman"/>
        </w:rPr>
        <w:t xml:space="preserve">s </w:t>
      </w:r>
      <w:r w:rsidR="007D5876" w:rsidRPr="002929AF">
        <w:rPr>
          <w:rFonts w:ascii="Times New Roman" w:hAnsi="Times New Roman" w:cs="Times New Roman"/>
        </w:rPr>
        <w:t>with help of ET</w:t>
      </w:r>
      <w:bookmarkEnd w:id="43"/>
      <w:r w:rsidR="002F43D1" w:rsidRPr="002929AF">
        <w:rPr>
          <w:rFonts w:ascii="Times New Roman" w:hAnsi="Times New Roman" w:cs="Times New Roman"/>
        </w:rPr>
        <w:t>I</w:t>
      </w:r>
      <w:bookmarkEnd w:id="44"/>
    </w:p>
    <w:p w14:paraId="1D458BD0" w14:textId="10B8E789" w:rsidR="00835B3B" w:rsidRPr="002929AF" w:rsidRDefault="00305700" w:rsidP="00B643C7">
      <w:pPr>
        <w:pStyle w:val="Heading2"/>
        <w:rPr>
          <w:rFonts w:ascii="Times New Roman" w:hAnsi="Times New Roman" w:cs="Times New Roman"/>
        </w:rPr>
      </w:pPr>
      <w:bookmarkStart w:id="45" w:name="_Toc521692864"/>
      <w:bookmarkStart w:id="46" w:name="_Toc522277754"/>
      <w:r w:rsidRPr="002929AF">
        <w:rPr>
          <w:rFonts w:ascii="Times New Roman" w:hAnsi="Times New Roman" w:cs="Times New Roman"/>
        </w:rPr>
        <w:t>5.1.</w:t>
      </w:r>
      <w:r w:rsidR="00835B3B" w:rsidRPr="002929AF">
        <w:rPr>
          <w:rFonts w:ascii="Times New Roman" w:hAnsi="Times New Roman" w:cs="Times New Roman"/>
        </w:rPr>
        <w:t xml:space="preserve">   Resurrection by </w:t>
      </w:r>
      <w:r w:rsidR="00F8385E">
        <w:rPr>
          <w:rFonts w:ascii="Times New Roman" w:hAnsi="Times New Roman" w:cs="Times New Roman"/>
        </w:rPr>
        <w:t>ET</w:t>
      </w:r>
      <w:bookmarkEnd w:id="45"/>
      <w:bookmarkEnd w:id="46"/>
      <w:r w:rsidR="00F8385E">
        <w:rPr>
          <w:rFonts w:ascii="Times New Roman" w:hAnsi="Times New Roman" w:cs="Times New Roman"/>
        </w:rPr>
        <w:t>I</w:t>
      </w:r>
    </w:p>
    <w:p w14:paraId="3737852D" w14:textId="092FABBA" w:rsidR="00667BC0" w:rsidRPr="002929AF" w:rsidRDefault="00667BC0" w:rsidP="00B643C7">
      <w:pPr>
        <w:shd w:val="clear" w:color="auto" w:fill="FFFFFF"/>
        <w:spacing w:before="100" w:beforeAutospacing="1" w:after="100" w:afterAutospacing="1"/>
        <w:jc w:val="both"/>
        <w:textAlignment w:val="baseline"/>
      </w:pPr>
      <w:r w:rsidRPr="002929AF">
        <w:t xml:space="preserve">We could preserve some information about humanity </w:t>
      </w:r>
      <w:r w:rsidR="00CC51A3" w:rsidRPr="002929AF">
        <w:t xml:space="preserve">in the hope </w:t>
      </w:r>
      <w:r w:rsidRPr="002929AF">
        <w:t xml:space="preserve">that </w:t>
      </w:r>
      <w:r w:rsidR="00F8385E">
        <w:t>ET</w:t>
      </w:r>
      <w:r w:rsidRPr="002929AF">
        <w:t>s will resurrect us, or they could return us to life using our remains on Earth</w:t>
      </w:r>
      <w:r w:rsidR="009F5041">
        <w:t xml:space="preserve"> </w:t>
      </w:r>
      <w:r w:rsidR="009F5041" w:rsidRPr="002929AF">
        <w:fldChar w:fldCharType="begin"/>
      </w:r>
      <w:r w:rsidR="00256F4A">
        <w:instrText xml:space="preserve"> ADDIN ZOTERO_ITEM CSL_CITATION {"citationID":"lAhaLiXb","properties":{"formattedCitation":"[43]","plainCitation":"[43]","noteIndex":0},"citationItems":[{"id":3377,"uris":["http://zotero.org/users/3736454/items/N6VN3DW7"],"uri":["http://zotero.org/users/3736454/items/N6VN3DW7"],"itemData":{"id":3377,"type":"article-journal","title":"Surviving global risks through the preservation of humanity's data on the Moon","container-title":"Acta Astronautica","page":"Pages 161-170","issue":"Volume 146, May 2018,","author":[{"family":"Turchin","given":"A."},{"family":"Denkenberger","given":"D."}],"issued":{"date-parts":[["2018"]]}}}],"schema":"https://github.com/citation-style-language/schema/raw/master/csl-citation.json"} </w:instrText>
      </w:r>
      <w:r w:rsidR="009F5041" w:rsidRPr="002929AF">
        <w:fldChar w:fldCharType="separate"/>
      </w:r>
      <w:r w:rsidR="00256F4A">
        <w:rPr>
          <w:noProof/>
        </w:rPr>
        <w:t>[43]</w:t>
      </w:r>
      <w:r w:rsidR="009F5041" w:rsidRPr="002929AF">
        <w:fldChar w:fldCharType="end"/>
      </w:r>
      <w:r w:rsidRPr="002929AF">
        <w:t xml:space="preserve">. </w:t>
      </w:r>
      <w:r w:rsidR="00CC51A3" w:rsidRPr="002929AF">
        <w:t xml:space="preserve">The </w:t>
      </w:r>
      <w:r w:rsidRPr="002929AF">
        <w:t>Voyager</w:t>
      </w:r>
      <w:r w:rsidR="00CC51A3" w:rsidRPr="002929AF">
        <w:t xml:space="preserve"> </w:t>
      </w:r>
      <w:r w:rsidR="00136337" w:rsidRPr="002929AF">
        <w:t>probes</w:t>
      </w:r>
      <w:r w:rsidRPr="002929AF">
        <w:t xml:space="preserve"> already have such information, and they and other satellites </w:t>
      </w:r>
      <w:r w:rsidR="00136337" w:rsidRPr="002929AF">
        <w:t xml:space="preserve">and probes </w:t>
      </w:r>
      <w:r w:rsidRPr="002929AF">
        <w:t xml:space="preserve">may </w:t>
      </w:r>
      <w:r w:rsidR="00136337" w:rsidRPr="002929AF">
        <w:t xml:space="preserve">carry incidental </w:t>
      </w:r>
      <w:r w:rsidRPr="002929AF">
        <w:t>samples of human DNA. Radio signals from Earth also carry a lot of information</w:t>
      </w:r>
      <w:r w:rsidR="00136337" w:rsidRPr="002929AF">
        <w:t xml:space="preserve"> about humanity</w:t>
      </w:r>
      <w:r w:rsidRPr="002929AF">
        <w:t>.</w:t>
      </w:r>
      <w:r w:rsidR="00902A8D" w:rsidRPr="002929AF">
        <w:t xml:space="preserve"> The most logical place for such data </w:t>
      </w:r>
      <w:r w:rsidR="00136337" w:rsidRPr="002929AF">
        <w:t xml:space="preserve">to be preserved </w:t>
      </w:r>
      <w:r w:rsidR="00AA6356" w:rsidRPr="002929AF">
        <w:t xml:space="preserve">are cold craters on </w:t>
      </w:r>
      <w:r w:rsidR="00136337" w:rsidRPr="002929AF">
        <w:t xml:space="preserve">the poles of the </w:t>
      </w:r>
      <w:r w:rsidR="00AA6356" w:rsidRPr="002929AF">
        <w:t>Moon, and</w:t>
      </w:r>
      <w:r w:rsidR="00136337" w:rsidRPr="002929AF">
        <w:t xml:space="preserve"> such data</w:t>
      </w:r>
      <w:r w:rsidR="00AA6356" w:rsidRPr="002929AF">
        <w:t xml:space="preserve"> preserv</w:t>
      </w:r>
      <w:r w:rsidR="00136337" w:rsidRPr="002929AF">
        <w:t>ation</w:t>
      </w:r>
      <w:r w:rsidR="00AA6356" w:rsidRPr="002929AF">
        <w:t xml:space="preserve"> could be done relatively cheap</w:t>
      </w:r>
      <w:r w:rsidR="00136337" w:rsidRPr="002929AF">
        <w:t>ly</w:t>
      </w:r>
      <w:r w:rsidR="00AA6356" w:rsidRPr="002929AF">
        <w:t xml:space="preserve"> </w:t>
      </w:r>
      <w:r w:rsidR="00904945" w:rsidRPr="002929AF">
        <w:fldChar w:fldCharType="begin"/>
      </w:r>
      <w:r w:rsidR="00256F4A">
        <w:instrText xml:space="preserve"> ADDIN ZOTERO_ITEM CSL_CITATION {"citationID":"CRtFkVMr","properties":{"formattedCitation":"[43]","plainCitation":"[43]","noteIndex":0},"citationItems":[{"id":3377,"uris":["http://zotero.org/users/3736454/items/N6VN3DW7"],"uri":["http://zotero.org/users/3736454/items/N6VN3DW7"],"itemData":{"id":3377,"type":"article-journal","title":"Surviving global risks through the preservation of humanity's data on the Moon","container-title":"Acta Astronautica","page":"Pages 161-170","issue":"Volume 146, May 2018,","author":[{"family":"Turchin","given":"A."},{"family":"Denkenberger","given":"D."}],"issued":{"date-parts":[["2018"]]}}}],"schema":"https://github.com/citation-style-language/schema/raw/master/csl-citation.json"} </w:instrText>
      </w:r>
      <w:r w:rsidR="00904945" w:rsidRPr="002929AF">
        <w:fldChar w:fldCharType="separate"/>
      </w:r>
      <w:r w:rsidR="00256F4A">
        <w:rPr>
          <w:noProof/>
        </w:rPr>
        <w:t>[43]</w:t>
      </w:r>
      <w:r w:rsidR="00904945" w:rsidRPr="002929AF">
        <w:fldChar w:fldCharType="end"/>
      </w:r>
      <w:r w:rsidR="00AA6356" w:rsidRPr="002929AF">
        <w:t>.</w:t>
      </w:r>
    </w:p>
    <w:p w14:paraId="4696FC15" w14:textId="3D20B69B" w:rsidR="00835B3B" w:rsidRPr="002929AF" w:rsidRDefault="00305700" w:rsidP="00B643C7">
      <w:pPr>
        <w:pStyle w:val="Heading2"/>
        <w:rPr>
          <w:rFonts w:ascii="Times New Roman" w:hAnsi="Times New Roman" w:cs="Times New Roman"/>
        </w:rPr>
      </w:pPr>
      <w:bookmarkStart w:id="47" w:name="_Toc521692865"/>
      <w:bookmarkStart w:id="48" w:name="_Toc522277755"/>
      <w:r w:rsidRPr="002929AF">
        <w:rPr>
          <w:rFonts w:ascii="Times New Roman" w:hAnsi="Times New Roman" w:cs="Times New Roman"/>
        </w:rPr>
        <w:t>5.2</w:t>
      </w:r>
      <w:r w:rsidR="00835B3B" w:rsidRPr="002929AF">
        <w:rPr>
          <w:rFonts w:ascii="Times New Roman" w:hAnsi="Times New Roman" w:cs="Times New Roman"/>
        </w:rPr>
        <w:t>.   Request for help</w:t>
      </w:r>
      <w:bookmarkEnd w:id="47"/>
      <w:bookmarkEnd w:id="48"/>
    </w:p>
    <w:p w14:paraId="3CC9EC4B" w14:textId="54FCFE37" w:rsidR="00714BD5" w:rsidRPr="002929AF" w:rsidRDefault="001C39D1" w:rsidP="00B643C7">
      <w:pPr>
        <w:shd w:val="clear" w:color="auto" w:fill="FFFFFF"/>
        <w:spacing w:before="100" w:beforeAutospacing="1" w:after="100" w:afterAutospacing="1"/>
        <w:jc w:val="both"/>
        <w:textAlignment w:val="baseline"/>
      </w:pPr>
      <w:r>
        <w:t>Humanity</w:t>
      </w:r>
      <w:r w:rsidR="00667BC0" w:rsidRPr="002929AF">
        <w:t xml:space="preserve"> could send radio messages with a request for help</w:t>
      </w:r>
      <w:r w:rsidR="00803D58">
        <w:t>.</w:t>
      </w:r>
      <w:r w:rsidR="00667BC0" w:rsidRPr="002929AF">
        <w:t xml:space="preserve"> (</w:t>
      </w:r>
      <w:r>
        <w:t>This would</w:t>
      </w:r>
      <w:r w:rsidR="00667BC0" w:rsidRPr="002929AF">
        <w:t xml:space="preserve"> only </w:t>
      </w:r>
      <w:r>
        <w:t xml:space="preserve">be </w:t>
      </w:r>
      <w:r w:rsidR="00667BC0" w:rsidRPr="002929AF">
        <w:t xml:space="preserve">a gesture of </w:t>
      </w:r>
      <w:r w:rsidRPr="002929AF">
        <w:t>desper</w:t>
      </w:r>
      <w:r>
        <w:t>ation</w:t>
      </w:r>
      <w:r w:rsidR="00667BC0" w:rsidRPr="002929AF">
        <w:t xml:space="preserve"> if they are not already hiding in the </w:t>
      </w:r>
      <w:r w:rsidR="00803D58">
        <w:t>S</w:t>
      </w:r>
      <w:r w:rsidR="00667BC0" w:rsidRPr="002929AF">
        <w:t>olar system</w:t>
      </w:r>
      <w:r w:rsidR="00C7054F">
        <w:t>, because if they are on stellar distances, the reply will come at least in decades, when it will be – likely – late</w:t>
      </w:r>
      <w:r w:rsidR="00667BC0" w:rsidRPr="002929AF">
        <w:t>)</w:t>
      </w:r>
      <w:r w:rsidR="00904945" w:rsidRPr="002929AF">
        <w:t xml:space="preserve">. </w:t>
      </w:r>
      <w:r>
        <w:t>People might</w:t>
      </w:r>
      <w:r w:rsidR="00667BC0" w:rsidRPr="002929AF">
        <w:t xml:space="preserve"> find advice on how to prevent </w:t>
      </w:r>
      <w:r>
        <w:t>GCR</w:t>
      </w:r>
      <w:r w:rsidR="00667BC0" w:rsidRPr="002929AF">
        <w:t xml:space="preserve">s in </w:t>
      </w:r>
      <w:r w:rsidR="00F8385E">
        <w:t>ET</w:t>
      </w:r>
      <w:r w:rsidR="00667BC0" w:rsidRPr="002929AF">
        <w:t xml:space="preserve"> messages received via SETI</w:t>
      </w:r>
      <w:r w:rsidR="00904945" w:rsidRPr="002929AF">
        <w:t xml:space="preserve"> </w:t>
      </w:r>
      <w:r w:rsidR="00904945" w:rsidRPr="002929AF">
        <w:fldChar w:fldCharType="begin"/>
      </w:r>
      <w:r w:rsidR="00256F4A">
        <w:instrText xml:space="preserve"> ADDIN ZOTERO_ITEM CSL_CITATION {"citationID":"vzdksbFt","properties":{"formattedCitation":"[10]","plainCitation":"[10]","noteIndex":0},"citationItems":[{"id":8812,"uris":["http://zotero.org/users/3736454/items/BIZJ8KCP"],"uri":["http://zotero.org/users/3736454/items/BIZJ8KCP"],"itemData":{"id":8812,"type":"article-journal","title":"Would contact with extraterrestrials benefit or harm humanity? A scenario analysis","container-title":"Acta Astronautica","page":"2114–2129","volume":"68","issue":"11-12","source":"Google Scholar","shortTitle":"Would contact with extraterrestrials benefit or harm humanity?","author":[{"family":"Baum","given":"Seth D."},{"family":"Haqq-Misra","given":"Jacob D."},{"family":"Domagal-Goldman","given":"Shawn D."}],"issued":{"date-parts":[["2011"]]}}}],"schema":"https://github.com/citation-style-language/schema/raw/master/csl-citation.json"} </w:instrText>
      </w:r>
      <w:r w:rsidR="00904945" w:rsidRPr="002929AF">
        <w:fldChar w:fldCharType="separate"/>
      </w:r>
      <w:r w:rsidR="00256F4A">
        <w:rPr>
          <w:noProof/>
        </w:rPr>
        <w:t>[10]</w:t>
      </w:r>
      <w:r w:rsidR="00904945" w:rsidRPr="002929AF">
        <w:fldChar w:fldCharType="end"/>
      </w:r>
      <w:r w:rsidR="00667BC0" w:rsidRPr="002929AF">
        <w:t>.</w:t>
      </w:r>
      <w:r w:rsidR="00904945" w:rsidRPr="002929AF">
        <w:t xml:space="preserve"> Panov suggested that SETI will help us to </w:t>
      </w:r>
      <w:r w:rsidR="00FD6B6A" w:rsidRPr="002929AF">
        <w:t xml:space="preserve">join an </w:t>
      </w:r>
      <w:r w:rsidR="00714BD5" w:rsidRPr="002929AF">
        <w:t>“g</w:t>
      </w:r>
      <w:r w:rsidR="00904945" w:rsidRPr="002929AF">
        <w:t>alactic internet” of ex</w:t>
      </w:r>
      <w:r>
        <w:t>o-</w:t>
      </w:r>
      <w:r w:rsidR="00904945" w:rsidRPr="002929AF">
        <w:t xml:space="preserve">humanistic civilizations </w:t>
      </w:r>
      <w:r w:rsidR="00904945" w:rsidRPr="002929AF">
        <w:fldChar w:fldCharType="begin"/>
      </w:r>
      <w:r w:rsidR="00256F4A">
        <w:instrText xml:space="preserve"> ADDIN ZOTERO_ITEM CSL_CITATION {"citationID":"PNTLt7fO","properties":{"formattedCitation":"[65]","plainCitation":"[65]","noteIndex":0},"citationItems":[{"id":3119,"uris":["http://zotero.org/users/3736454/items/5HZWTRCJ"],"uri":["http://zotero.org/users/3736454/items/5HZWTRCJ"],"itemData":{"id":3119,"type":"chapter","title":"Post-singular evolution and post-singular civilizations","container-title":"Globalistics and Globalization Studies","page":"361-376","author":[{"family":"Panov","given":"Alexander D"}],"issued":{"date-parts":[["2015"]]}}}],"schema":"https://github.com/citation-style-language/schema/raw/master/csl-citation.json"} </w:instrText>
      </w:r>
      <w:r w:rsidR="00904945" w:rsidRPr="002929AF">
        <w:fldChar w:fldCharType="separate"/>
      </w:r>
      <w:r w:rsidR="00256F4A">
        <w:rPr>
          <w:noProof/>
        </w:rPr>
        <w:t>[65]</w:t>
      </w:r>
      <w:r w:rsidR="00904945" w:rsidRPr="002929AF">
        <w:fldChar w:fldCharType="end"/>
      </w:r>
      <w:r w:rsidR="00904945" w:rsidRPr="002929AF">
        <w:t>.</w:t>
      </w:r>
    </w:p>
    <w:p w14:paraId="4A6C9939" w14:textId="046E436F" w:rsidR="00904945" w:rsidRPr="002929AF" w:rsidRDefault="00F8385E" w:rsidP="00B643C7">
      <w:pPr>
        <w:shd w:val="clear" w:color="auto" w:fill="FFFFFF"/>
        <w:spacing w:before="100" w:beforeAutospacing="1" w:after="100" w:afterAutospacing="1"/>
        <w:jc w:val="both"/>
        <w:textAlignment w:val="baseline"/>
      </w:pPr>
      <w:r>
        <w:t>ET</w:t>
      </w:r>
      <w:r w:rsidR="00904945" w:rsidRPr="002929AF">
        <w:t xml:space="preserve"> may be here or nearby but </w:t>
      </w:r>
      <w:r w:rsidR="00FD6B6A" w:rsidRPr="002929AF">
        <w:t xml:space="preserve">might </w:t>
      </w:r>
      <w:r w:rsidR="00904945" w:rsidRPr="002929AF">
        <w:t xml:space="preserve">decide not to help us in </w:t>
      </w:r>
      <w:r w:rsidR="001C39D1">
        <w:t>GCR</w:t>
      </w:r>
      <w:r w:rsidR="00904945" w:rsidRPr="002929AF">
        <w:t xml:space="preserve"> prevention, or not to broadcast (if they are far</w:t>
      </w:r>
      <w:r w:rsidR="00FD6B6A" w:rsidRPr="002929AF">
        <w:t xml:space="preserve"> away</w:t>
      </w:r>
      <w:r w:rsidR="00904945" w:rsidRPr="002929AF">
        <w:t xml:space="preserve">) information about </w:t>
      </w:r>
      <w:r w:rsidR="00FD6B6A" w:rsidRPr="002929AF">
        <w:t xml:space="preserve">the existence and proven ways to avoid </w:t>
      </w:r>
      <w:r w:rsidR="00904945" w:rsidRPr="002929AF">
        <w:t xml:space="preserve">the </w:t>
      </w:r>
      <w:r w:rsidR="00FD6B6A" w:rsidRPr="002929AF">
        <w:t xml:space="preserve">most </w:t>
      </w:r>
      <w:r w:rsidR="00904945" w:rsidRPr="002929AF">
        <w:t xml:space="preserve">important </w:t>
      </w:r>
      <w:r w:rsidR="00593A91">
        <w:t>GCR</w:t>
      </w:r>
      <w:r w:rsidR="00904945" w:rsidRPr="002929AF">
        <w:t>s via SETI</w:t>
      </w:r>
      <w:r w:rsidR="00FD6B6A" w:rsidRPr="002929AF">
        <w:t xml:space="preserve">; </w:t>
      </w:r>
      <w:r w:rsidR="00904945" w:rsidRPr="002929AF">
        <w:t xml:space="preserve">such </w:t>
      </w:r>
      <w:r w:rsidR="00FD6B6A" w:rsidRPr="002929AF">
        <w:t xml:space="preserve">a </w:t>
      </w:r>
      <w:r w:rsidR="00904945" w:rsidRPr="002929AF">
        <w:t>lack of help would be catastrophic for us.</w:t>
      </w:r>
    </w:p>
    <w:p w14:paraId="076DDD58" w14:textId="151D9EDE" w:rsidR="00667BC0" w:rsidRPr="002929AF" w:rsidRDefault="00667BC0" w:rsidP="00B643C7">
      <w:pPr>
        <w:pStyle w:val="Heading1"/>
        <w:rPr>
          <w:rFonts w:ascii="Times New Roman" w:hAnsi="Times New Roman" w:cs="Times New Roman"/>
        </w:rPr>
      </w:pPr>
      <w:bookmarkStart w:id="49" w:name="_Toc521692866"/>
      <w:bookmarkStart w:id="50" w:name="_Toc522277756"/>
      <w:r w:rsidRPr="002929AF">
        <w:rPr>
          <w:rFonts w:ascii="Times New Roman" w:hAnsi="Times New Roman" w:cs="Times New Roman"/>
        </w:rPr>
        <w:t xml:space="preserve">6. We </w:t>
      </w:r>
      <w:r w:rsidR="0016141A" w:rsidRPr="002929AF">
        <w:rPr>
          <w:rFonts w:ascii="Times New Roman" w:hAnsi="Times New Roman" w:cs="Times New Roman"/>
        </w:rPr>
        <w:t>are the risk</w:t>
      </w:r>
      <w:r w:rsidR="007D5876" w:rsidRPr="002929AF">
        <w:rPr>
          <w:rFonts w:ascii="Times New Roman" w:hAnsi="Times New Roman" w:cs="Times New Roman"/>
        </w:rPr>
        <w:t xml:space="preserve"> for </w:t>
      </w:r>
      <w:r w:rsidR="00F8385E">
        <w:rPr>
          <w:rFonts w:ascii="Times New Roman" w:hAnsi="Times New Roman" w:cs="Times New Roman"/>
        </w:rPr>
        <w:t>ET</w:t>
      </w:r>
      <w:r w:rsidR="007D5876" w:rsidRPr="002929AF">
        <w:rPr>
          <w:rFonts w:ascii="Times New Roman" w:hAnsi="Times New Roman" w:cs="Times New Roman"/>
        </w:rPr>
        <w:t>s</w:t>
      </w:r>
      <w:bookmarkEnd w:id="49"/>
      <w:bookmarkEnd w:id="50"/>
    </w:p>
    <w:p w14:paraId="22A6DD20" w14:textId="77E746FB" w:rsidR="00CC521C" w:rsidRPr="002929AF" w:rsidRDefault="00CC521C" w:rsidP="00B643C7">
      <w:pPr>
        <w:jc w:val="both"/>
      </w:pPr>
      <w:r w:rsidRPr="002929AF">
        <w:t xml:space="preserve">There is also a </w:t>
      </w:r>
      <w:r w:rsidR="002B0998" w:rsidRPr="002929AF">
        <w:t>risk</w:t>
      </w:r>
      <w:r w:rsidR="00C7054F">
        <w:t xml:space="preserve"> that </w:t>
      </w:r>
      <w:r w:rsidRPr="002929AF">
        <w:t xml:space="preserve">humans will cause </w:t>
      </w:r>
      <w:r w:rsidR="002B0998" w:rsidRPr="002929AF">
        <w:t xml:space="preserve">the </w:t>
      </w:r>
      <w:r w:rsidRPr="002929AF">
        <w:t xml:space="preserve">extinction </w:t>
      </w:r>
      <w:r w:rsidR="002B0998" w:rsidRPr="002929AF">
        <w:t xml:space="preserve">of </w:t>
      </w:r>
      <w:r w:rsidR="00F8385E">
        <w:t>ET</w:t>
      </w:r>
      <w:r w:rsidR="002B0998" w:rsidRPr="002929AF">
        <w:t xml:space="preserve">s </w:t>
      </w:r>
      <w:r w:rsidRPr="002929AF">
        <w:t>or prevent their future appearance. If we assume unbounded altruism,</w:t>
      </w:r>
      <w:r w:rsidR="000158BF" w:rsidRPr="002929AF">
        <w:t xml:space="preserve"> which Baum et al</w:t>
      </w:r>
      <w:r w:rsidR="00E141DF" w:rsidRPr="002929AF">
        <w:t>.</w:t>
      </w:r>
      <w:r w:rsidR="000158BF" w:rsidRPr="002929AF">
        <w:t xml:space="preserve"> called universalist ethics </w:t>
      </w:r>
      <w:r w:rsidR="000158BF" w:rsidRPr="002929AF">
        <w:fldChar w:fldCharType="begin"/>
      </w:r>
      <w:r w:rsidR="00256F4A">
        <w:instrText xml:space="preserve"> ADDIN ZOTERO_ITEM CSL_CITATION {"citationID":"XPiXMFpQ","properties":{"formattedCitation":"[10]","plainCitation":"[10]","noteIndex":0},"citationItems":[{"id":8812,"uris":["http://zotero.org/users/3736454/items/BIZJ8KCP"],"uri":["http://zotero.org/users/3736454/items/BIZJ8KCP"],"itemData":{"id":8812,"type":"article-journal","title":"Would contact with extraterrestrials benefit or harm humanity? A scenario analysis","container-title":"Acta Astronautica","page":"2114–2129","volume":"68","issue":"11-12","source":"Google Scholar","shortTitle":"Would contact with extraterrestrials benefit or harm humanity?","author":[{"family":"Baum","given":"Seth D."},{"family":"Haqq-Misra","given":"Jacob D."},{"family":"Domagal-Goldman","given":"Shawn D."}],"issued":{"date-parts":[["2011"]]}}}],"schema":"https://github.com/citation-style-language/schema/raw/master/csl-citation.json"} </w:instrText>
      </w:r>
      <w:r w:rsidR="000158BF" w:rsidRPr="002929AF">
        <w:fldChar w:fldCharType="separate"/>
      </w:r>
      <w:r w:rsidR="00256F4A">
        <w:rPr>
          <w:noProof/>
        </w:rPr>
        <w:t>[10]</w:t>
      </w:r>
      <w:r w:rsidR="000158BF" w:rsidRPr="002929AF">
        <w:fldChar w:fldCharType="end"/>
      </w:r>
      <w:r w:rsidR="000158BF" w:rsidRPr="002929AF">
        <w:t>,</w:t>
      </w:r>
      <w:r w:rsidRPr="002929AF">
        <w:t xml:space="preserve"> killing other sentient beings is bad. Also, if </w:t>
      </w:r>
      <w:r w:rsidR="008607C8">
        <w:t>one</w:t>
      </w:r>
      <w:r w:rsidRPr="002929AF">
        <w:t xml:space="preserve"> assume</w:t>
      </w:r>
      <w:r w:rsidR="008607C8">
        <w:t>s</w:t>
      </w:r>
      <w:r w:rsidRPr="002929AF">
        <w:t xml:space="preserve"> functional decision theory</w:t>
      </w:r>
      <w:r w:rsidR="00C7054F">
        <w:t xml:space="preserve"> </w:t>
      </w:r>
      <w:r w:rsidR="00C7054F">
        <w:fldChar w:fldCharType="begin"/>
      </w:r>
      <w:r w:rsidR="00256F4A">
        <w:instrText xml:space="preserve"> ADDIN ZOTERO_ITEM CSL_CITATION {"citationID":"Sm9UqXst","properties":{"formattedCitation":"[66]","plainCitation":"[66]","noteIndex":0},"citationItems":[{"id":9017,"uris":["http://zotero.org/users/3736454/items/Q2Y6UVVH"],"uri":["http://zotero.org/users/3736454/items/Q2Y6UVVH"],"itemData":{"id":9017,"type":"article-journal","title":"Functional Decision Theory: A New Theory of Instrumental Rationality","container-title":"arXiv:1710.05060 [cs]","source":"arXiv.org","abstract":"This paper describes and motivates a new decision theory known as functional decision theory (FDT), as distinct from causal decision theory and evidential decision theory. Functional decision theorists hold that the normative principle for action is to treat one's decision as the output of a fixed mathematical function that answers the question, \"Which output of this very function would yield the best outcome?\" Adhering to this principle delivers a number of benefits, including the ability to maximize wealth in an array of traditional decision-theoretic and game-theoretic problems where CDT and EDT perform poorly. Using one simple and coherent decision rule, functional decision theorists (for example) achieve more utility than CDT on Newcomb's problem, more utility than EDT on the smoking lesion problem, and more utility than both in Parfit's hitchhiker problem. In this paper, we define FDT, explore its prescriptions in a number of different decision problems, compare it to CDT and EDT, and give philosophical justifications for FDT as a normative theory of decision-making.","URL":"http://arxiv.org/abs/1710.05060","note":"arXiv: 1710.05060","shortTitle":"Functional Decision Theory","author":[{"family":"Yudkowsky","given":"Eliezer"},{"family":"Soares","given":"Nate"}],"issued":{"date-parts":[["2017",10,13]]},"accessed":{"date-parts":[["2018",8,18]]}}}],"schema":"https://github.com/citation-style-language/schema/raw/master/csl-citation.json"} </w:instrText>
      </w:r>
      <w:r w:rsidR="00C7054F">
        <w:fldChar w:fldCharType="separate"/>
      </w:r>
      <w:r w:rsidR="00256F4A">
        <w:rPr>
          <w:noProof/>
        </w:rPr>
        <w:t>[66]</w:t>
      </w:r>
      <w:r w:rsidR="00C7054F">
        <w:fldChar w:fldCharType="end"/>
      </w:r>
      <w:r w:rsidRPr="002929AF">
        <w:t xml:space="preserve">, our decision not to kill </w:t>
      </w:r>
      <w:r w:rsidR="00F8385E">
        <w:t>ET</w:t>
      </w:r>
      <w:r w:rsidRPr="002929AF">
        <w:t xml:space="preserve">s may mean that </w:t>
      </w:r>
      <w:r w:rsidR="00F8385E">
        <w:t>ET</w:t>
      </w:r>
      <w:r w:rsidRPr="002929AF">
        <w:t xml:space="preserve">s who use the same line of reasoning, will also </w:t>
      </w:r>
      <w:r w:rsidR="001F33DA" w:rsidRPr="002929AF">
        <w:t xml:space="preserve">avoid </w:t>
      </w:r>
      <w:r w:rsidRPr="002929AF">
        <w:t>act</w:t>
      </w:r>
      <w:r w:rsidR="001F33DA" w:rsidRPr="002929AF">
        <w:t>ing</w:t>
      </w:r>
      <w:r w:rsidRPr="002929AF">
        <w:t xml:space="preserve"> in way</w:t>
      </w:r>
      <w:r w:rsidR="006C6252" w:rsidRPr="002929AF">
        <w:t>s that</w:t>
      </w:r>
      <w:r w:rsidRPr="002929AF">
        <w:t xml:space="preserve"> </w:t>
      </w:r>
      <w:r w:rsidR="006C6252" w:rsidRPr="002929AF">
        <w:t xml:space="preserve">are </w:t>
      </w:r>
      <w:r w:rsidRPr="002929AF">
        <w:t xml:space="preserve">dangerous to humans. </w:t>
      </w:r>
    </w:p>
    <w:p w14:paraId="5DA67963" w14:textId="77777777" w:rsidR="008034D4" w:rsidRPr="002929AF" w:rsidRDefault="008034D4" w:rsidP="00B643C7">
      <w:pPr>
        <w:jc w:val="both"/>
      </w:pPr>
    </w:p>
    <w:p w14:paraId="568BA04F" w14:textId="0D785B47" w:rsidR="008034D4" w:rsidRPr="002929AF" w:rsidRDefault="008607C8" w:rsidP="00B643C7">
      <w:pPr>
        <w:jc w:val="both"/>
      </w:pPr>
      <w:r>
        <w:t>One</w:t>
      </w:r>
      <w:r w:rsidR="008034D4" w:rsidRPr="002929AF">
        <w:t xml:space="preserve"> way </w:t>
      </w:r>
      <w:r w:rsidR="001F33DA" w:rsidRPr="002929AF">
        <w:t xml:space="preserve">in which </w:t>
      </w:r>
      <w:r>
        <w:t>humanity</w:t>
      </w:r>
      <w:r w:rsidR="008034D4" w:rsidRPr="002929AF">
        <w:t xml:space="preserve"> could affect all other ET civilization</w:t>
      </w:r>
      <w:r w:rsidR="001F33DA" w:rsidRPr="002929AF">
        <w:t>s</w:t>
      </w:r>
      <w:r w:rsidR="008034D4" w:rsidRPr="002929AF">
        <w:t xml:space="preserve"> in the Universe </w:t>
      </w:r>
      <w:r>
        <w:t>is</w:t>
      </w:r>
      <w:r w:rsidR="001F33DA" w:rsidRPr="002929AF">
        <w:t xml:space="preserve"> by </w:t>
      </w:r>
      <w:r w:rsidR="008034D4" w:rsidRPr="002929AF">
        <w:t>sta</w:t>
      </w:r>
      <w:r w:rsidR="001F33DA" w:rsidRPr="002929AF">
        <w:t>r</w:t>
      </w:r>
      <w:r w:rsidR="008034D4" w:rsidRPr="002929AF">
        <w:t xml:space="preserve">ting </w:t>
      </w:r>
      <w:r w:rsidR="001F33DA" w:rsidRPr="002929AF">
        <w:t>a</w:t>
      </w:r>
      <w:r>
        <w:t xml:space="preserve"> space colonization wave, which could be non-sentience self replicators or a</w:t>
      </w:r>
      <w:r w:rsidR="001F33DA" w:rsidRPr="002929AF">
        <w:t xml:space="preserve">n </w:t>
      </w:r>
      <w:r w:rsidR="008034D4" w:rsidRPr="002929AF">
        <w:t>intelligen</w:t>
      </w:r>
      <w:r w:rsidR="001F33DA" w:rsidRPr="002929AF">
        <w:t>ce</w:t>
      </w:r>
      <w:r w:rsidR="008034D4" w:rsidRPr="002929AF">
        <w:t xml:space="preserve"> explosion wave </w:t>
      </w:r>
      <w:r w:rsidR="000C0D01" w:rsidRPr="002929AF">
        <w:t xml:space="preserve">with </w:t>
      </w:r>
      <w:r w:rsidR="008034D4" w:rsidRPr="002929AF">
        <w:t>our AI (</w:t>
      </w:r>
      <w:r w:rsidR="000C0D01" w:rsidRPr="002929AF">
        <w:t xml:space="preserve">whether </w:t>
      </w:r>
      <w:r w:rsidR="008034D4" w:rsidRPr="002929AF">
        <w:t>friendly or not)</w:t>
      </w:r>
      <w:r>
        <w:t>.</w:t>
      </w:r>
      <w:r w:rsidR="008034D4" w:rsidRPr="002929AF">
        <w:t xml:space="preserve"> </w:t>
      </w:r>
      <w:r>
        <w:t>Another way is</w:t>
      </w:r>
      <w:r w:rsidR="008034D4" w:rsidRPr="002929AF">
        <w:t xml:space="preserve"> via </w:t>
      </w:r>
      <w:r w:rsidR="000C0D01" w:rsidRPr="002929AF">
        <w:t xml:space="preserve">a </w:t>
      </w:r>
      <w:r w:rsidR="008034D4" w:rsidRPr="002929AF">
        <w:t xml:space="preserve">failed </w:t>
      </w:r>
      <w:r>
        <w:t>accelerator</w:t>
      </w:r>
      <w:r w:rsidR="008034D4" w:rsidRPr="002929AF">
        <w:t xml:space="preserve"> experiment </w:t>
      </w:r>
      <w:r w:rsidR="000C0D01" w:rsidRPr="002929AF">
        <w:t xml:space="preserve">in which </w:t>
      </w:r>
      <w:r>
        <w:t>scientists</w:t>
      </w:r>
      <w:r w:rsidR="000C0D01" w:rsidRPr="002929AF">
        <w:t xml:space="preserve"> </w:t>
      </w:r>
      <w:r w:rsidR="008034D4" w:rsidRPr="002929AF">
        <w:t>create false vacuum decay</w:t>
      </w:r>
      <w:r>
        <w:t>,</w:t>
      </w:r>
      <w:r w:rsidR="00E228F6">
        <w:t xml:space="preserve"> </w:t>
      </w:r>
      <w:r w:rsidR="00803D58">
        <w:t>affect</w:t>
      </w:r>
      <w:r>
        <w:t>ing</w:t>
      </w:r>
      <w:r w:rsidR="00803D58">
        <w:t xml:space="preserve"> all </w:t>
      </w:r>
      <w:r>
        <w:t xml:space="preserve">the </w:t>
      </w:r>
      <w:r w:rsidR="00803D58">
        <w:t xml:space="preserve">universe in our light cone </w:t>
      </w:r>
      <w:r>
        <w:t xml:space="preserve">(an </w:t>
      </w:r>
      <w:r w:rsidR="00803D58">
        <w:t xml:space="preserve">artificial black hole </w:t>
      </w:r>
      <w:r>
        <w:t xml:space="preserve">or stranglet </w:t>
      </w:r>
      <w:r w:rsidR="00803D58">
        <w:t>w</w:t>
      </w:r>
      <w:r>
        <w:t>ould</w:t>
      </w:r>
      <w:r w:rsidR="00803D58">
        <w:t xml:space="preserve"> destroy only Earth </w:t>
      </w:r>
      <w:r w:rsidR="00803D58">
        <w:fldChar w:fldCharType="begin"/>
      </w:r>
      <w:r w:rsidR="00256F4A">
        <w:instrText xml:space="preserve"> ADDIN ZOTERO_ITEM CSL_CITATION {"citationID":"N9fchp2W","properties":{"formattedCitation":"[36]","plainCitation":"[36]","noteIndex":0},"citationItems":[{"id":696,"uris":["http://zotero.org/users/3736454/items/EW3ESPVQ"],"uri":["http://zotero.org/users/3736454/items/EW3ESPVQ"],"itemData":{"id":696,"type":"article-journal","title":"A critical look at risk assessments for global catastrophes","container-title":"Risk Analysis","page":"157–68","volume":"24","issue":"1","language":"pt","author":[{"family":"Kent","given":"Adrian"}],"issued":{"date-parts":[["2004",2]]}}}],"schema":"https://github.com/citation-style-language/schema/raw/master/csl-citation.json"} </w:instrText>
      </w:r>
      <w:r w:rsidR="00803D58">
        <w:fldChar w:fldCharType="separate"/>
      </w:r>
      <w:r w:rsidR="00256F4A">
        <w:rPr>
          <w:noProof/>
        </w:rPr>
        <w:t>[36]</w:t>
      </w:r>
      <w:r w:rsidR="00803D58">
        <w:fldChar w:fldCharType="end"/>
      </w:r>
      <w:r>
        <w:t>)</w:t>
      </w:r>
      <w:r w:rsidR="009F0BE5" w:rsidRPr="002929AF">
        <w:t xml:space="preserve">. </w:t>
      </w:r>
      <w:r w:rsidR="000158BF" w:rsidRPr="002929AF">
        <w:t xml:space="preserve">This </w:t>
      </w:r>
      <w:r>
        <w:t>decay</w:t>
      </w:r>
      <w:r w:rsidR="000158BF" w:rsidRPr="002929AF">
        <w:t xml:space="preserve"> catastrophe w</w:t>
      </w:r>
      <w:r>
        <w:t>ould</w:t>
      </w:r>
      <w:r w:rsidR="000158BF" w:rsidRPr="002929AF">
        <w:t xml:space="preserve"> be worse than </w:t>
      </w:r>
      <w:r>
        <w:t>most</w:t>
      </w:r>
      <w:r w:rsidR="004B794F" w:rsidRPr="002929AF">
        <w:t xml:space="preserve"> </w:t>
      </w:r>
      <w:r w:rsidR="000158BF" w:rsidRPr="002929AF">
        <w:t>existential risk</w:t>
      </w:r>
      <w:r>
        <w:t>s</w:t>
      </w:r>
      <w:r w:rsidR="000158BF" w:rsidRPr="002929AF">
        <w:t xml:space="preserve"> </w:t>
      </w:r>
      <w:r w:rsidR="00803D58">
        <w:t xml:space="preserve">from </w:t>
      </w:r>
      <w:r>
        <w:t>a</w:t>
      </w:r>
      <w:r w:rsidR="00803D58">
        <w:t xml:space="preserve"> moral point of view, as it w</w:t>
      </w:r>
      <w:r>
        <w:t>ould</w:t>
      </w:r>
      <w:r w:rsidR="00803D58">
        <w:t xml:space="preserve"> kill m</w:t>
      </w:r>
      <w:r>
        <w:t>any</w:t>
      </w:r>
      <w:r w:rsidR="00803D58">
        <w:t xml:space="preserve"> more sentient beings </w:t>
      </w:r>
      <w:r w:rsidR="000158BF" w:rsidRPr="002929AF">
        <w:fldChar w:fldCharType="begin"/>
      </w:r>
      <w:r w:rsidR="00256F4A">
        <w:instrText xml:space="preserve"> ADDIN ZOTERO_ITEM CSL_CITATION {"citationID":"QelpRp9F","properties":{"formattedCitation":"[67]","plainCitation":"[67]","noteIndex":0},"citationItems":[{"id":2799,"uris":["http://zotero.org/users/3736454/items/PWD29SPM"],"uri":["http://zotero.org/users/3736454/items/PWD29SPM"],"itemData":{"id":2799,"type":"article-journal","title":"Global Catastrophic and Existential Risks Scale","container-title":"Futures, in press","author":[{"family":"Turchin","given":"A."},{"family":"Denkenberger","given":"D."}],"issued":{"date-parts":[["2018"]]}}}],"schema":"https://github.com/citation-style-language/schema/raw/master/csl-citation.json"} </w:instrText>
      </w:r>
      <w:r w:rsidR="000158BF" w:rsidRPr="002929AF">
        <w:fldChar w:fldCharType="separate"/>
      </w:r>
      <w:r w:rsidR="00256F4A">
        <w:rPr>
          <w:noProof/>
        </w:rPr>
        <w:t>[67]</w:t>
      </w:r>
      <w:r w:rsidR="000158BF" w:rsidRPr="002929AF">
        <w:fldChar w:fldCharType="end"/>
      </w:r>
      <w:r w:rsidR="007D76B2" w:rsidRPr="002929AF">
        <w:t>.</w:t>
      </w:r>
    </w:p>
    <w:p w14:paraId="609EF1A1" w14:textId="77777777" w:rsidR="0016141A" w:rsidRPr="002929AF" w:rsidRDefault="0016141A" w:rsidP="00B643C7">
      <w:pPr>
        <w:jc w:val="both"/>
      </w:pPr>
    </w:p>
    <w:p w14:paraId="4CA88B26" w14:textId="643028C1" w:rsidR="0016141A" w:rsidRPr="002929AF" w:rsidRDefault="0016141A" w:rsidP="00B643C7">
      <w:pPr>
        <w:jc w:val="both"/>
      </w:pPr>
      <w:r w:rsidRPr="002929AF">
        <w:t xml:space="preserve">Another risk to </w:t>
      </w:r>
      <w:r w:rsidR="00F8385E">
        <w:t>ET</w:t>
      </w:r>
      <w:r w:rsidRPr="002929AF">
        <w:t>s is space colonization</w:t>
      </w:r>
      <w:r w:rsidR="00D90FFF" w:rsidRPr="002929AF">
        <w:t>,</w:t>
      </w:r>
      <w:r w:rsidRPr="002929AF">
        <w:t xml:space="preserve"> where </w:t>
      </w:r>
      <w:r w:rsidR="008607C8">
        <w:t>humanity</w:t>
      </w:r>
      <w:r w:rsidRPr="002929AF">
        <w:t xml:space="preserve"> do</w:t>
      </w:r>
      <w:r w:rsidR="008607C8">
        <w:t xml:space="preserve">es </w:t>
      </w:r>
      <w:r w:rsidRPr="002929AF">
        <w:t>n</w:t>
      </w:r>
      <w:r w:rsidR="008607C8">
        <w:t>o</w:t>
      </w:r>
      <w:r w:rsidRPr="002929AF">
        <w:t xml:space="preserve">t directly kill the </w:t>
      </w:r>
      <w:r w:rsidR="00DB460E" w:rsidRPr="002929AF">
        <w:t>ET</w:t>
      </w:r>
      <w:r w:rsidR="00964C9A" w:rsidRPr="002929AF">
        <w:t>I</w:t>
      </w:r>
      <w:r w:rsidRPr="002929AF">
        <w:t xml:space="preserve"> but prevent</w:t>
      </w:r>
      <w:r w:rsidR="008607C8">
        <w:t>s</w:t>
      </w:r>
      <w:r w:rsidRPr="002929AF">
        <w:t xml:space="preserve"> their future appearance </w:t>
      </w:r>
      <w:r w:rsidR="00D90FFF" w:rsidRPr="002929AF">
        <w:t xml:space="preserve">by </w:t>
      </w:r>
      <w:r w:rsidRPr="002929AF">
        <w:t xml:space="preserve">consuming or colonizing potentially habitable planets. For example, if </w:t>
      </w:r>
      <w:r w:rsidR="008607C8">
        <w:t>humans</w:t>
      </w:r>
      <w:r w:rsidR="00D90FFF" w:rsidRPr="002929AF">
        <w:t xml:space="preserve"> </w:t>
      </w:r>
      <w:r w:rsidR="00DB460E" w:rsidRPr="002929AF">
        <w:t>colonize</w:t>
      </w:r>
      <w:r w:rsidRPr="002929AF">
        <w:t xml:space="preserve"> Mars via terraforming</w:t>
      </w:r>
      <w:r w:rsidR="007D76B2" w:rsidRPr="002929AF">
        <w:t>,</w:t>
      </w:r>
      <w:r w:rsidRPr="002929AF">
        <w:t xml:space="preserve"> </w:t>
      </w:r>
      <w:r w:rsidR="008607C8">
        <w:t>they may</w:t>
      </w:r>
      <w:r w:rsidRPr="002929AF">
        <w:t xml:space="preserve"> kill </w:t>
      </w:r>
      <w:r w:rsidR="00D90FFF" w:rsidRPr="002929AF">
        <w:t xml:space="preserve">any </w:t>
      </w:r>
      <w:r w:rsidRPr="002929AF">
        <w:t xml:space="preserve">bacterial life </w:t>
      </w:r>
      <w:r w:rsidR="00D90FFF" w:rsidRPr="002929AF">
        <w:t xml:space="preserve">that </w:t>
      </w:r>
      <w:r w:rsidRPr="002929AF">
        <w:t>may exist under its surface, and such risks are already taken into consideration in space exploration</w:t>
      </w:r>
      <w:r w:rsidR="00734E0B">
        <w:t xml:space="preserve"> </w:t>
      </w:r>
      <w:r w:rsidR="00734E0B">
        <w:fldChar w:fldCharType="begin"/>
      </w:r>
      <w:r w:rsidR="00256F4A">
        <w:instrText xml:space="preserve"> ADDIN ZOTERO_ITEM CSL_CITATION {"citationID":"bwX7pNQ0","properties":{"formattedCitation":"[68]","plainCitation":"[68]","noteIndex":0},"citationItems":[{"id":9092,"uris":["http://zotero.org/users/3736454/items/DQ3XSSKP"],"uri":["http://zotero.org/users/3736454/items/DQ3XSSKP"],"itemData":{"id":9092,"type":"paper-conference","title":"Planetary Protection Knowledge Gaps for Future Mars Human Missions: Stepwise Progress in Identifying and Integrating Science and Technology Needs","publisher":"48th International Conference on Environmental Systems","source":"Google Scholar","shortTitle":"Planetary Protection Knowledge Gaps for Future Mars Human Missions","author":[{"family":"Spry","given":"J. Andy"},{"family":"Race","given":"Margaret"},{"family":"Kminek","given":"Gerhard"},{"family":"Siegel","given":"Bette"},{"family":"Conley","given":"Cassie"}],"issued":{"date-parts":[["2018"]]}}}],"schema":"https://github.com/citation-style-language/schema/raw/master/csl-citation.json"} </w:instrText>
      </w:r>
      <w:r w:rsidR="00734E0B">
        <w:fldChar w:fldCharType="separate"/>
      </w:r>
      <w:r w:rsidR="00256F4A">
        <w:rPr>
          <w:noProof/>
        </w:rPr>
        <w:t>[68]</w:t>
      </w:r>
      <w:r w:rsidR="00734E0B">
        <w:fldChar w:fldCharType="end"/>
      </w:r>
      <w:r w:rsidRPr="002929AF">
        <w:t xml:space="preserve">. </w:t>
      </w:r>
    </w:p>
    <w:p w14:paraId="42C76DD5" w14:textId="77777777" w:rsidR="00B43DAC" w:rsidRPr="002929AF" w:rsidRDefault="00B43DAC" w:rsidP="00B643C7">
      <w:pPr>
        <w:jc w:val="both"/>
      </w:pPr>
    </w:p>
    <w:p w14:paraId="228E7BEA" w14:textId="247E0E76" w:rsidR="00714BD5" w:rsidRPr="002929AF" w:rsidRDefault="00B43DAC" w:rsidP="00B643C7">
      <w:pPr>
        <w:jc w:val="both"/>
      </w:pPr>
      <w:r w:rsidRPr="002929AF">
        <w:t xml:space="preserve">Berezin </w:t>
      </w:r>
      <w:r w:rsidR="007D76B2" w:rsidRPr="002929AF">
        <w:fldChar w:fldCharType="begin"/>
      </w:r>
      <w:r w:rsidR="00256F4A">
        <w:instrText xml:space="preserve"> ADDIN ZOTERO_ITEM CSL_CITATION {"citationID":"lDnmQX2J","properties":{"formattedCitation":"[69]","plainCitation":"[69]","noteIndex":0},"citationItems":[{"id":8361,"uris":["http://zotero.org/users/3736454/items/ETU5MSF6"],"uri":["http://zotero.org/users/3736454/items/ETU5MSF6"],"itemData":{"id":8361,"type":"article-journal","title":"\"First in, last out\" solution to the Fermi Paradox","container-title":"arXiv:1803.08425 [physics]","source":"arXiv.org","abstract":"No present observations suggest a technologically advanced extraterrestrial intelligence (ETI) has spread through the galaxy. However, under commonplace assumptions about galactic civilization formation and expansion, this absence of observation is highly unlikely. This improbability constitutes the Fermi Paradox. In this paper, I argue that the Paradox has a trivial solution, requiring no controversial assumptions, which is rarely suggested or discussed. However, that solution would be hard to accept, as it predicts a future for our own civilization that is even worse than extinction.","URL":"http://arxiv.org/abs/1803.08425","note":"arXiv: 1803.08425","author":[{"family":"Berezin","given":"Alexander"}],"issued":{"date-parts":[["2018",3,20]]},"accessed":{"date-parts":[["2018",5,29]]}}}],"schema":"https://github.com/citation-style-language/schema/raw/master/csl-citation.json"} </w:instrText>
      </w:r>
      <w:r w:rsidR="007D76B2" w:rsidRPr="002929AF">
        <w:fldChar w:fldCharType="separate"/>
      </w:r>
      <w:r w:rsidR="00256F4A">
        <w:rPr>
          <w:noProof/>
        </w:rPr>
        <w:t>[69]</w:t>
      </w:r>
      <w:r w:rsidR="007D76B2" w:rsidRPr="002929AF">
        <w:fldChar w:fldCharType="end"/>
      </w:r>
      <w:r w:rsidR="007D76B2" w:rsidRPr="002929AF">
        <w:t xml:space="preserve"> </w:t>
      </w:r>
      <w:r w:rsidRPr="002929AF">
        <w:t>recently published an article</w:t>
      </w:r>
      <w:r w:rsidR="00D90FFF" w:rsidRPr="002929AF">
        <w:t xml:space="preserve"> with </w:t>
      </w:r>
      <w:r w:rsidRPr="002929AF">
        <w:t>the main idea that the most obvious solution to the Fermi paradox is that human</w:t>
      </w:r>
      <w:r w:rsidR="000E0453" w:rsidRPr="002929AF">
        <w:t>ity</w:t>
      </w:r>
      <w:r w:rsidRPr="002929AF">
        <w:t xml:space="preserve"> will kill </w:t>
      </w:r>
      <w:r w:rsidR="00D90FFF" w:rsidRPr="002929AF">
        <w:t xml:space="preserve">all </w:t>
      </w:r>
      <w:r w:rsidR="00F8385E">
        <w:t>ET</w:t>
      </w:r>
      <w:r w:rsidRPr="002929AF">
        <w:t xml:space="preserve">s, because only one civilization </w:t>
      </w:r>
      <w:r w:rsidR="00F21795" w:rsidRPr="002929AF">
        <w:t xml:space="preserve">can </w:t>
      </w:r>
      <w:r w:rsidRPr="002929AF">
        <w:t>exist</w:t>
      </w:r>
      <w:r w:rsidR="00F21795" w:rsidRPr="002929AF">
        <w:t xml:space="preserve"> in any light cone. Thus, </w:t>
      </w:r>
      <w:r w:rsidR="008607C8">
        <w:t>humanity</w:t>
      </w:r>
      <w:r w:rsidR="00FC28F6" w:rsidRPr="002929AF">
        <w:t xml:space="preserve"> w</w:t>
      </w:r>
      <w:r w:rsidR="00703E8E">
        <w:t>ould</w:t>
      </w:r>
      <w:r w:rsidRPr="002929AF">
        <w:t xml:space="preserve"> prevent existence of all other civilization</w:t>
      </w:r>
      <w:r w:rsidR="000E0453" w:rsidRPr="002929AF">
        <w:t>s</w:t>
      </w:r>
      <w:r w:rsidRPr="002929AF">
        <w:t xml:space="preserve"> via colonization or military self-protecti</w:t>
      </w:r>
      <w:r w:rsidR="000E0453" w:rsidRPr="002929AF">
        <w:t>o</w:t>
      </w:r>
      <w:r w:rsidRPr="002929AF">
        <w:t xml:space="preserve">n measures. </w:t>
      </w:r>
    </w:p>
    <w:p w14:paraId="0DF2FBC9" w14:textId="77777777" w:rsidR="00DA6DC9" w:rsidRPr="002929AF" w:rsidRDefault="00DA6DC9" w:rsidP="00B643C7">
      <w:pPr>
        <w:ind w:firstLine="720"/>
        <w:jc w:val="both"/>
      </w:pPr>
    </w:p>
    <w:p w14:paraId="3DB1F6DB" w14:textId="768B6874" w:rsidR="00DA6DC9" w:rsidRPr="002929AF" w:rsidRDefault="00825C0B" w:rsidP="00DA6DC9">
      <w:pPr>
        <w:pStyle w:val="Heading1"/>
        <w:rPr>
          <w:rFonts w:ascii="Times New Roman" w:hAnsi="Times New Roman" w:cs="Times New Roman"/>
        </w:rPr>
      </w:pPr>
      <w:bookmarkStart w:id="51" w:name="_Toc522277761"/>
      <w:r>
        <w:rPr>
          <w:rFonts w:ascii="Times New Roman" w:hAnsi="Times New Roman" w:cs="Times New Roman"/>
        </w:rPr>
        <w:t>7</w:t>
      </w:r>
      <w:r w:rsidR="00DA6DC9" w:rsidRPr="002929AF">
        <w:rPr>
          <w:rFonts w:ascii="Times New Roman" w:hAnsi="Times New Roman" w:cs="Times New Roman"/>
        </w:rPr>
        <w:t>. Non-human intelligence</w:t>
      </w:r>
      <w:bookmarkEnd w:id="51"/>
    </w:p>
    <w:p w14:paraId="476D09DB" w14:textId="7A568DAE" w:rsidR="00DA6DC9" w:rsidRPr="002929AF" w:rsidRDefault="00DA6DC9" w:rsidP="00B643C7">
      <w:pPr>
        <w:ind w:firstLine="720"/>
        <w:jc w:val="both"/>
      </w:pPr>
      <w:r w:rsidRPr="002929AF">
        <w:t xml:space="preserve">Everything set above is based on assumption of “ETI rationality”, that is that </w:t>
      </w:r>
      <w:r w:rsidR="00F8385E">
        <w:t>ET</w:t>
      </w:r>
      <w:r w:rsidRPr="002929AF">
        <w:t xml:space="preserve"> goals and the ways to achieve them are comprehensible to humans. However, </w:t>
      </w:r>
      <w:r w:rsidR="00F62A0F">
        <w:t>this</w:t>
      </w:r>
      <w:r w:rsidRPr="002929AF">
        <w:t xml:space="preserve"> may be not true. There are </w:t>
      </w:r>
      <w:r w:rsidRPr="002929AF">
        <w:lastRenderedPageBreak/>
        <w:t xml:space="preserve">several ways </w:t>
      </w:r>
      <w:r w:rsidR="00F62A0F">
        <w:t>that</w:t>
      </w:r>
      <w:r w:rsidRPr="002929AF">
        <w:t xml:space="preserve"> </w:t>
      </w:r>
      <w:r w:rsidR="00F8385E">
        <w:t>ET</w:t>
      </w:r>
      <w:r w:rsidRPr="002929AF">
        <w:t xml:space="preserve"> irrationality could appear. This non-rationality may be especially important in explanation of different </w:t>
      </w:r>
      <w:r w:rsidR="00F62A0F">
        <w:t>z</w:t>
      </w:r>
      <w:r w:rsidRPr="002929AF">
        <w:t xml:space="preserve">oo scenarios and is in fact </w:t>
      </w:r>
      <w:r w:rsidR="00F62A0F">
        <w:t xml:space="preserve">the </w:t>
      </w:r>
      <w:r w:rsidRPr="002929AF">
        <w:t>narrative engine of many works of science fiction</w:t>
      </w:r>
      <w:r w:rsidR="00194746" w:rsidRPr="002929AF">
        <w:t>:</w:t>
      </w:r>
      <w:r w:rsidR="00825C0B">
        <w:t xml:space="preserve"> e.g.</w:t>
      </w:r>
      <w:r w:rsidR="00194746" w:rsidRPr="002929AF">
        <w:t xml:space="preserve"> Lem’s </w:t>
      </w:r>
      <w:r w:rsidR="00194746" w:rsidRPr="00825C0B">
        <w:rPr>
          <w:i/>
        </w:rPr>
        <w:t>Solaris</w:t>
      </w:r>
      <w:r w:rsidR="00825C0B">
        <w:rPr>
          <w:i/>
        </w:rPr>
        <w:t xml:space="preserve"> </w:t>
      </w:r>
      <w:r w:rsidR="00825C0B" w:rsidRPr="00825C0B">
        <w:fldChar w:fldCharType="begin"/>
      </w:r>
      <w:r w:rsidR="001A1F93">
        <w:instrText xml:space="preserve"> ADDIN ZOTERO_ITEM CSL_CITATION {"citationID":"KxKB9isd","properties":{"formattedCitation":"(Stanislaw Lem 1970)","plainCitation":"(Stanislaw Lem 1970)","dontUpdate":true,"noteIndex":0},"citationItems":[{"id":9031,"uris":["http://zotero.org/users/3736454/items/79QNB9AN"],"uri":["http://zotero.org/users/3736454/items/79QNB9AN"],"itemData":{"id":9031,"type":"article-journal","title":"Solaris. 1961","container-title":"Trans. Steve Cox and Joanna Kilmartin. New York: Hartcourt Brace","source":"Google Scholar","author":[{"family":"Lem","given":"Stanislaw"}],"issued":{"date-parts":[["1970"]]}}}],"schema":"https://github.com/citation-style-language/schema/raw/master/csl-citation.json"} </w:instrText>
      </w:r>
      <w:r w:rsidR="00825C0B" w:rsidRPr="00825C0B">
        <w:fldChar w:fldCharType="separate"/>
      </w:r>
      <w:r w:rsidR="00825C0B" w:rsidRPr="00825C0B">
        <w:rPr>
          <w:noProof/>
        </w:rPr>
        <w:t>(Lem 1970)</w:t>
      </w:r>
      <w:r w:rsidR="00825C0B" w:rsidRPr="00825C0B">
        <w:fldChar w:fldCharType="end"/>
      </w:r>
      <w:r w:rsidR="009B48A1" w:rsidRPr="00825C0B">
        <w:t>.</w:t>
      </w:r>
    </w:p>
    <w:p w14:paraId="2F7083FC" w14:textId="77777777" w:rsidR="00194746" w:rsidRPr="002929AF" w:rsidRDefault="00194746" w:rsidP="00B643C7">
      <w:pPr>
        <w:ind w:firstLine="720"/>
        <w:jc w:val="both"/>
      </w:pPr>
    </w:p>
    <w:p w14:paraId="7BF131D2" w14:textId="0CB31D53" w:rsidR="00DA6DC9" w:rsidRPr="002929AF" w:rsidRDefault="00825C0B" w:rsidP="00194746">
      <w:pPr>
        <w:pStyle w:val="Heading2"/>
        <w:rPr>
          <w:rFonts w:ascii="Times New Roman" w:hAnsi="Times New Roman" w:cs="Times New Roman"/>
        </w:rPr>
      </w:pPr>
      <w:bookmarkStart w:id="52" w:name="_Toc522277762"/>
      <w:r>
        <w:rPr>
          <w:rFonts w:ascii="Times New Roman" w:hAnsi="Times New Roman" w:cs="Times New Roman"/>
        </w:rPr>
        <w:t>7</w:t>
      </w:r>
      <w:r w:rsidR="00DA6DC9" w:rsidRPr="002929AF">
        <w:rPr>
          <w:rFonts w:ascii="Times New Roman" w:hAnsi="Times New Roman" w:cs="Times New Roman"/>
        </w:rPr>
        <w:t xml:space="preserve">.1 </w:t>
      </w:r>
      <w:r w:rsidR="00F8385E">
        <w:rPr>
          <w:rFonts w:ascii="Times New Roman" w:hAnsi="Times New Roman" w:cs="Times New Roman"/>
        </w:rPr>
        <w:t>ET</w:t>
      </w:r>
      <w:r w:rsidR="00DA6DC9" w:rsidRPr="002929AF">
        <w:rPr>
          <w:rFonts w:ascii="Times New Roman" w:hAnsi="Times New Roman" w:cs="Times New Roman"/>
        </w:rPr>
        <w:t xml:space="preserve"> goals are rational but incredibly complex</w:t>
      </w:r>
      <w:bookmarkEnd w:id="52"/>
    </w:p>
    <w:p w14:paraId="40526B9A" w14:textId="2BBFF85F" w:rsidR="00194746" w:rsidRPr="002929AF" w:rsidRDefault="00194746" w:rsidP="00B643C7">
      <w:pPr>
        <w:ind w:firstLine="720"/>
        <w:jc w:val="both"/>
      </w:pPr>
      <w:r w:rsidRPr="002929AF">
        <w:t xml:space="preserve">There are many types of human behavior which </w:t>
      </w:r>
      <w:r w:rsidR="00F62A0F">
        <w:t>are</w:t>
      </w:r>
      <w:r w:rsidRPr="002929AF">
        <w:t xml:space="preserve"> incredibly complex and can</w:t>
      </w:r>
      <w:r w:rsidR="00F62A0F">
        <w:t>no</w:t>
      </w:r>
      <w:r w:rsidRPr="002929AF">
        <w:t>t be explained without context, like contemporary art.</w:t>
      </w:r>
      <w:r w:rsidR="00F16A9C" w:rsidRPr="002929AF">
        <w:t xml:space="preserve"> In the movie “Predator” </w:t>
      </w:r>
      <w:r w:rsidR="00F8385E">
        <w:t>ET</w:t>
      </w:r>
      <w:r w:rsidR="00F16A9C" w:rsidRPr="002929AF">
        <w:t xml:space="preserve">s preserve the Earth as sanctuary, but only to </w:t>
      </w:r>
      <w:r w:rsidR="00F62A0F">
        <w:t>go there</w:t>
      </w:r>
      <w:r w:rsidR="00F16A9C" w:rsidRPr="002929AF">
        <w:t xml:space="preserve"> for hunting. </w:t>
      </w:r>
    </w:p>
    <w:p w14:paraId="7533C667" w14:textId="77777777" w:rsidR="00194746" w:rsidRPr="002929AF" w:rsidRDefault="00194746" w:rsidP="00B643C7">
      <w:pPr>
        <w:ind w:firstLine="720"/>
        <w:jc w:val="both"/>
      </w:pPr>
    </w:p>
    <w:p w14:paraId="438C8FE2" w14:textId="090A3111" w:rsidR="00DA6DC9" w:rsidRPr="002929AF" w:rsidRDefault="00825C0B" w:rsidP="00194746">
      <w:pPr>
        <w:pStyle w:val="Heading2"/>
        <w:rPr>
          <w:rFonts w:ascii="Times New Roman" w:hAnsi="Times New Roman" w:cs="Times New Roman"/>
        </w:rPr>
      </w:pPr>
      <w:bookmarkStart w:id="53" w:name="_Toc522277763"/>
      <w:r>
        <w:rPr>
          <w:rFonts w:ascii="Times New Roman" w:hAnsi="Times New Roman" w:cs="Times New Roman"/>
        </w:rPr>
        <w:t>7</w:t>
      </w:r>
      <w:r w:rsidR="00DA6DC9" w:rsidRPr="002929AF">
        <w:rPr>
          <w:rFonts w:ascii="Times New Roman" w:hAnsi="Times New Roman" w:cs="Times New Roman"/>
        </w:rPr>
        <w:t xml:space="preserve">.2. </w:t>
      </w:r>
      <w:r w:rsidR="00F8385E">
        <w:rPr>
          <w:rFonts w:ascii="Times New Roman" w:hAnsi="Times New Roman" w:cs="Times New Roman"/>
        </w:rPr>
        <w:t>ET</w:t>
      </w:r>
      <w:r w:rsidR="00194746" w:rsidRPr="002929AF">
        <w:rPr>
          <w:rFonts w:ascii="Times New Roman" w:hAnsi="Times New Roman" w:cs="Times New Roman"/>
        </w:rPr>
        <w:t>s</w:t>
      </w:r>
      <w:r w:rsidR="00DA6DC9" w:rsidRPr="002929AF">
        <w:rPr>
          <w:rFonts w:ascii="Times New Roman" w:hAnsi="Times New Roman" w:cs="Times New Roman"/>
        </w:rPr>
        <w:t xml:space="preserve"> are mad</w:t>
      </w:r>
      <w:bookmarkEnd w:id="53"/>
    </w:p>
    <w:p w14:paraId="5E4F5AD9" w14:textId="37A89AD7" w:rsidR="00194746" w:rsidRPr="002929AF" w:rsidRDefault="00F8385E" w:rsidP="00B643C7">
      <w:pPr>
        <w:ind w:firstLine="720"/>
        <w:jc w:val="both"/>
      </w:pPr>
      <w:r>
        <w:t>ET</w:t>
      </w:r>
      <w:r w:rsidR="00194746" w:rsidRPr="002929AF">
        <w:t xml:space="preserve"> remains may survive as brain-damaged robots capable to self-replicating. A </w:t>
      </w:r>
      <w:r w:rsidR="00825C0B">
        <w:t>“</w:t>
      </w:r>
      <w:r w:rsidR="00194746" w:rsidRPr="002929AF">
        <w:t>paperclip maximizer</w:t>
      </w:r>
      <w:r w:rsidR="00825C0B">
        <w:t>”</w:t>
      </w:r>
      <w:r w:rsidR="00194746" w:rsidRPr="002929AF">
        <w:t xml:space="preserve"> is an example of such </w:t>
      </w:r>
      <w:r w:rsidR="00825C0B">
        <w:t>craziness</w:t>
      </w:r>
      <w:r w:rsidR="00194746" w:rsidRPr="002929AF">
        <w:t xml:space="preserve"> </w:t>
      </w:r>
      <w:r w:rsidR="00F62A0F">
        <w:t>in an</w:t>
      </w:r>
      <w:r w:rsidR="00194746" w:rsidRPr="002929AF">
        <w:t xml:space="preserve"> AI system</w:t>
      </w:r>
      <w:r w:rsidR="00825C0B">
        <w:t>, which has non-human aligned goals and only wants to create infinite number of paperclips</w:t>
      </w:r>
      <w:r w:rsidR="00F62A0F">
        <w:t xml:space="preserve"> </w:t>
      </w:r>
      <w:r w:rsidR="00825C0B">
        <w:fldChar w:fldCharType="begin"/>
      </w:r>
      <w:r w:rsidR="00256F4A">
        <w:instrText xml:space="preserve"> ADDIN ZOTERO_ITEM CSL_CITATION {"citationID":"RhXsKwIB","properties":{"formattedCitation":"[14]","plainCitation":"[14]","noteIndex":0},"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00825C0B">
        <w:fldChar w:fldCharType="separate"/>
      </w:r>
      <w:r w:rsidR="00256F4A">
        <w:rPr>
          <w:noProof/>
        </w:rPr>
        <w:t>[14]</w:t>
      </w:r>
      <w:r w:rsidR="00825C0B">
        <w:fldChar w:fldCharType="end"/>
      </w:r>
      <w:r w:rsidR="00825C0B">
        <w:t>.</w:t>
      </w:r>
    </w:p>
    <w:p w14:paraId="1D51006C" w14:textId="77777777" w:rsidR="00194746" w:rsidRPr="002929AF" w:rsidRDefault="00194746" w:rsidP="00B643C7">
      <w:pPr>
        <w:ind w:firstLine="720"/>
        <w:jc w:val="both"/>
      </w:pPr>
    </w:p>
    <w:p w14:paraId="0278A21A" w14:textId="602BE05E" w:rsidR="00DA6DC9" w:rsidRPr="002929AF" w:rsidRDefault="00825C0B" w:rsidP="00194746">
      <w:pPr>
        <w:pStyle w:val="Heading2"/>
        <w:rPr>
          <w:rFonts w:ascii="Times New Roman" w:hAnsi="Times New Roman" w:cs="Times New Roman"/>
        </w:rPr>
      </w:pPr>
      <w:bookmarkStart w:id="54" w:name="_Toc522277764"/>
      <w:r>
        <w:rPr>
          <w:rFonts w:ascii="Times New Roman" w:hAnsi="Times New Roman" w:cs="Times New Roman"/>
        </w:rPr>
        <w:t>7</w:t>
      </w:r>
      <w:r w:rsidR="00DA6DC9" w:rsidRPr="002929AF">
        <w:rPr>
          <w:rFonts w:ascii="Times New Roman" w:hAnsi="Times New Roman" w:cs="Times New Roman"/>
        </w:rPr>
        <w:t xml:space="preserve">.3. </w:t>
      </w:r>
      <w:r w:rsidR="00F8385E">
        <w:rPr>
          <w:rFonts w:ascii="Times New Roman" w:hAnsi="Times New Roman" w:cs="Times New Roman"/>
        </w:rPr>
        <w:t>ET</w:t>
      </w:r>
      <w:r w:rsidR="00DA6DC9" w:rsidRPr="002929AF">
        <w:rPr>
          <w:rFonts w:ascii="Times New Roman" w:hAnsi="Times New Roman" w:cs="Times New Roman"/>
        </w:rPr>
        <w:t xml:space="preserve">s </w:t>
      </w:r>
      <w:r w:rsidR="00194746" w:rsidRPr="002929AF">
        <w:rPr>
          <w:rFonts w:ascii="Times New Roman" w:hAnsi="Times New Roman" w:cs="Times New Roman"/>
        </w:rPr>
        <w:t xml:space="preserve">have rational goals but non-human way of </w:t>
      </w:r>
      <w:r w:rsidR="009B48A1" w:rsidRPr="002929AF">
        <w:rPr>
          <w:rFonts w:ascii="Times New Roman" w:hAnsi="Times New Roman" w:cs="Times New Roman"/>
        </w:rPr>
        <w:t>achieving</w:t>
      </w:r>
      <w:bookmarkEnd w:id="54"/>
      <w:r w:rsidR="00F62A0F">
        <w:rPr>
          <w:rFonts w:ascii="Times New Roman" w:hAnsi="Times New Roman" w:cs="Times New Roman"/>
        </w:rPr>
        <w:t xml:space="preserve"> them</w:t>
      </w:r>
    </w:p>
    <w:p w14:paraId="415D392C" w14:textId="702DD2E6" w:rsidR="00F16A9C" w:rsidRPr="002929AF" w:rsidRDefault="00F16A9C" w:rsidP="009B48A1">
      <w:pPr>
        <w:ind w:firstLine="720"/>
        <w:jc w:val="both"/>
      </w:pPr>
      <w:r w:rsidRPr="002929AF">
        <w:t>Natural selection of Darwinian evolution is</w:t>
      </w:r>
      <w:r w:rsidR="009B48A1" w:rsidRPr="002929AF">
        <w:t xml:space="preserve"> an example of</w:t>
      </w:r>
      <w:r w:rsidRPr="002929AF">
        <w:t xml:space="preserve"> </w:t>
      </w:r>
      <w:r w:rsidR="00F62A0F">
        <w:t xml:space="preserve">a </w:t>
      </w:r>
      <w:r w:rsidRPr="002929AF">
        <w:t>non-human way of problem solving</w:t>
      </w:r>
      <w:r w:rsidR="009B48A1" w:rsidRPr="002929AF">
        <w:t xml:space="preserve">. While in </w:t>
      </w:r>
      <w:r w:rsidR="00F62A0F">
        <w:t xml:space="preserve">the </w:t>
      </w:r>
      <w:r w:rsidR="009B48A1" w:rsidRPr="002929AF">
        <w:t>long term</w:t>
      </w:r>
      <w:r w:rsidR="00F62A0F">
        <w:t>,</w:t>
      </w:r>
      <w:r w:rsidR="009B48A1" w:rsidRPr="002929AF">
        <w:t xml:space="preserve"> it c</w:t>
      </w:r>
      <w:r w:rsidR="00F62A0F">
        <w:t>an</w:t>
      </w:r>
      <w:r w:rsidR="009B48A1" w:rsidRPr="002929AF">
        <w:t xml:space="preserve"> create complex mechanisms, one can</w:t>
      </w:r>
      <w:r w:rsidR="00F62A0F">
        <w:t>no</w:t>
      </w:r>
      <w:r w:rsidR="009B48A1" w:rsidRPr="002929AF">
        <w:t>t negotiate their details. There could be other non-rational in sense of not using explicit symbolic model ways of optimization, and another example is neural nets learning</w:t>
      </w:r>
      <w:r w:rsidR="00783EDB">
        <w:t>.</w:t>
      </w:r>
    </w:p>
    <w:p w14:paraId="0AB24CB9" w14:textId="7231FD47" w:rsidR="00667BC0" w:rsidRPr="002929AF" w:rsidRDefault="007D5876" w:rsidP="00B643C7">
      <w:pPr>
        <w:pStyle w:val="Heading1"/>
        <w:rPr>
          <w:rFonts w:ascii="Times New Roman" w:hAnsi="Times New Roman" w:cs="Times New Roman"/>
        </w:rPr>
      </w:pPr>
      <w:bookmarkStart w:id="55" w:name="_Toc521692872"/>
      <w:bookmarkStart w:id="56" w:name="_Toc522277765"/>
      <w:r w:rsidRPr="002929AF">
        <w:rPr>
          <w:rFonts w:ascii="Times New Roman" w:hAnsi="Times New Roman" w:cs="Times New Roman"/>
        </w:rPr>
        <w:t>Conclusion</w:t>
      </w:r>
      <w:bookmarkEnd w:id="55"/>
      <w:bookmarkEnd w:id="56"/>
    </w:p>
    <w:p w14:paraId="6FD6E76A" w14:textId="552217A1" w:rsidR="005C33B1" w:rsidRPr="002929AF" w:rsidRDefault="00C77202" w:rsidP="00183A74">
      <w:pPr>
        <w:ind w:firstLine="720"/>
        <w:jc w:val="both"/>
      </w:pPr>
      <w:r w:rsidRPr="002929AF">
        <w:t>The a</w:t>
      </w:r>
      <w:r w:rsidR="000543D4" w:rsidRPr="002929AF">
        <w:t xml:space="preserve">ctual risks from </w:t>
      </w:r>
      <w:r w:rsidR="00F8385E">
        <w:t>ET</w:t>
      </w:r>
      <w:r w:rsidR="000543D4" w:rsidRPr="002929AF">
        <w:t xml:space="preserve">s are </w:t>
      </w:r>
      <w:r w:rsidR="00F62A0F">
        <w:t xml:space="preserve">generally </w:t>
      </w:r>
      <w:r w:rsidR="000543D4" w:rsidRPr="002929AF">
        <w:t xml:space="preserve">inverse </w:t>
      </w:r>
      <w:r w:rsidR="003116EF" w:rsidRPr="002929AF">
        <w:t xml:space="preserve">to the popularity of the </w:t>
      </w:r>
      <w:r w:rsidRPr="002929AF">
        <w:t xml:space="preserve">relevant </w:t>
      </w:r>
      <w:r w:rsidR="00F62A0F">
        <w:t>media</w:t>
      </w:r>
      <w:r w:rsidR="005C33B1" w:rsidRPr="002929AF">
        <w:t xml:space="preserve"> tropes. The biggest risk</w:t>
      </w:r>
      <w:r w:rsidR="000543D4" w:rsidRPr="002929AF">
        <w:t xml:space="preserve"> is the </w:t>
      </w:r>
      <w:r w:rsidR="005C33B1" w:rsidRPr="002929AF">
        <w:t>non-existence</w:t>
      </w:r>
      <w:r w:rsidR="000543D4" w:rsidRPr="002929AF">
        <w:t xml:space="preserve"> of </w:t>
      </w:r>
      <w:r w:rsidR="002762CC">
        <w:t>ET</w:t>
      </w:r>
      <w:r w:rsidR="000543D4" w:rsidRPr="002929AF">
        <w:t>s</w:t>
      </w:r>
      <w:r w:rsidRPr="002929AF">
        <w:t>,</w:t>
      </w:r>
      <w:r w:rsidR="000543D4" w:rsidRPr="002929AF">
        <w:t xml:space="preserve"> as this would mean </w:t>
      </w:r>
      <w:r w:rsidRPr="002929AF">
        <w:t xml:space="preserve">a </w:t>
      </w:r>
      <w:r w:rsidR="000543D4" w:rsidRPr="002929AF">
        <w:t xml:space="preserve">high probability </w:t>
      </w:r>
      <w:r w:rsidRPr="002929AF">
        <w:t xml:space="preserve">for </w:t>
      </w:r>
      <w:r w:rsidR="000543D4" w:rsidRPr="002929AF">
        <w:t xml:space="preserve">our </w:t>
      </w:r>
      <w:r w:rsidRPr="002929AF">
        <w:t xml:space="preserve">own </w:t>
      </w:r>
      <w:r w:rsidR="000543D4" w:rsidRPr="002929AF">
        <w:t>extinction</w:t>
      </w:r>
      <w:r w:rsidR="005C33B1" w:rsidRPr="002929AF">
        <w:t xml:space="preserve">. The next is pure informational and passive listening to </w:t>
      </w:r>
      <w:r w:rsidR="002762CC">
        <w:t>ET</w:t>
      </w:r>
      <w:r w:rsidR="005C33B1" w:rsidRPr="002929AF">
        <w:t>s</w:t>
      </w:r>
      <w:r w:rsidRPr="002929AF">
        <w:t>,</w:t>
      </w:r>
      <w:r w:rsidR="005C33B1" w:rsidRPr="002929AF">
        <w:t xml:space="preserve"> as it makes us vulnerable to Trojan messages from </w:t>
      </w:r>
      <w:r w:rsidRPr="002929AF">
        <w:t xml:space="preserve">an </w:t>
      </w:r>
      <w:r w:rsidR="002762CC">
        <w:t>ET</w:t>
      </w:r>
      <w:r w:rsidR="005C33B1" w:rsidRPr="002929AF">
        <w:t xml:space="preserve"> superintelligence. But physical starships, </w:t>
      </w:r>
      <w:r w:rsidRPr="002929AF">
        <w:t xml:space="preserve">a </w:t>
      </w:r>
      <w:r w:rsidR="005C33B1" w:rsidRPr="002929AF">
        <w:t>biological space conqueror</w:t>
      </w:r>
      <w:r w:rsidRPr="002929AF">
        <w:t>, and</w:t>
      </w:r>
      <w:r w:rsidR="005C33B1" w:rsidRPr="002929AF">
        <w:t xml:space="preserve"> space wars are minuscule risk</w:t>
      </w:r>
      <w:r w:rsidRPr="002929AF">
        <w:t>s,</w:t>
      </w:r>
      <w:r w:rsidR="003D2E8B" w:rsidRPr="002929AF">
        <w:t xml:space="preserve"> </w:t>
      </w:r>
      <w:r w:rsidR="005C33B1" w:rsidRPr="002929AF">
        <w:t xml:space="preserve">as they require </w:t>
      </w:r>
      <w:r w:rsidRPr="002929AF">
        <w:t>(</w:t>
      </w:r>
      <w:r w:rsidR="005C33B1" w:rsidRPr="002929AF">
        <w:t>very unlikely</w:t>
      </w:r>
      <w:r w:rsidRPr="002929AF">
        <w:t>)</w:t>
      </w:r>
      <w:r w:rsidR="005C33B1" w:rsidRPr="002929AF">
        <w:t xml:space="preserve"> proximity and </w:t>
      </w:r>
      <w:r w:rsidRPr="002929AF">
        <w:t xml:space="preserve">a </w:t>
      </w:r>
      <w:r w:rsidR="005C33B1" w:rsidRPr="002929AF">
        <w:t xml:space="preserve">similarity of age </w:t>
      </w:r>
      <w:r w:rsidRPr="002929AF">
        <w:t xml:space="preserve">between the </w:t>
      </w:r>
      <w:r w:rsidR="005C33B1" w:rsidRPr="002929AF">
        <w:t>ET</w:t>
      </w:r>
      <w:r w:rsidR="00964C9A" w:rsidRPr="002929AF">
        <w:t>I</w:t>
      </w:r>
      <w:r w:rsidR="005C33B1" w:rsidRPr="002929AF">
        <w:t xml:space="preserve"> civilization and our</w:t>
      </w:r>
      <w:r w:rsidRPr="002929AF">
        <w:t xml:space="preserve"> own</w:t>
      </w:r>
      <w:r w:rsidR="005C33B1" w:rsidRPr="002929AF">
        <w:t xml:space="preserve">. </w:t>
      </w:r>
    </w:p>
    <w:p w14:paraId="5C9EDB99" w14:textId="17F1709B" w:rsidR="00133E94" w:rsidRPr="002929AF" w:rsidRDefault="00B643C7" w:rsidP="00AE7D42">
      <w:pPr>
        <w:ind w:firstLine="720"/>
        <w:jc w:val="both"/>
      </w:pPr>
      <w:r w:rsidRPr="002929AF">
        <w:t xml:space="preserve">The types of </w:t>
      </w:r>
      <w:r w:rsidR="000673B1" w:rsidRPr="002929AF">
        <w:t xml:space="preserve">risks posed by </w:t>
      </w:r>
      <w:r w:rsidRPr="002929AF">
        <w:t xml:space="preserve">ETI are changing with </w:t>
      </w:r>
      <w:r w:rsidR="000673B1" w:rsidRPr="002929AF">
        <w:t xml:space="preserve">the </w:t>
      </w:r>
      <w:r w:rsidRPr="002929AF">
        <w:t>technologies</w:t>
      </w:r>
      <w:r w:rsidR="000673B1" w:rsidRPr="002929AF">
        <w:t xml:space="preserve"> available to us</w:t>
      </w:r>
      <w:r w:rsidRPr="002929AF">
        <w:t xml:space="preserve">. After we created radio telescopes, SETI-attack and METI risks become possible. Future solar system exploration may result in encounters with </w:t>
      </w:r>
      <w:r w:rsidR="000673B1" w:rsidRPr="002929AF">
        <w:t xml:space="preserve">potentially dangerous </w:t>
      </w:r>
      <w:r w:rsidR="002762CC">
        <w:t>ET</w:t>
      </w:r>
      <w:r w:rsidRPr="002929AF">
        <w:t xml:space="preserve"> artifacts</w:t>
      </w:r>
      <w:r w:rsidR="000673B1" w:rsidRPr="002929AF">
        <w:t xml:space="preserve">, while interstellar </w:t>
      </w:r>
      <w:r w:rsidRPr="002929AF">
        <w:t xml:space="preserve">travel increases the opportunities </w:t>
      </w:r>
      <w:r w:rsidR="000673B1" w:rsidRPr="002929AF">
        <w:t>for</w:t>
      </w:r>
      <w:r w:rsidRPr="002929AF">
        <w:t xml:space="preserve"> direct contact. </w:t>
      </w:r>
      <w:r w:rsidR="000673B1" w:rsidRPr="002929AF">
        <w:t>A</w:t>
      </w:r>
      <w:r w:rsidRPr="002929AF">
        <w:t xml:space="preserve">dvancing technologies are </w:t>
      </w:r>
      <w:r w:rsidR="000673B1" w:rsidRPr="002929AF">
        <w:t xml:space="preserve">also </w:t>
      </w:r>
      <w:r w:rsidRPr="002929AF">
        <w:t>making us more visible</w:t>
      </w:r>
      <w:r w:rsidR="000673B1" w:rsidRPr="002929AF">
        <w:t xml:space="preserve"> and have the potential to trigger </w:t>
      </w:r>
      <w:r w:rsidRPr="002929AF">
        <w:t>sleeping “berserkers”.</w:t>
      </w:r>
      <w:r w:rsidR="00133E94" w:rsidRPr="002929AF">
        <w:br w:type="page"/>
      </w:r>
    </w:p>
    <w:p w14:paraId="4820CE86" w14:textId="24799A1D" w:rsidR="007D5876" w:rsidRPr="002929AF" w:rsidRDefault="00F62A0F" w:rsidP="00B643C7">
      <w:pPr>
        <w:pStyle w:val="Heading1"/>
        <w:rPr>
          <w:rFonts w:ascii="Times New Roman" w:hAnsi="Times New Roman" w:cs="Times New Roman"/>
        </w:rPr>
      </w:pPr>
      <w:bookmarkStart w:id="57" w:name="_Toc521692873"/>
      <w:bookmarkStart w:id="58" w:name="_Toc522277766"/>
      <w:r>
        <w:rPr>
          <w:rFonts w:ascii="Times New Roman" w:hAnsi="Times New Roman" w:cs="Times New Roman"/>
        </w:rPr>
        <w:lastRenderedPageBreak/>
        <w:t>References</w:t>
      </w:r>
      <w:bookmarkEnd w:id="57"/>
      <w:bookmarkEnd w:id="58"/>
    </w:p>
    <w:p w14:paraId="62C5EC36" w14:textId="77777777" w:rsidR="00AE7D42" w:rsidRPr="002929AF" w:rsidRDefault="00AE7D42" w:rsidP="00AE7D42"/>
    <w:p w14:paraId="58DBC900" w14:textId="77777777" w:rsidR="00256F4A" w:rsidRPr="00256F4A" w:rsidRDefault="00526DF7" w:rsidP="00256F4A">
      <w:pPr>
        <w:pStyle w:val="Bibliography"/>
      </w:pPr>
      <w:r>
        <w:fldChar w:fldCharType="begin"/>
      </w:r>
      <w:r w:rsidR="00256F4A">
        <w:instrText xml:space="preserve"> ADDIN ZOTERO_BIBL {"uncited":[],"omitted":[],"custom":[]} CSL_BIBLIOGRAPHY </w:instrText>
      </w:r>
      <w:r>
        <w:fldChar w:fldCharType="separate"/>
      </w:r>
      <w:r w:rsidR="00256F4A" w:rsidRPr="00256F4A">
        <w:t>[1]</w:t>
      </w:r>
      <w:r w:rsidR="00256F4A" w:rsidRPr="00256F4A">
        <w:tab/>
        <w:t>C. Cofield, Stephen Hawking: Intelligent Aliens Could Destroy Humanity, But Let’s Search Anyway, Space.Com. (2015). https://www.space.com/29999-stephen-hawking-intelligent-alien-life-danger.html (accessed February 17, 2018).</w:t>
      </w:r>
    </w:p>
    <w:p w14:paraId="02BAE849" w14:textId="77777777" w:rsidR="00256F4A" w:rsidRPr="00256F4A" w:rsidRDefault="00256F4A" w:rsidP="00256F4A">
      <w:pPr>
        <w:pStyle w:val="Bibliography"/>
      </w:pPr>
      <w:r w:rsidRPr="00256F4A">
        <w:t>[2]</w:t>
      </w:r>
      <w:r w:rsidRPr="00256F4A">
        <w:tab/>
        <w:t>N. Bostrom, M.M. Cirkovic, Global catastrophic risks, Oxford University Press, 2011.</w:t>
      </w:r>
    </w:p>
    <w:p w14:paraId="576DDF7B" w14:textId="77777777" w:rsidR="00256F4A" w:rsidRPr="00256F4A" w:rsidRDefault="00256F4A" w:rsidP="00256F4A">
      <w:pPr>
        <w:pStyle w:val="Bibliography"/>
      </w:pPr>
      <w:r w:rsidRPr="00256F4A">
        <w:t>[3]</w:t>
      </w:r>
      <w:r w:rsidRPr="00256F4A">
        <w:tab/>
        <w:t>A.L. Zaitsev, Detection probability of terrestrial radio signals by a hostile super-civilization, ArXiv Prepr. ArXiv08042754. (2008).</w:t>
      </w:r>
    </w:p>
    <w:p w14:paraId="2D235CE9" w14:textId="77777777" w:rsidR="00256F4A" w:rsidRPr="00256F4A" w:rsidRDefault="00256F4A" w:rsidP="00256F4A">
      <w:pPr>
        <w:pStyle w:val="Bibliography"/>
      </w:pPr>
      <w:r w:rsidRPr="00256F4A">
        <w:t>[4]</w:t>
      </w:r>
      <w:r w:rsidRPr="00256F4A">
        <w:tab/>
        <w:t>D. Brin, The dangers of first contact: the moral nature of extraterrestrial intelligence and a contrarian perspective on altruism, Skept. Altadena CA. 15 (2010) 28–36.</w:t>
      </w:r>
    </w:p>
    <w:p w14:paraId="40B01E5A" w14:textId="77777777" w:rsidR="00256F4A" w:rsidRPr="00256F4A" w:rsidRDefault="00256F4A" w:rsidP="00256F4A">
      <w:pPr>
        <w:pStyle w:val="Bibliography"/>
      </w:pPr>
      <w:r w:rsidRPr="00256F4A">
        <w:t>[5]</w:t>
      </w:r>
      <w:r w:rsidRPr="00256F4A">
        <w:tab/>
        <w:t>K. Jebari, N. Olsson-Yaouzis, A Game of Stars: Active SETI, Radical Translation and the Hobbesian Trap, Futures. (2018).</w:t>
      </w:r>
    </w:p>
    <w:p w14:paraId="3F893604" w14:textId="77777777" w:rsidR="00256F4A" w:rsidRPr="00256F4A" w:rsidRDefault="00256F4A" w:rsidP="00256F4A">
      <w:pPr>
        <w:pStyle w:val="Bibliography"/>
      </w:pPr>
      <w:r w:rsidRPr="00256F4A">
        <w:t>[6]</w:t>
      </w:r>
      <w:r w:rsidRPr="00256F4A">
        <w:tab/>
        <w:t xml:space="preserve">R.A. Carrigan Jr, Do potential SETI signals need to be </w:t>
      </w:r>
      <w:proofErr w:type="gramStart"/>
      <w:r w:rsidRPr="00256F4A">
        <w:t>decontaminated?,</w:t>
      </w:r>
      <w:proofErr w:type="gramEnd"/>
      <w:r w:rsidRPr="00256F4A">
        <w:t xml:space="preserve"> Acta Astronaut. 58 (2006) 112–117.</w:t>
      </w:r>
    </w:p>
    <w:p w14:paraId="0DEA10B2" w14:textId="77777777" w:rsidR="00256F4A" w:rsidRPr="00256F4A" w:rsidRDefault="00256F4A" w:rsidP="00256F4A">
      <w:pPr>
        <w:pStyle w:val="Bibliography"/>
      </w:pPr>
      <w:r w:rsidRPr="00256F4A">
        <w:t>[7]</w:t>
      </w:r>
      <w:r w:rsidRPr="00256F4A">
        <w:tab/>
        <w:t>M. Hippke, J.G. Learned, Interstellar communication. IX. Message decontamination is impossible, ArXiv Prepr. ArXiv180202180. (2018).</w:t>
      </w:r>
    </w:p>
    <w:p w14:paraId="678F3CF3" w14:textId="77777777" w:rsidR="00256F4A" w:rsidRPr="00256F4A" w:rsidRDefault="00256F4A" w:rsidP="00256F4A">
      <w:pPr>
        <w:pStyle w:val="Bibliography"/>
      </w:pPr>
      <w:r w:rsidRPr="00256F4A">
        <w:t>[8]</w:t>
      </w:r>
      <w:r w:rsidRPr="00256F4A">
        <w:tab/>
        <w:t>A. Turchin, The Risks Connected with Possibility of Finding Alien AI Code During SETI, J. Br. Interplanet. Soc. 70 (2018).</w:t>
      </w:r>
    </w:p>
    <w:p w14:paraId="7D2230A2" w14:textId="77777777" w:rsidR="00256F4A" w:rsidRPr="00256F4A" w:rsidRDefault="00256F4A" w:rsidP="00256F4A">
      <w:pPr>
        <w:pStyle w:val="Bibliography"/>
      </w:pPr>
      <w:r w:rsidRPr="00256F4A">
        <w:t>[9]</w:t>
      </w:r>
      <w:r w:rsidRPr="00256F4A">
        <w:tab/>
        <w:t>J.M. Korhonen, MAD with aliens? Interstellar deterrence and its implications, Acta Astronaut. 86 (2013) 201–210.</w:t>
      </w:r>
    </w:p>
    <w:p w14:paraId="23B0A872" w14:textId="77777777" w:rsidR="00256F4A" w:rsidRPr="00256F4A" w:rsidRDefault="00256F4A" w:rsidP="00256F4A">
      <w:pPr>
        <w:pStyle w:val="Bibliography"/>
      </w:pPr>
      <w:r w:rsidRPr="00256F4A">
        <w:t>[10]</w:t>
      </w:r>
      <w:r w:rsidRPr="00256F4A">
        <w:tab/>
        <w:t xml:space="preserve">S.D. Baum, J.D. Haqq-Misra, S.D. Domagal-Goldman, </w:t>
      </w:r>
      <w:proofErr w:type="gramStart"/>
      <w:r w:rsidRPr="00256F4A">
        <w:t>Would</w:t>
      </w:r>
      <w:proofErr w:type="gramEnd"/>
      <w:r w:rsidRPr="00256F4A">
        <w:t xml:space="preserve"> contact with extraterrestrials benefit or harm humanity? A scenario analysis, Acta Astronaut. 68 (2011) 2114–2129.</w:t>
      </w:r>
    </w:p>
    <w:p w14:paraId="4B3ADEFA" w14:textId="77777777" w:rsidR="00256F4A" w:rsidRPr="00256F4A" w:rsidRDefault="00256F4A" w:rsidP="00256F4A">
      <w:pPr>
        <w:pStyle w:val="Bibliography"/>
      </w:pPr>
      <w:r w:rsidRPr="00256F4A">
        <w:t>[11]</w:t>
      </w:r>
      <w:r w:rsidRPr="00256F4A">
        <w:tab/>
        <w:t>A. Sandberg, E. Drexler, T. Ord, Dissolving the Fermi Paradox, (2017). http://www.jodrellbank.manchester.ac.uk/media/eps/jodrell-bank-centre-for-astrophysics/news-and-events/2017/uksrn-slides/Anders-Sandberg---Dissolving-Fermi-Paradox-UKSRN.pdf (accessed December 28, 2018).</w:t>
      </w:r>
    </w:p>
    <w:p w14:paraId="2C88F430" w14:textId="77777777" w:rsidR="00256F4A" w:rsidRPr="00256F4A" w:rsidRDefault="00256F4A" w:rsidP="00256F4A">
      <w:pPr>
        <w:pStyle w:val="Bibliography"/>
      </w:pPr>
      <w:r w:rsidRPr="00256F4A">
        <w:t>[12]</w:t>
      </w:r>
      <w:r w:rsidRPr="00256F4A">
        <w:tab/>
        <w:t>M.M. Cirkovic, R. Cathcart, Geo-engineering Gone Awry: A New Partial Solution of Fermi’s Paradox, ArXiv Prepr. Physics0308058. (2003).</w:t>
      </w:r>
    </w:p>
    <w:p w14:paraId="1D0CA756" w14:textId="77777777" w:rsidR="00256F4A" w:rsidRPr="00256F4A" w:rsidRDefault="00256F4A" w:rsidP="00256F4A">
      <w:pPr>
        <w:pStyle w:val="Bibliography"/>
      </w:pPr>
      <w:r w:rsidRPr="00256F4A">
        <w:t>[13]</w:t>
      </w:r>
      <w:r w:rsidRPr="00256F4A">
        <w:tab/>
        <w:t xml:space="preserve">R. Rhodes, On </w:t>
      </w:r>
      <w:proofErr w:type="gramStart"/>
      <w:r w:rsidRPr="00256F4A">
        <w:t>The</w:t>
      </w:r>
      <w:proofErr w:type="gramEnd"/>
      <w:r w:rsidRPr="00256F4A">
        <w:t xml:space="preserve"> Potential Hostility of Alien Species, (2014).</w:t>
      </w:r>
    </w:p>
    <w:p w14:paraId="097C562D" w14:textId="77777777" w:rsidR="00256F4A" w:rsidRPr="00256F4A" w:rsidRDefault="00256F4A" w:rsidP="00256F4A">
      <w:pPr>
        <w:pStyle w:val="Bibliography"/>
      </w:pPr>
      <w:r w:rsidRPr="00256F4A">
        <w:t>[14]</w:t>
      </w:r>
      <w:r w:rsidRPr="00256F4A">
        <w:tab/>
        <w:t>N. Bostrom, Superintelligence, Oxford University Press, Oxford, 2014.</w:t>
      </w:r>
    </w:p>
    <w:p w14:paraId="0202BE37" w14:textId="77777777" w:rsidR="00256F4A" w:rsidRPr="00256F4A" w:rsidRDefault="00256F4A" w:rsidP="00256F4A">
      <w:pPr>
        <w:pStyle w:val="Bibliography"/>
      </w:pPr>
      <w:r w:rsidRPr="00256F4A">
        <w:t>[15]</w:t>
      </w:r>
      <w:r w:rsidRPr="00256F4A">
        <w:tab/>
        <w:t>S. Armstrong, A. Sandberg, Eternity in six hours: intergalactic spreading of intelligent life and sharpening the Fermi paradox, Acta Astronaut. 89 (2013) 1–13.</w:t>
      </w:r>
    </w:p>
    <w:p w14:paraId="3E47EA7E" w14:textId="77777777" w:rsidR="00256F4A" w:rsidRPr="00256F4A" w:rsidRDefault="00256F4A" w:rsidP="00256F4A">
      <w:pPr>
        <w:pStyle w:val="Bibliography"/>
      </w:pPr>
      <w:r w:rsidRPr="00256F4A">
        <w:t>[16]</w:t>
      </w:r>
      <w:r w:rsidRPr="00256F4A">
        <w:tab/>
        <w:t>P.D. Ward, D. Brownlee, Rare Earth: Why Complex Life is Uncommon in the Universe, Copernicus, New York, 2003.</w:t>
      </w:r>
    </w:p>
    <w:p w14:paraId="67FBCB8D" w14:textId="77777777" w:rsidR="00256F4A" w:rsidRPr="00256F4A" w:rsidRDefault="00256F4A" w:rsidP="00256F4A">
      <w:pPr>
        <w:pStyle w:val="Bibliography"/>
      </w:pPr>
      <w:r w:rsidRPr="00256F4A">
        <w:t>[17]</w:t>
      </w:r>
      <w:r w:rsidRPr="00256F4A">
        <w:tab/>
        <w:t>W. Napier, Hazards from comets and asteroids. Global Catastrophic Risks, Oxford University Press, 2008.</w:t>
      </w:r>
    </w:p>
    <w:p w14:paraId="41BCC0A8" w14:textId="77777777" w:rsidR="00256F4A" w:rsidRPr="00256F4A" w:rsidRDefault="00256F4A" w:rsidP="00256F4A">
      <w:pPr>
        <w:pStyle w:val="Bibliography"/>
      </w:pPr>
      <w:r w:rsidRPr="00256F4A">
        <w:t>[18]</w:t>
      </w:r>
      <w:r w:rsidRPr="00256F4A">
        <w:tab/>
        <w:t xml:space="preserve">M.M. Ćirković, B. Vukotić, Long-term prospects: Mitigation of supernova and gamma-ray burst threat to intelligent beings, Acta Astronaut. 129 (2016) 438–446. </w:t>
      </w:r>
      <w:proofErr w:type="gramStart"/>
      <w:r w:rsidRPr="00256F4A">
        <w:t>doi:10.1016/j.actaastro</w:t>
      </w:r>
      <w:proofErr w:type="gramEnd"/>
      <w:r w:rsidRPr="00256F4A">
        <w:t>.2016.10.005.</w:t>
      </w:r>
    </w:p>
    <w:p w14:paraId="0137BE1C" w14:textId="77777777" w:rsidR="00256F4A" w:rsidRPr="00256F4A" w:rsidRDefault="00256F4A" w:rsidP="00256F4A">
      <w:pPr>
        <w:pStyle w:val="Bibliography"/>
      </w:pPr>
      <w:r w:rsidRPr="00256F4A">
        <w:t>[19]</w:t>
      </w:r>
      <w:r w:rsidRPr="00256F4A">
        <w:tab/>
        <w:t>U.S. Inan, N.G. Lehtinen, R.C. Moore, K. Hurley, S. Boggs, D.M. Smith, G.J. Fishman, Massive disturbance of the daytime lower ionosphere by the giant γ-ray flare from magnetar SGR 1806–20, Geophys. Res. Lett. 34 (2007).</w:t>
      </w:r>
    </w:p>
    <w:p w14:paraId="5284D9D0" w14:textId="77777777" w:rsidR="00256F4A" w:rsidRPr="00256F4A" w:rsidRDefault="00256F4A" w:rsidP="00256F4A">
      <w:pPr>
        <w:pStyle w:val="Bibliography"/>
      </w:pPr>
      <w:r w:rsidRPr="00256F4A">
        <w:t>[20]</w:t>
      </w:r>
      <w:r w:rsidRPr="00256F4A">
        <w:tab/>
        <w:t>M. Lingam, A. Loeb, Risks for life on habitable planets from superflares of their host stars, Astrophys. J. 848 (2017) 41.</w:t>
      </w:r>
    </w:p>
    <w:p w14:paraId="4DA4EFC2" w14:textId="77777777" w:rsidR="00256F4A" w:rsidRPr="00256F4A" w:rsidRDefault="00256F4A" w:rsidP="00256F4A">
      <w:pPr>
        <w:pStyle w:val="Bibliography"/>
      </w:pPr>
      <w:r w:rsidRPr="00256F4A">
        <w:t>[21]</w:t>
      </w:r>
      <w:r w:rsidRPr="00256F4A">
        <w:tab/>
        <w:t>C. Goldblatt, A.J. Watson, The runaway greenhouse: implications for future climate change, geoengineering and planetary atmospheres, Phil Trans R Soc A. 370 (2012) 4197–4216. doi:10.1098/rsta.2012.0004.</w:t>
      </w:r>
    </w:p>
    <w:p w14:paraId="4B8EB9B2" w14:textId="77777777" w:rsidR="00256F4A" w:rsidRPr="00256F4A" w:rsidRDefault="00256F4A" w:rsidP="00256F4A">
      <w:pPr>
        <w:pStyle w:val="Bibliography"/>
      </w:pPr>
      <w:r w:rsidRPr="00256F4A">
        <w:t>[22]</w:t>
      </w:r>
      <w:r w:rsidRPr="00256F4A">
        <w:tab/>
        <w:t>P.F. Hoffman, A.J. Kaufman, G.P. Halverson, D.P. Schrag, A Neoproterozoic snowball earth, Science. 281 (1998) 1342–1346.</w:t>
      </w:r>
    </w:p>
    <w:p w14:paraId="3D76C1CC" w14:textId="77777777" w:rsidR="00256F4A" w:rsidRPr="00256F4A" w:rsidRDefault="00256F4A" w:rsidP="00256F4A">
      <w:pPr>
        <w:pStyle w:val="Bibliography"/>
      </w:pPr>
      <w:r w:rsidRPr="00256F4A">
        <w:t>[23]</w:t>
      </w:r>
      <w:r w:rsidRPr="00256F4A">
        <w:tab/>
        <w:t>M.M. Ćirković, A. Sandberg, N. Bostrom, Anthropic shadow: observation selection effects and human extinction risks, Risk Anal. Vol 30 No 10 2010. (2010).</w:t>
      </w:r>
    </w:p>
    <w:p w14:paraId="0FF58AAD" w14:textId="77777777" w:rsidR="00256F4A" w:rsidRPr="00256F4A" w:rsidRDefault="00256F4A" w:rsidP="00256F4A">
      <w:pPr>
        <w:pStyle w:val="Bibliography"/>
      </w:pPr>
      <w:r w:rsidRPr="00256F4A">
        <w:lastRenderedPageBreak/>
        <w:t>[24]</w:t>
      </w:r>
      <w:r w:rsidRPr="00256F4A">
        <w:tab/>
        <w:t xml:space="preserve">A. Turchin, </w:t>
      </w:r>
      <w:proofErr w:type="gramStart"/>
      <w:r w:rsidRPr="00256F4A">
        <w:t>Why</w:t>
      </w:r>
      <w:proofErr w:type="gramEnd"/>
      <w:r w:rsidRPr="00256F4A">
        <w:t xml:space="preserve"> antropic principle stops to defend us Observation selection, future rate of natural disasters and fragility of our environment, (2010). https://www.scribd.com/document/8729933/Why-anthropic-principle-stopped-to-defend-us-Observation-selection-and-fragility-of-our-environment (accessed December 28, 2018).</w:t>
      </w:r>
    </w:p>
    <w:p w14:paraId="59D5C0F9" w14:textId="77777777" w:rsidR="00256F4A" w:rsidRPr="00256F4A" w:rsidRDefault="00256F4A" w:rsidP="00256F4A">
      <w:pPr>
        <w:pStyle w:val="Bibliography"/>
      </w:pPr>
      <w:r w:rsidRPr="00256F4A">
        <w:t>[25]</w:t>
      </w:r>
      <w:r w:rsidRPr="00256F4A">
        <w:tab/>
        <w:t>K. Grace, SIA doomsday: The filter is ahead | Meteuphoric, Meteuphoric. (2010). https://meteuphoric.com/2010/03/23/sia-doomsday-the-filter-is-ahead/ (accessed August 10, 2018).</w:t>
      </w:r>
    </w:p>
    <w:p w14:paraId="7858FE26" w14:textId="77777777" w:rsidR="00256F4A" w:rsidRPr="00256F4A" w:rsidRDefault="00256F4A" w:rsidP="00256F4A">
      <w:pPr>
        <w:pStyle w:val="Bibliography"/>
      </w:pPr>
      <w:r w:rsidRPr="00256F4A">
        <w:t>[26]</w:t>
      </w:r>
      <w:r w:rsidRPr="00256F4A">
        <w:tab/>
        <w:t>F.J. Tipler, Extraterrestrial intelligent beings do not exist, Q. J. R. Astron. Soc. 21 (1980) 267–281.</w:t>
      </w:r>
    </w:p>
    <w:p w14:paraId="091AF503" w14:textId="77777777" w:rsidR="00256F4A" w:rsidRPr="00256F4A" w:rsidRDefault="00256F4A" w:rsidP="00256F4A">
      <w:pPr>
        <w:pStyle w:val="Bibliography"/>
      </w:pPr>
      <w:r w:rsidRPr="00256F4A">
        <w:t>[27]</w:t>
      </w:r>
      <w:r w:rsidRPr="00256F4A">
        <w:tab/>
        <w:t>N. Bostrom, Existential risks: Analyzing human extinction scenarios and related hazards, (2002).</w:t>
      </w:r>
    </w:p>
    <w:p w14:paraId="6A363BA5" w14:textId="77777777" w:rsidR="00256F4A" w:rsidRPr="00256F4A" w:rsidRDefault="00256F4A" w:rsidP="00256F4A">
      <w:pPr>
        <w:pStyle w:val="Bibliography"/>
      </w:pPr>
      <w:r w:rsidRPr="00256F4A">
        <w:t>[28]</w:t>
      </w:r>
      <w:r w:rsidRPr="00256F4A">
        <w:tab/>
        <w:t>N. Bostrom, The Vulnerable World Hypothesis, (2018) 38.</w:t>
      </w:r>
    </w:p>
    <w:p w14:paraId="3D9B14B0" w14:textId="77777777" w:rsidR="00256F4A" w:rsidRPr="00256F4A" w:rsidRDefault="00256F4A" w:rsidP="00256F4A">
      <w:pPr>
        <w:pStyle w:val="Bibliography"/>
      </w:pPr>
      <w:r w:rsidRPr="00256F4A">
        <w:t>[29]</w:t>
      </w:r>
      <w:r w:rsidRPr="00256F4A">
        <w:tab/>
        <w:t>A. Turchin, D. Denkenberger, Classification of Global Catastrophic Risks Connected with Artificial intelligence, (2018).</w:t>
      </w:r>
    </w:p>
    <w:p w14:paraId="0175856C" w14:textId="77777777" w:rsidR="00256F4A" w:rsidRPr="00256F4A" w:rsidRDefault="00256F4A" w:rsidP="00256F4A">
      <w:pPr>
        <w:pStyle w:val="Bibliography"/>
      </w:pPr>
      <w:r w:rsidRPr="00256F4A">
        <w:t>[30]</w:t>
      </w:r>
      <w:r w:rsidRPr="00256F4A">
        <w:tab/>
        <w:t>K. Thrasymachus, UFAI cannot be the Great Filter, (2012). https://www.lesswrong.com/posts/BQ4KLnmB7tcAZLNfm/ufai-cannot-be-the-great-filter (accessed August 10, 2018).</w:t>
      </w:r>
    </w:p>
    <w:p w14:paraId="148C3FC7" w14:textId="77777777" w:rsidR="00256F4A" w:rsidRPr="00256F4A" w:rsidRDefault="00256F4A" w:rsidP="00256F4A">
      <w:pPr>
        <w:pStyle w:val="Bibliography"/>
      </w:pPr>
      <w:r w:rsidRPr="00256F4A">
        <w:t>[31]</w:t>
      </w:r>
      <w:r w:rsidRPr="00256F4A">
        <w:tab/>
        <w:t>K. Grace, SIA says AI is no big threat, Meteuphoric. (2010). https://meteuphoric.com/2010/11/11/sia-says-ai-is-no-big%c2%a0threat/ (accessed August 10, 2018).</w:t>
      </w:r>
    </w:p>
    <w:p w14:paraId="637769F8" w14:textId="77777777" w:rsidR="00256F4A" w:rsidRPr="00256F4A" w:rsidRDefault="00256F4A" w:rsidP="00256F4A">
      <w:pPr>
        <w:pStyle w:val="Bibliography"/>
      </w:pPr>
      <w:r w:rsidRPr="00256F4A">
        <w:t>[32]</w:t>
      </w:r>
      <w:r w:rsidRPr="00256F4A">
        <w:tab/>
        <w:t xml:space="preserve">L. Smolin, Did the universe </w:t>
      </w:r>
      <w:proofErr w:type="gramStart"/>
      <w:r w:rsidRPr="00256F4A">
        <w:t>evolve?,</w:t>
      </w:r>
      <w:proofErr w:type="gramEnd"/>
      <w:r w:rsidRPr="00256F4A">
        <w:t xml:space="preserve"> Class. Quantum Gravity. 9 (1992) 173.</w:t>
      </w:r>
    </w:p>
    <w:p w14:paraId="772928AB" w14:textId="77777777" w:rsidR="00256F4A" w:rsidRPr="00256F4A" w:rsidRDefault="00256F4A" w:rsidP="00256F4A">
      <w:pPr>
        <w:pStyle w:val="Bibliography"/>
      </w:pPr>
      <w:r w:rsidRPr="00256F4A">
        <w:t>[33]</w:t>
      </w:r>
      <w:r w:rsidRPr="00256F4A">
        <w:tab/>
        <w:t>Evo-devo wiki, Cosmological natural selection (fecund universes), (2018). http://evodevouniverse.com/wiki/Cosmological_natural_selection_(fecund_universes) (accessed February 8, 2018).</w:t>
      </w:r>
    </w:p>
    <w:p w14:paraId="010A1AEA" w14:textId="77777777" w:rsidR="00256F4A" w:rsidRPr="00256F4A" w:rsidRDefault="00256F4A" w:rsidP="00256F4A">
      <w:pPr>
        <w:pStyle w:val="Bibliography"/>
      </w:pPr>
      <w:r w:rsidRPr="00256F4A">
        <w:t>[34]</w:t>
      </w:r>
      <w:r w:rsidRPr="00256F4A">
        <w:tab/>
        <w:t>L. Crane, Possible implications of the quantum theory of gravity: An introduction to the meduso-anthropic principle, Found. Sci. 15 (2010) 369–373.</w:t>
      </w:r>
    </w:p>
    <w:p w14:paraId="7BB740F8" w14:textId="77777777" w:rsidR="00256F4A" w:rsidRPr="00256F4A" w:rsidRDefault="00256F4A" w:rsidP="00256F4A">
      <w:pPr>
        <w:pStyle w:val="Bibliography"/>
      </w:pPr>
      <w:r w:rsidRPr="00256F4A">
        <w:t>[35]</w:t>
      </w:r>
      <w:r w:rsidRPr="00256F4A">
        <w:tab/>
        <w:t xml:space="preserve">J. Smart, </w:t>
      </w:r>
      <w:proofErr w:type="gramStart"/>
      <w:r w:rsidRPr="00256F4A">
        <w:t>The</w:t>
      </w:r>
      <w:proofErr w:type="gramEnd"/>
      <w:r w:rsidRPr="00256F4A">
        <w:t xml:space="preserve"> transcension hypothesis: Sufficiently advanced civilizations invariably leave our universe, and implications for METI and SETI, Acta Astronaut. Vol. 78 Sept. 2012 Pages 55–68. (2012). http://www.sciencedirect.com/science/article/pii/S0094576511003304.</w:t>
      </w:r>
    </w:p>
    <w:p w14:paraId="4044729D" w14:textId="77777777" w:rsidR="00256F4A" w:rsidRPr="00256F4A" w:rsidRDefault="00256F4A" w:rsidP="00256F4A">
      <w:pPr>
        <w:pStyle w:val="Bibliography"/>
      </w:pPr>
      <w:r w:rsidRPr="00256F4A">
        <w:t>[36]</w:t>
      </w:r>
      <w:r w:rsidRPr="00256F4A">
        <w:tab/>
        <w:t>A. Kent, A critical look at risk assessments for global catastrophes, Risk Anal. 24 (2004) 157–68.</w:t>
      </w:r>
    </w:p>
    <w:p w14:paraId="1CEDD478" w14:textId="77777777" w:rsidR="00256F4A" w:rsidRPr="00256F4A" w:rsidRDefault="00256F4A" w:rsidP="00256F4A">
      <w:pPr>
        <w:pStyle w:val="Bibliography"/>
      </w:pPr>
      <w:r w:rsidRPr="00256F4A">
        <w:t>[37]</w:t>
      </w:r>
      <w:r w:rsidRPr="00256F4A">
        <w:tab/>
        <w:t>Z. Merali, Shooting for a star, American Association for the Advancement of Science, 2016.</w:t>
      </w:r>
    </w:p>
    <w:p w14:paraId="6AFCB47E" w14:textId="77777777" w:rsidR="00256F4A" w:rsidRPr="00256F4A" w:rsidRDefault="00256F4A" w:rsidP="00256F4A">
      <w:pPr>
        <w:pStyle w:val="Bibliography"/>
      </w:pPr>
      <w:r w:rsidRPr="00256F4A">
        <w:t>[38]</w:t>
      </w:r>
      <w:r w:rsidRPr="00256F4A">
        <w:tab/>
        <w:t>R. Hanson, Burning the cosmic commons: evolutionary strategies for interstellar colonization, (1998). https://philpapers.org/rec/HANBTC (accessed December 28, 2018).</w:t>
      </w:r>
    </w:p>
    <w:p w14:paraId="7BA528C0" w14:textId="77777777" w:rsidR="00256F4A" w:rsidRPr="00256F4A" w:rsidRDefault="00256F4A" w:rsidP="00256F4A">
      <w:pPr>
        <w:pStyle w:val="Bibliography"/>
      </w:pPr>
      <w:r w:rsidRPr="00256F4A">
        <w:t>[39]</w:t>
      </w:r>
      <w:r w:rsidRPr="00256F4A">
        <w:tab/>
        <w:t>F. Hoyle, J. Elliot, A. Crespo, A for Andromeda, Plaza &amp; Janes, 1963.</w:t>
      </w:r>
    </w:p>
    <w:p w14:paraId="0A194C02" w14:textId="77777777" w:rsidR="00256F4A" w:rsidRPr="00256F4A" w:rsidRDefault="00256F4A" w:rsidP="00256F4A">
      <w:pPr>
        <w:pStyle w:val="Bibliography"/>
      </w:pPr>
      <w:r w:rsidRPr="00256F4A">
        <w:t>[40]</w:t>
      </w:r>
      <w:r w:rsidRPr="00256F4A">
        <w:tab/>
        <w:t xml:space="preserve">P.D. Smith, Doomsday Men: The Real Dr. Strangelove and the Dream of the Superweapon, St. Martin’s </w:t>
      </w:r>
      <w:proofErr w:type="gramStart"/>
      <w:r w:rsidRPr="00256F4A">
        <w:t>Press;,</w:t>
      </w:r>
      <w:proofErr w:type="gramEnd"/>
      <w:r w:rsidRPr="00256F4A">
        <w:t xml:space="preserve"> 2007.</w:t>
      </w:r>
    </w:p>
    <w:p w14:paraId="07859EC1" w14:textId="77777777" w:rsidR="00256F4A" w:rsidRPr="00256F4A" w:rsidRDefault="00256F4A" w:rsidP="00256F4A">
      <w:pPr>
        <w:pStyle w:val="Bibliography"/>
      </w:pPr>
      <w:r w:rsidRPr="00256F4A">
        <w:t>[41]</w:t>
      </w:r>
      <w:r w:rsidRPr="00256F4A">
        <w:tab/>
        <w:t>H. Kahn, On thermonuclear war, Princeton University Press, 1959.</w:t>
      </w:r>
    </w:p>
    <w:p w14:paraId="2C28042B" w14:textId="77777777" w:rsidR="00256F4A" w:rsidRPr="00256F4A" w:rsidRDefault="00256F4A" w:rsidP="00256F4A">
      <w:pPr>
        <w:pStyle w:val="Bibliography"/>
      </w:pPr>
      <w:r w:rsidRPr="00256F4A">
        <w:t>[42]</w:t>
      </w:r>
      <w:r w:rsidRPr="00256F4A">
        <w:tab/>
        <w:t>V. Vinge, A fire upon the deep, Hachette UK, 2013.</w:t>
      </w:r>
    </w:p>
    <w:p w14:paraId="1634A5FD" w14:textId="77777777" w:rsidR="00256F4A" w:rsidRPr="00256F4A" w:rsidRDefault="00256F4A" w:rsidP="00256F4A">
      <w:pPr>
        <w:pStyle w:val="Bibliography"/>
      </w:pPr>
      <w:r w:rsidRPr="00256F4A">
        <w:t>[43]</w:t>
      </w:r>
      <w:r w:rsidRPr="00256F4A">
        <w:tab/>
        <w:t>A. Turchin, D. Denkenberger, Surviving global risks through the preservation of humanity’s data on the Moon, Acta Astronaut. (2018) Pages 161-170.</w:t>
      </w:r>
    </w:p>
    <w:p w14:paraId="7CD08F82" w14:textId="77777777" w:rsidR="00256F4A" w:rsidRPr="00256F4A" w:rsidRDefault="00256F4A" w:rsidP="00256F4A">
      <w:pPr>
        <w:pStyle w:val="Bibliography"/>
      </w:pPr>
      <w:r w:rsidRPr="00256F4A">
        <w:t>[44]</w:t>
      </w:r>
      <w:r w:rsidRPr="00256F4A">
        <w:tab/>
        <w:t xml:space="preserve">R.A. Carrigan Jr, Is interstellar archeology </w:t>
      </w:r>
      <w:proofErr w:type="gramStart"/>
      <w:r w:rsidRPr="00256F4A">
        <w:t>possible?,</w:t>
      </w:r>
      <w:proofErr w:type="gramEnd"/>
      <w:r w:rsidRPr="00256F4A">
        <w:t xml:space="preserve"> Acta Astronaut. 78 (2012) 121–126.</w:t>
      </w:r>
    </w:p>
    <w:p w14:paraId="681E5BB2" w14:textId="77777777" w:rsidR="00256F4A" w:rsidRPr="00256F4A" w:rsidRDefault="00256F4A" w:rsidP="00256F4A">
      <w:pPr>
        <w:pStyle w:val="Bibliography"/>
      </w:pPr>
      <w:r w:rsidRPr="00256F4A">
        <w:t>[45]</w:t>
      </w:r>
      <w:r w:rsidRPr="00256F4A">
        <w:tab/>
        <w:t>P.C.W. Davies, R.V. Wagner, Searching for alien artifacts on the moon, Acta Astronaut. 89 (2013) 261–265.</w:t>
      </w:r>
    </w:p>
    <w:p w14:paraId="6FB0A409" w14:textId="77777777" w:rsidR="00256F4A" w:rsidRPr="00256F4A" w:rsidRDefault="00256F4A" w:rsidP="00256F4A">
      <w:pPr>
        <w:pStyle w:val="Bibliography"/>
      </w:pPr>
      <w:r w:rsidRPr="00256F4A">
        <w:t>[46]</w:t>
      </w:r>
      <w:r w:rsidRPr="00256F4A">
        <w:tab/>
        <w:t>N.S. Kardashev, On the inevitability and the possible structures of supercivilizations, in: Serch Extraterr. Life, 1985: pp. 497–504.</w:t>
      </w:r>
    </w:p>
    <w:p w14:paraId="6691EE72" w14:textId="77777777" w:rsidR="00256F4A" w:rsidRPr="00256F4A" w:rsidRDefault="00256F4A" w:rsidP="00256F4A">
      <w:pPr>
        <w:pStyle w:val="Bibliography"/>
      </w:pPr>
      <w:r w:rsidRPr="00256F4A">
        <w:t>[47]</w:t>
      </w:r>
      <w:r w:rsidRPr="00256F4A">
        <w:tab/>
        <w:t>S. Lem, A perfect vacuum, Northwestern University Press, 1999.</w:t>
      </w:r>
    </w:p>
    <w:p w14:paraId="07756AF4" w14:textId="77777777" w:rsidR="00256F4A" w:rsidRPr="00256F4A" w:rsidRDefault="00256F4A" w:rsidP="00256F4A">
      <w:pPr>
        <w:pStyle w:val="Bibliography"/>
      </w:pPr>
      <w:r w:rsidRPr="00256F4A">
        <w:t>[48]</w:t>
      </w:r>
      <w:r w:rsidRPr="00256F4A">
        <w:tab/>
        <w:t>Drexler, E.: Engines of Creation, Anchor Press, 1986.</w:t>
      </w:r>
    </w:p>
    <w:p w14:paraId="3E94B675" w14:textId="77777777" w:rsidR="00256F4A" w:rsidRPr="00256F4A" w:rsidRDefault="00256F4A" w:rsidP="00256F4A">
      <w:pPr>
        <w:pStyle w:val="Bibliography"/>
      </w:pPr>
      <w:r w:rsidRPr="00256F4A">
        <w:t>[49]</w:t>
      </w:r>
      <w:r w:rsidRPr="00256F4A">
        <w:tab/>
        <w:t>R. Freitas, Some Limits to Global Ecophagy by Biovorous Nanoreplicators, with Public Policy Recommendations, Foresight Institute Technical Report, 2000.</w:t>
      </w:r>
    </w:p>
    <w:p w14:paraId="6A287999" w14:textId="77777777" w:rsidR="00256F4A" w:rsidRPr="00256F4A" w:rsidRDefault="00256F4A" w:rsidP="00256F4A">
      <w:pPr>
        <w:pStyle w:val="Bibliography"/>
      </w:pPr>
      <w:r w:rsidRPr="00256F4A">
        <w:lastRenderedPageBreak/>
        <w:t>[50]</w:t>
      </w:r>
      <w:r w:rsidRPr="00256F4A">
        <w:tab/>
        <w:t>J.E. Enriquez, A. Siemion, T.J.W. Lazio, M. Lebofsky, D.H. MacMahon, R.S. Park, S. Croft, D. DeBoer, N. Gizani, V. Gajjar, Breakthrough Listen Observations of 1I/′ Oumuamua with the GBT, Res. Notes AAS. 2 (2018) 9.</w:t>
      </w:r>
    </w:p>
    <w:p w14:paraId="2DCDCD48" w14:textId="77777777" w:rsidR="00256F4A" w:rsidRPr="00256F4A" w:rsidRDefault="00256F4A" w:rsidP="00256F4A">
      <w:pPr>
        <w:pStyle w:val="Bibliography"/>
      </w:pPr>
      <w:r w:rsidRPr="00256F4A">
        <w:t>[51]</w:t>
      </w:r>
      <w:r w:rsidRPr="00256F4A">
        <w:tab/>
        <w:t xml:space="preserve">A. Sandberg, S. Armstrong, M.M. Cirkovic, </w:t>
      </w:r>
      <w:proofErr w:type="gramStart"/>
      <w:r w:rsidRPr="00256F4A">
        <w:t>That</w:t>
      </w:r>
      <w:proofErr w:type="gramEnd"/>
      <w:r w:rsidRPr="00256F4A">
        <w:t xml:space="preserve"> is not dead which can eternal lie: the aestivation hypothesis for resolving Fermi’s paradox, ArXiv Prepr. ArXiv170503394. (2017).</w:t>
      </w:r>
    </w:p>
    <w:p w14:paraId="4B490FCF" w14:textId="77777777" w:rsidR="00256F4A" w:rsidRPr="00256F4A" w:rsidRDefault="00256F4A" w:rsidP="00256F4A">
      <w:pPr>
        <w:pStyle w:val="Bibliography"/>
      </w:pPr>
      <w:r w:rsidRPr="00256F4A">
        <w:t>[52]</w:t>
      </w:r>
      <w:r w:rsidRPr="00256F4A">
        <w:tab/>
        <w:t>F. Saberhagen, Berserker, Ace Books, 1984.</w:t>
      </w:r>
    </w:p>
    <w:p w14:paraId="4CF04B12" w14:textId="77777777" w:rsidR="00256F4A" w:rsidRPr="00256F4A" w:rsidRDefault="00256F4A" w:rsidP="00256F4A">
      <w:pPr>
        <w:pStyle w:val="Bibliography"/>
      </w:pPr>
      <w:r w:rsidRPr="00256F4A">
        <w:t>[53]</w:t>
      </w:r>
      <w:r w:rsidRPr="00256F4A">
        <w:tab/>
        <w:t>A. Sandberg, S. Armstrong, Hunters in the dark: Game theory analysis of the deadly probes scenario, in: Poster Present. Natl. Astron. Meet. R. Astonomical Soc. NAM2013, 2013.</w:t>
      </w:r>
    </w:p>
    <w:p w14:paraId="397CC755" w14:textId="77777777" w:rsidR="00256F4A" w:rsidRPr="00256F4A" w:rsidRDefault="00256F4A" w:rsidP="00256F4A">
      <w:pPr>
        <w:pStyle w:val="Bibliography"/>
      </w:pPr>
      <w:r w:rsidRPr="00256F4A">
        <w:t>[54]</w:t>
      </w:r>
      <w:r w:rsidRPr="00256F4A">
        <w:tab/>
        <w:t>H.G. Wells, The War of the Worlds., Random House Value Publ. Complete Sci. Fict. Treas. HG Wells 2003. (1898).</w:t>
      </w:r>
    </w:p>
    <w:p w14:paraId="02F7E0E6" w14:textId="77777777" w:rsidR="00256F4A" w:rsidRPr="00256F4A" w:rsidRDefault="00256F4A" w:rsidP="00256F4A">
      <w:pPr>
        <w:pStyle w:val="Bibliography"/>
      </w:pPr>
      <w:r w:rsidRPr="00256F4A">
        <w:t>[55]</w:t>
      </w:r>
      <w:r w:rsidRPr="00256F4A">
        <w:tab/>
        <w:t>A. Dodd, Strategic Ignorance and the Search for Extraterrestrial Intelligence: Critiquing the Discursive Segregation of UFOs from Scientific Inquiry, Astropolitics. 16 (2018) 75–95. doi:10.1080/14777622.2018.1433409.</w:t>
      </w:r>
    </w:p>
    <w:p w14:paraId="7A7B82EF" w14:textId="77777777" w:rsidR="00256F4A" w:rsidRPr="00256F4A" w:rsidRDefault="00256F4A" w:rsidP="00256F4A">
      <w:pPr>
        <w:pStyle w:val="Bibliography"/>
      </w:pPr>
      <w:r w:rsidRPr="00256F4A">
        <w:t>[56]</w:t>
      </w:r>
      <w:r w:rsidRPr="00256F4A">
        <w:tab/>
        <w:t>H. Cooper, R. Blumenthal, L. Kean, Glowing Auras and ‘Black Money’: The Pentagon’s Mysterious U.F.O. Program, N. Y. Times. (2017). https://www.nytimes.com/2017/12/16/us/politics/pentagon-program-ufo-harry-reid.html (accessed August 28, 2018).</w:t>
      </w:r>
    </w:p>
    <w:p w14:paraId="6F5B118C" w14:textId="77777777" w:rsidR="00256F4A" w:rsidRPr="00256F4A" w:rsidRDefault="00256F4A" w:rsidP="00256F4A">
      <w:pPr>
        <w:pStyle w:val="Bibliography"/>
      </w:pPr>
      <w:r w:rsidRPr="00256F4A">
        <w:t>[57]</w:t>
      </w:r>
      <w:r w:rsidRPr="00256F4A">
        <w:tab/>
        <w:t>J. Vallee, Toward a second-degree extraterrestrial theory of UFOs: a response to Dr. Wood and Prof. Bozhich, J. Sci. Explor. 5 (1991) 113–120.</w:t>
      </w:r>
    </w:p>
    <w:p w14:paraId="13BD090B" w14:textId="77777777" w:rsidR="00256F4A" w:rsidRPr="00256F4A" w:rsidRDefault="00256F4A" w:rsidP="00256F4A">
      <w:pPr>
        <w:pStyle w:val="Bibliography"/>
      </w:pPr>
      <w:r w:rsidRPr="00256F4A">
        <w:t>[58]</w:t>
      </w:r>
      <w:r w:rsidRPr="00256F4A">
        <w:tab/>
        <w:t>J. Vallee, Passport to Magonia: From folklore to flying saucers, H. Regnery Company, 1969.</w:t>
      </w:r>
    </w:p>
    <w:p w14:paraId="5610B519" w14:textId="77777777" w:rsidR="00256F4A" w:rsidRPr="00256F4A" w:rsidRDefault="00256F4A" w:rsidP="00256F4A">
      <w:pPr>
        <w:pStyle w:val="Bibliography"/>
      </w:pPr>
      <w:r w:rsidRPr="00256F4A">
        <w:t>[59]</w:t>
      </w:r>
      <w:r w:rsidRPr="00256F4A">
        <w:tab/>
        <w:t>A. Turchin, UFO as Global Risk, 2013.</w:t>
      </w:r>
    </w:p>
    <w:p w14:paraId="5A007292" w14:textId="77777777" w:rsidR="00256F4A" w:rsidRPr="00256F4A" w:rsidRDefault="00256F4A" w:rsidP="00256F4A">
      <w:pPr>
        <w:pStyle w:val="Bibliography"/>
      </w:pPr>
      <w:r w:rsidRPr="00256F4A">
        <w:t>[60]</w:t>
      </w:r>
      <w:r w:rsidRPr="00256F4A">
        <w:tab/>
        <w:t>K. Mizokami, That Time the U.S. Navy Had a Close Encounter With a UFO, Pop. Mech. (2017). https://www.popularmechanics.com/military/a14456936/that-time-the-us-navy-had-a-close-encounter-with-a-ufo/ (accessed August 11, 2018).</w:t>
      </w:r>
    </w:p>
    <w:p w14:paraId="5E3839DB" w14:textId="77777777" w:rsidR="00256F4A" w:rsidRPr="00256F4A" w:rsidRDefault="00256F4A" w:rsidP="00256F4A">
      <w:pPr>
        <w:pStyle w:val="Bibliography"/>
      </w:pPr>
      <w:r w:rsidRPr="00256F4A">
        <w:t>[61]</w:t>
      </w:r>
      <w:r w:rsidRPr="00256F4A">
        <w:tab/>
        <w:t>R. Reagan, Address to United Nations General Assembly, 21 September 1987, (1987). http://www.reagan.utexas.edu/archives/speeches/1987/092187b.htm.</w:t>
      </w:r>
    </w:p>
    <w:p w14:paraId="2E107933" w14:textId="77777777" w:rsidR="00256F4A" w:rsidRPr="00256F4A" w:rsidRDefault="00256F4A" w:rsidP="00256F4A">
      <w:pPr>
        <w:pStyle w:val="Bibliography"/>
      </w:pPr>
      <w:r w:rsidRPr="00256F4A">
        <w:t>[62]</w:t>
      </w:r>
      <w:r w:rsidRPr="00256F4A">
        <w:tab/>
        <w:t xml:space="preserve">N. Bostrom, Are You Living In a Computer </w:t>
      </w:r>
      <w:proofErr w:type="gramStart"/>
      <w:r w:rsidRPr="00256F4A">
        <w:t>Simulation?,</w:t>
      </w:r>
      <w:proofErr w:type="gramEnd"/>
      <w:r w:rsidRPr="00256F4A">
        <w:t xml:space="preserve"> Publ. Philos. Q. 2003 Vol 53 No 211 Pp 243-255. (2003).</w:t>
      </w:r>
    </w:p>
    <w:p w14:paraId="49066FEB" w14:textId="77777777" w:rsidR="00256F4A" w:rsidRPr="00256F4A" w:rsidRDefault="00256F4A" w:rsidP="00256F4A">
      <w:pPr>
        <w:pStyle w:val="Bibliography"/>
      </w:pPr>
      <w:r w:rsidRPr="00256F4A">
        <w:t>[63]</w:t>
      </w:r>
      <w:r w:rsidRPr="00256F4A">
        <w:tab/>
        <w:t>A. Turchin, M. Chernyakov, Classification of Approaches to Technological Resurrection, Rev. Post-Hum. Stud. (2018). https://philpapers.org/rec/TURCOA-3 (accessed December 28, 2018).</w:t>
      </w:r>
    </w:p>
    <w:p w14:paraId="170074C6" w14:textId="77777777" w:rsidR="00256F4A" w:rsidRPr="00256F4A" w:rsidRDefault="00256F4A" w:rsidP="00256F4A">
      <w:pPr>
        <w:pStyle w:val="Bibliography"/>
      </w:pPr>
      <w:r w:rsidRPr="00256F4A">
        <w:t>[64]</w:t>
      </w:r>
      <w:r w:rsidRPr="00256F4A">
        <w:tab/>
        <w:t>N. Srugatsky, B. Strugatsky, The Time Wanderers, Richardson &amp; Steirman, 1985.</w:t>
      </w:r>
    </w:p>
    <w:p w14:paraId="078C80B6" w14:textId="77777777" w:rsidR="00256F4A" w:rsidRPr="00256F4A" w:rsidRDefault="00256F4A" w:rsidP="00256F4A">
      <w:pPr>
        <w:pStyle w:val="Bibliography"/>
      </w:pPr>
      <w:r w:rsidRPr="00256F4A">
        <w:t>[65]</w:t>
      </w:r>
      <w:r w:rsidRPr="00256F4A">
        <w:tab/>
        <w:t>A.D. Panov, Post-singular evolution and post-singular civilizations, in: Glob. Glob. Stud., 2015: pp. 361–376.</w:t>
      </w:r>
    </w:p>
    <w:p w14:paraId="3432831C" w14:textId="77777777" w:rsidR="00256F4A" w:rsidRPr="00256F4A" w:rsidRDefault="00256F4A" w:rsidP="00256F4A">
      <w:pPr>
        <w:pStyle w:val="Bibliography"/>
      </w:pPr>
      <w:r w:rsidRPr="00256F4A">
        <w:t>[66]</w:t>
      </w:r>
      <w:r w:rsidRPr="00256F4A">
        <w:tab/>
        <w:t>E. Yudkowsky, N. Soares, Functional Decision Theory: A New Theory of Instrumental Rationality, ArXiv171005060 Cs. (2017). http://arxiv.org/abs/1710.05060 (accessed August 18, 2018).</w:t>
      </w:r>
    </w:p>
    <w:p w14:paraId="10DC9D78" w14:textId="77777777" w:rsidR="00256F4A" w:rsidRPr="00256F4A" w:rsidRDefault="00256F4A" w:rsidP="00256F4A">
      <w:pPr>
        <w:pStyle w:val="Bibliography"/>
      </w:pPr>
      <w:r w:rsidRPr="00256F4A">
        <w:t>[67]</w:t>
      </w:r>
      <w:r w:rsidRPr="00256F4A">
        <w:tab/>
        <w:t>A. Turchin, D. Denkenberger, Global Catastrophic and Existential Risks Scale, Futur. Press. (2018).</w:t>
      </w:r>
    </w:p>
    <w:p w14:paraId="7A91C554" w14:textId="77777777" w:rsidR="00256F4A" w:rsidRPr="00256F4A" w:rsidRDefault="00256F4A" w:rsidP="00256F4A">
      <w:pPr>
        <w:pStyle w:val="Bibliography"/>
      </w:pPr>
      <w:r w:rsidRPr="00256F4A">
        <w:t>[68]</w:t>
      </w:r>
      <w:r w:rsidRPr="00256F4A">
        <w:tab/>
        <w:t>J.A. Spry, M. Race, G. Kminek, B. Siegel, C. Conley, Planetary Protection Knowledge Gaps for Future Mars Human Missions: Stepwise Progress in Identifying and Integrating Science and Technology Needs, in: 48th International Conference on Environmental Systems, 2018.</w:t>
      </w:r>
    </w:p>
    <w:p w14:paraId="454C2552" w14:textId="77777777" w:rsidR="00256F4A" w:rsidRPr="00256F4A" w:rsidRDefault="00256F4A" w:rsidP="00256F4A">
      <w:pPr>
        <w:pStyle w:val="Bibliography"/>
      </w:pPr>
      <w:r w:rsidRPr="00256F4A">
        <w:t>[69]</w:t>
      </w:r>
      <w:r w:rsidRPr="00256F4A">
        <w:tab/>
        <w:t>A. Berezin, “First in, last out” solution to the Fermi Paradox, ArXiv180308425 Phys. (2018). http://arxiv.org/abs/1803.08425 (accessed May 29, 2018).</w:t>
      </w:r>
    </w:p>
    <w:p w14:paraId="154093BB" w14:textId="77777777" w:rsidR="00256F4A" w:rsidRPr="00256F4A" w:rsidRDefault="00256F4A" w:rsidP="00256F4A">
      <w:pPr>
        <w:pStyle w:val="Bibliography"/>
      </w:pPr>
      <w:r w:rsidRPr="00256F4A">
        <w:t>[70]</w:t>
      </w:r>
      <w:r w:rsidRPr="00256F4A">
        <w:tab/>
        <w:t>S. Lem, Solaris. 1961, Trans Steve Cox Joanna Kilmartin N. Y. Hartcourt Brace. (1970).</w:t>
      </w:r>
    </w:p>
    <w:p w14:paraId="5E03D10C" w14:textId="4F03A85F" w:rsidR="00AE7D42" w:rsidRPr="002929AF" w:rsidRDefault="00526DF7" w:rsidP="00AE7D42">
      <w:r>
        <w:fldChar w:fldCharType="end"/>
      </w:r>
    </w:p>
    <w:p w14:paraId="47A1D8BB" w14:textId="77777777" w:rsidR="00825C0B" w:rsidRPr="00A95328" w:rsidRDefault="00825C0B" w:rsidP="00F43BCE">
      <w:pPr>
        <w:pStyle w:val="NormalWeb"/>
        <w:shd w:val="clear" w:color="auto" w:fill="FFFFFF"/>
        <w:spacing w:before="90" w:beforeAutospacing="0" w:after="90" w:afterAutospacing="0"/>
        <w:jc w:val="both"/>
        <w:textAlignment w:val="baseline"/>
      </w:pPr>
    </w:p>
    <w:sectPr w:rsidR="00825C0B" w:rsidRPr="00A95328" w:rsidSect="00EE2AEC">
      <w:pgSz w:w="11900" w:h="16840"/>
      <w:pgMar w:top="1134" w:right="850" w:bottom="1134" w:left="1701"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77F129" w16cid:durableId="1FC892E0"/>
  <w16cid:commentId w16cid:paraId="79012BD9" w16cid:durableId="1FD4E15D"/>
  <w16cid:commentId w16cid:paraId="43BA3A97" w16cid:durableId="1FD50712"/>
  <w16cid:commentId w16cid:paraId="44E9B146" w16cid:durableId="1FC8950B"/>
  <w16cid:commentId w16cid:paraId="32C64001" w16cid:durableId="1FD4E15F"/>
  <w16cid:commentId w16cid:paraId="2022F524" w16cid:durableId="1FC89F33"/>
  <w16cid:commentId w16cid:paraId="6A456BC0" w16cid:durableId="1FD4E161"/>
  <w16cid:commentId w16cid:paraId="4C59E1A3" w16cid:durableId="1FC8A90C"/>
  <w16cid:commentId w16cid:paraId="4BABC5BC" w16cid:durableId="1FD4E163"/>
  <w16cid:commentId w16cid:paraId="6175BF9A" w16cid:durableId="1FC8A23B"/>
  <w16cid:commentId w16cid:paraId="46737629" w16cid:durableId="1FD4E165"/>
  <w16cid:commentId w16cid:paraId="6ECBECB3" w16cid:durableId="1FC8E091"/>
  <w16cid:commentId w16cid:paraId="475029DE" w16cid:durableId="1FD4E167"/>
  <w16cid:commentId w16cid:paraId="5F61BEB3" w16cid:durableId="1FD5C62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altName w:val="Calibri"/>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98A1417"/>
    <w:multiLevelType w:val="hybridMultilevel"/>
    <w:tmpl w:val="C3C4D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B3914A7"/>
    <w:multiLevelType w:val="hybridMultilevel"/>
    <w:tmpl w:val="68ECACB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0B70A8A"/>
    <w:multiLevelType w:val="hybridMultilevel"/>
    <w:tmpl w:val="A8A676E2"/>
    <w:lvl w:ilvl="0" w:tplc="E1481AD4">
      <w:start w:val="1"/>
      <w:numFmt w:val="decimal"/>
      <w:lvlText w:val="%1."/>
      <w:lvlJc w:val="left"/>
      <w:pPr>
        <w:ind w:left="720" w:hanging="360"/>
      </w:pPr>
      <w:rPr>
        <w:rFonts w:hint="default"/>
        <w:b/>
        <w:color w:val="2F5496" w:themeColor="accent1" w:themeShade="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32267ED"/>
    <w:multiLevelType w:val="hybridMultilevel"/>
    <w:tmpl w:val="7FC649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3C46736"/>
    <w:multiLevelType w:val="hybridMultilevel"/>
    <w:tmpl w:val="DB001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028D40EC-313C-42B0-98E3-079437C8006D}"/>
    <w:docVar w:name="dgnword-eventsink" w:val="694662192"/>
    <w:docVar w:name="dgnword-lastRevisionsView" w:val="0"/>
  </w:docVars>
  <w:rsids>
    <w:rsidRoot w:val="00667BC0"/>
    <w:rsid w:val="00007583"/>
    <w:rsid w:val="000105D6"/>
    <w:rsid w:val="000158BF"/>
    <w:rsid w:val="0002294A"/>
    <w:rsid w:val="000244B1"/>
    <w:rsid w:val="00026D0A"/>
    <w:rsid w:val="000305D1"/>
    <w:rsid w:val="00036E3F"/>
    <w:rsid w:val="00041E53"/>
    <w:rsid w:val="000463AF"/>
    <w:rsid w:val="0004752B"/>
    <w:rsid w:val="000520E7"/>
    <w:rsid w:val="000543D4"/>
    <w:rsid w:val="000553E8"/>
    <w:rsid w:val="00060DBF"/>
    <w:rsid w:val="00064335"/>
    <w:rsid w:val="00066598"/>
    <w:rsid w:val="000673B1"/>
    <w:rsid w:val="00077B3A"/>
    <w:rsid w:val="000805C0"/>
    <w:rsid w:val="00082452"/>
    <w:rsid w:val="00082C8A"/>
    <w:rsid w:val="00091A3D"/>
    <w:rsid w:val="00096033"/>
    <w:rsid w:val="000A1E14"/>
    <w:rsid w:val="000A2154"/>
    <w:rsid w:val="000B06C8"/>
    <w:rsid w:val="000B1011"/>
    <w:rsid w:val="000B1F4D"/>
    <w:rsid w:val="000C0D01"/>
    <w:rsid w:val="000C1DC7"/>
    <w:rsid w:val="000D5603"/>
    <w:rsid w:val="000E0453"/>
    <w:rsid w:val="000E05E2"/>
    <w:rsid w:val="000E0636"/>
    <w:rsid w:val="000E405A"/>
    <w:rsid w:val="000E6E9C"/>
    <w:rsid w:val="000F65C5"/>
    <w:rsid w:val="00104135"/>
    <w:rsid w:val="00107F49"/>
    <w:rsid w:val="00113AC7"/>
    <w:rsid w:val="00124628"/>
    <w:rsid w:val="00127CA6"/>
    <w:rsid w:val="001309DA"/>
    <w:rsid w:val="00133E94"/>
    <w:rsid w:val="001354EA"/>
    <w:rsid w:val="00136337"/>
    <w:rsid w:val="001370DD"/>
    <w:rsid w:val="001406A4"/>
    <w:rsid w:val="00144C9B"/>
    <w:rsid w:val="001502CF"/>
    <w:rsid w:val="00155C1C"/>
    <w:rsid w:val="00155E7D"/>
    <w:rsid w:val="00155FA3"/>
    <w:rsid w:val="001612DD"/>
    <w:rsid w:val="0016141A"/>
    <w:rsid w:val="001623A6"/>
    <w:rsid w:val="00173867"/>
    <w:rsid w:val="0017587E"/>
    <w:rsid w:val="00183A74"/>
    <w:rsid w:val="00183CA6"/>
    <w:rsid w:val="00184082"/>
    <w:rsid w:val="00187B80"/>
    <w:rsid w:val="0019265B"/>
    <w:rsid w:val="00194746"/>
    <w:rsid w:val="001A1941"/>
    <w:rsid w:val="001A1F93"/>
    <w:rsid w:val="001A4052"/>
    <w:rsid w:val="001A64D3"/>
    <w:rsid w:val="001B5EF4"/>
    <w:rsid w:val="001B6881"/>
    <w:rsid w:val="001B7392"/>
    <w:rsid w:val="001C39D1"/>
    <w:rsid w:val="001C4F70"/>
    <w:rsid w:val="001C5752"/>
    <w:rsid w:val="001F33DA"/>
    <w:rsid w:val="00200102"/>
    <w:rsid w:val="00202322"/>
    <w:rsid w:val="002042A2"/>
    <w:rsid w:val="00204391"/>
    <w:rsid w:val="00205EC8"/>
    <w:rsid w:val="00211526"/>
    <w:rsid w:val="00213545"/>
    <w:rsid w:val="00220F83"/>
    <w:rsid w:val="00221D43"/>
    <w:rsid w:val="00232DB4"/>
    <w:rsid w:val="002350EE"/>
    <w:rsid w:val="00235649"/>
    <w:rsid w:val="00235E28"/>
    <w:rsid w:val="00241E09"/>
    <w:rsid w:val="002513C9"/>
    <w:rsid w:val="00256844"/>
    <w:rsid w:val="00256F4A"/>
    <w:rsid w:val="00260C65"/>
    <w:rsid w:val="00262F51"/>
    <w:rsid w:val="00265ADC"/>
    <w:rsid w:val="00271FD9"/>
    <w:rsid w:val="0027430F"/>
    <w:rsid w:val="002762CC"/>
    <w:rsid w:val="00280E42"/>
    <w:rsid w:val="00285341"/>
    <w:rsid w:val="00291F2B"/>
    <w:rsid w:val="002929AF"/>
    <w:rsid w:val="00292C0A"/>
    <w:rsid w:val="00292FC8"/>
    <w:rsid w:val="00296311"/>
    <w:rsid w:val="00296A28"/>
    <w:rsid w:val="00297ADF"/>
    <w:rsid w:val="002A36BE"/>
    <w:rsid w:val="002A3CE6"/>
    <w:rsid w:val="002A6E89"/>
    <w:rsid w:val="002B0998"/>
    <w:rsid w:val="002B23F9"/>
    <w:rsid w:val="002C1C12"/>
    <w:rsid w:val="002C4B6F"/>
    <w:rsid w:val="002D05E8"/>
    <w:rsid w:val="002D0741"/>
    <w:rsid w:val="002E310E"/>
    <w:rsid w:val="002E3C65"/>
    <w:rsid w:val="002E6552"/>
    <w:rsid w:val="002F15CA"/>
    <w:rsid w:val="002F2A61"/>
    <w:rsid w:val="002F43D1"/>
    <w:rsid w:val="002F756E"/>
    <w:rsid w:val="002F770F"/>
    <w:rsid w:val="00300929"/>
    <w:rsid w:val="00303171"/>
    <w:rsid w:val="003037A3"/>
    <w:rsid w:val="00305700"/>
    <w:rsid w:val="00305B80"/>
    <w:rsid w:val="003116EF"/>
    <w:rsid w:val="00330E1C"/>
    <w:rsid w:val="00334174"/>
    <w:rsid w:val="003440A4"/>
    <w:rsid w:val="0034793A"/>
    <w:rsid w:val="0035344B"/>
    <w:rsid w:val="00355598"/>
    <w:rsid w:val="00356275"/>
    <w:rsid w:val="0036344C"/>
    <w:rsid w:val="00364E59"/>
    <w:rsid w:val="003730A8"/>
    <w:rsid w:val="00375D3B"/>
    <w:rsid w:val="00381CB9"/>
    <w:rsid w:val="0038668D"/>
    <w:rsid w:val="00390750"/>
    <w:rsid w:val="00391607"/>
    <w:rsid w:val="003A0B57"/>
    <w:rsid w:val="003A5A3E"/>
    <w:rsid w:val="003C3519"/>
    <w:rsid w:val="003C76DF"/>
    <w:rsid w:val="003D2E8B"/>
    <w:rsid w:val="003D7A99"/>
    <w:rsid w:val="003E1A60"/>
    <w:rsid w:val="003E1BEC"/>
    <w:rsid w:val="003F14E5"/>
    <w:rsid w:val="003F1A7A"/>
    <w:rsid w:val="00415339"/>
    <w:rsid w:val="00426172"/>
    <w:rsid w:val="00446D3C"/>
    <w:rsid w:val="00457DFB"/>
    <w:rsid w:val="00461BD9"/>
    <w:rsid w:val="00472407"/>
    <w:rsid w:val="00477CC0"/>
    <w:rsid w:val="0048174B"/>
    <w:rsid w:val="004827C5"/>
    <w:rsid w:val="00491CFC"/>
    <w:rsid w:val="00495845"/>
    <w:rsid w:val="004A0DC7"/>
    <w:rsid w:val="004A1664"/>
    <w:rsid w:val="004A5866"/>
    <w:rsid w:val="004B2FF7"/>
    <w:rsid w:val="004B31EF"/>
    <w:rsid w:val="004B6377"/>
    <w:rsid w:val="004B794F"/>
    <w:rsid w:val="004C2761"/>
    <w:rsid w:val="004C48E1"/>
    <w:rsid w:val="004D06A0"/>
    <w:rsid w:val="004E5DA0"/>
    <w:rsid w:val="004E76CB"/>
    <w:rsid w:val="004F134F"/>
    <w:rsid w:val="004F3F58"/>
    <w:rsid w:val="004F60A5"/>
    <w:rsid w:val="005032B0"/>
    <w:rsid w:val="005052B4"/>
    <w:rsid w:val="00507990"/>
    <w:rsid w:val="00511FF3"/>
    <w:rsid w:val="00514FB7"/>
    <w:rsid w:val="00520A20"/>
    <w:rsid w:val="00521283"/>
    <w:rsid w:val="0052210F"/>
    <w:rsid w:val="00524702"/>
    <w:rsid w:val="005263D4"/>
    <w:rsid w:val="00526DF7"/>
    <w:rsid w:val="00542F61"/>
    <w:rsid w:val="005469BF"/>
    <w:rsid w:val="00553929"/>
    <w:rsid w:val="00556174"/>
    <w:rsid w:val="0056043B"/>
    <w:rsid w:val="005658BA"/>
    <w:rsid w:val="00566387"/>
    <w:rsid w:val="0057069D"/>
    <w:rsid w:val="0058058E"/>
    <w:rsid w:val="005833E4"/>
    <w:rsid w:val="00583575"/>
    <w:rsid w:val="00584E1C"/>
    <w:rsid w:val="00586252"/>
    <w:rsid w:val="005871FD"/>
    <w:rsid w:val="00587D87"/>
    <w:rsid w:val="0059087C"/>
    <w:rsid w:val="00593A91"/>
    <w:rsid w:val="005A3DF5"/>
    <w:rsid w:val="005A7478"/>
    <w:rsid w:val="005B3E0A"/>
    <w:rsid w:val="005B64B6"/>
    <w:rsid w:val="005B6BD6"/>
    <w:rsid w:val="005C1579"/>
    <w:rsid w:val="005C33B1"/>
    <w:rsid w:val="005C5566"/>
    <w:rsid w:val="005C7317"/>
    <w:rsid w:val="005D4FD6"/>
    <w:rsid w:val="005D5AEC"/>
    <w:rsid w:val="005D6F3B"/>
    <w:rsid w:val="005E636E"/>
    <w:rsid w:val="005E757E"/>
    <w:rsid w:val="005E78A7"/>
    <w:rsid w:val="006005EB"/>
    <w:rsid w:val="006027C6"/>
    <w:rsid w:val="0060285F"/>
    <w:rsid w:val="0061007A"/>
    <w:rsid w:val="00614074"/>
    <w:rsid w:val="0061452C"/>
    <w:rsid w:val="0061704C"/>
    <w:rsid w:val="00623D1D"/>
    <w:rsid w:val="00623EA9"/>
    <w:rsid w:val="006420B5"/>
    <w:rsid w:val="00642A79"/>
    <w:rsid w:val="006479F5"/>
    <w:rsid w:val="00651713"/>
    <w:rsid w:val="00653B22"/>
    <w:rsid w:val="00663C76"/>
    <w:rsid w:val="00667878"/>
    <w:rsid w:val="00667BC0"/>
    <w:rsid w:val="006709E7"/>
    <w:rsid w:val="00672036"/>
    <w:rsid w:val="0068170A"/>
    <w:rsid w:val="00681EF1"/>
    <w:rsid w:val="0068446D"/>
    <w:rsid w:val="00694B53"/>
    <w:rsid w:val="006A0A61"/>
    <w:rsid w:val="006A1BB7"/>
    <w:rsid w:val="006A416E"/>
    <w:rsid w:val="006B53DF"/>
    <w:rsid w:val="006B5E9A"/>
    <w:rsid w:val="006C21E6"/>
    <w:rsid w:val="006C5C8E"/>
    <w:rsid w:val="006C6252"/>
    <w:rsid w:val="006D147E"/>
    <w:rsid w:val="00702618"/>
    <w:rsid w:val="00703E8E"/>
    <w:rsid w:val="00707C70"/>
    <w:rsid w:val="00710A16"/>
    <w:rsid w:val="007113D7"/>
    <w:rsid w:val="00711BFB"/>
    <w:rsid w:val="00713B81"/>
    <w:rsid w:val="00714BD5"/>
    <w:rsid w:val="00715A9A"/>
    <w:rsid w:val="0072071E"/>
    <w:rsid w:val="0072616F"/>
    <w:rsid w:val="00726357"/>
    <w:rsid w:val="00733089"/>
    <w:rsid w:val="00734E0B"/>
    <w:rsid w:val="00743F6A"/>
    <w:rsid w:val="00753803"/>
    <w:rsid w:val="00754961"/>
    <w:rsid w:val="007567AF"/>
    <w:rsid w:val="0076214B"/>
    <w:rsid w:val="00764A2E"/>
    <w:rsid w:val="00766EDC"/>
    <w:rsid w:val="00771B2A"/>
    <w:rsid w:val="00780637"/>
    <w:rsid w:val="00780C2D"/>
    <w:rsid w:val="00781451"/>
    <w:rsid w:val="00782D27"/>
    <w:rsid w:val="00783EDB"/>
    <w:rsid w:val="00787E5B"/>
    <w:rsid w:val="007A0F19"/>
    <w:rsid w:val="007A10B0"/>
    <w:rsid w:val="007A2A7F"/>
    <w:rsid w:val="007A31D4"/>
    <w:rsid w:val="007A7EAD"/>
    <w:rsid w:val="007B1107"/>
    <w:rsid w:val="007C2836"/>
    <w:rsid w:val="007C2CBE"/>
    <w:rsid w:val="007C4C66"/>
    <w:rsid w:val="007C6CD1"/>
    <w:rsid w:val="007D1A2A"/>
    <w:rsid w:val="007D4E8D"/>
    <w:rsid w:val="007D5876"/>
    <w:rsid w:val="007D6018"/>
    <w:rsid w:val="007D64D2"/>
    <w:rsid w:val="007D76B2"/>
    <w:rsid w:val="007D7BB8"/>
    <w:rsid w:val="007E1554"/>
    <w:rsid w:val="007E7375"/>
    <w:rsid w:val="007F1AFF"/>
    <w:rsid w:val="008034D4"/>
    <w:rsid w:val="00803D58"/>
    <w:rsid w:val="00804442"/>
    <w:rsid w:val="00820902"/>
    <w:rsid w:val="00820CBC"/>
    <w:rsid w:val="00824AC0"/>
    <w:rsid w:val="00825C0B"/>
    <w:rsid w:val="008268CC"/>
    <w:rsid w:val="00835B3B"/>
    <w:rsid w:val="0084003E"/>
    <w:rsid w:val="00841A80"/>
    <w:rsid w:val="008466A8"/>
    <w:rsid w:val="0085178D"/>
    <w:rsid w:val="00852E24"/>
    <w:rsid w:val="008607C8"/>
    <w:rsid w:val="00864A80"/>
    <w:rsid w:val="00866122"/>
    <w:rsid w:val="008675FA"/>
    <w:rsid w:val="0087227E"/>
    <w:rsid w:val="00883540"/>
    <w:rsid w:val="0088644C"/>
    <w:rsid w:val="00894357"/>
    <w:rsid w:val="008967F0"/>
    <w:rsid w:val="008A0B62"/>
    <w:rsid w:val="008A18F5"/>
    <w:rsid w:val="008A4346"/>
    <w:rsid w:val="008B1568"/>
    <w:rsid w:val="008B3CF7"/>
    <w:rsid w:val="008B42B2"/>
    <w:rsid w:val="008B5ADA"/>
    <w:rsid w:val="008B5E53"/>
    <w:rsid w:val="008D0EDB"/>
    <w:rsid w:val="008D2F98"/>
    <w:rsid w:val="008D57EA"/>
    <w:rsid w:val="008D5C72"/>
    <w:rsid w:val="008D66D5"/>
    <w:rsid w:val="008E0343"/>
    <w:rsid w:val="008E65E2"/>
    <w:rsid w:val="008F7EC8"/>
    <w:rsid w:val="009028DE"/>
    <w:rsid w:val="00902A8D"/>
    <w:rsid w:val="00903E20"/>
    <w:rsid w:val="009041A9"/>
    <w:rsid w:val="00904945"/>
    <w:rsid w:val="00912E82"/>
    <w:rsid w:val="009227B4"/>
    <w:rsid w:val="00922A29"/>
    <w:rsid w:val="00932335"/>
    <w:rsid w:val="00932696"/>
    <w:rsid w:val="0093468C"/>
    <w:rsid w:val="00936B22"/>
    <w:rsid w:val="00942F65"/>
    <w:rsid w:val="0094567F"/>
    <w:rsid w:val="009457C4"/>
    <w:rsid w:val="009457DD"/>
    <w:rsid w:val="00953BE7"/>
    <w:rsid w:val="00955A01"/>
    <w:rsid w:val="009603E6"/>
    <w:rsid w:val="009614AD"/>
    <w:rsid w:val="00962460"/>
    <w:rsid w:val="009644A9"/>
    <w:rsid w:val="00964C9A"/>
    <w:rsid w:val="00966B04"/>
    <w:rsid w:val="00967A8B"/>
    <w:rsid w:val="00974C45"/>
    <w:rsid w:val="00980D36"/>
    <w:rsid w:val="00994A51"/>
    <w:rsid w:val="00996BF6"/>
    <w:rsid w:val="009A5BAF"/>
    <w:rsid w:val="009A6128"/>
    <w:rsid w:val="009B02D3"/>
    <w:rsid w:val="009B48A1"/>
    <w:rsid w:val="009C49B5"/>
    <w:rsid w:val="009D056F"/>
    <w:rsid w:val="009D4A4B"/>
    <w:rsid w:val="009F0BE5"/>
    <w:rsid w:val="009F0F76"/>
    <w:rsid w:val="009F5041"/>
    <w:rsid w:val="009F6246"/>
    <w:rsid w:val="009F6D83"/>
    <w:rsid w:val="00A00BF7"/>
    <w:rsid w:val="00A014FB"/>
    <w:rsid w:val="00A12FEA"/>
    <w:rsid w:val="00A21BB1"/>
    <w:rsid w:val="00A227F5"/>
    <w:rsid w:val="00A26D79"/>
    <w:rsid w:val="00A36555"/>
    <w:rsid w:val="00A40C9C"/>
    <w:rsid w:val="00A509F7"/>
    <w:rsid w:val="00A612A5"/>
    <w:rsid w:val="00A67B3D"/>
    <w:rsid w:val="00A708C6"/>
    <w:rsid w:val="00A72922"/>
    <w:rsid w:val="00A94018"/>
    <w:rsid w:val="00A94AC1"/>
    <w:rsid w:val="00A95328"/>
    <w:rsid w:val="00A978C4"/>
    <w:rsid w:val="00AA0925"/>
    <w:rsid w:val="00AA12D7"/>
    <w:rsid w:val="00AA3CFB"/>
    <w:rsid w:val="00AA577E"/>
    <w:rsid w:val="00AA6356"/>
    <w:rsid w:val="00AA6DCC"/>
    <w:rsid w:val="00AB60B0"/>
    <w:rsid w:val="00AB60CF"/>
    <w:rsid w:val="00AB64CB"/>
    <w:rsid w:val="00AC4FDB"/>
    <w:rsid w:val="00AC6ED4"/>
    <w:rsid w:val="00AD14AF"/>
    <w:rsid w:val="00AD5A03"/>
    <w:rsid w:val="00AD6F24"/>
    <w:rsid w:val="00AD7B3B"/>
    <w:rsid w:val="00AD7BC6"/>
    <w:rsid w:val="00AE0AEE"/>
    <w:rsid w:val="00AE6690"/>
    <w:rsid w:val="00AE7D42"/>
    <w:rsid w:val="00AF3ECE"/>
    <w:rsid w:val="00AF5DB7"/>
    <w:rsid w:val="00AF6F5C"/>
    <w:rsid w:val="00B01656"/>
    <w:rsid w:val="00B02E8B"/>
    <w:rsid w:val="00B179D8"/>
    <w:rsid w:val="00B2355B"/>
    <w:rsid w:val="00B25042"/>
    <w:rsid w:val="00B27366"/>
    <w:rsid w:val="00B3548D"/>
    <w:rsid w:val="00B41F4B"/>
    <w:rsid w:val="00B43DAC"/>
    <w:rsid w:val="00B505BA"/>
    <w:rsid w:val="00B51359"/>
    <w:rsid w:val="00B55F54"/>
    <w:rsid w:val="00B57385"/>
    <w:rsid w:val="00B643C7"/>
    <w:rsid w:val="00B661C0"/>
    <w:rsid w:val="00B73A26"/>
    <w:rsid w:val="00B75118"/>
    <w:rsid w:val="00B7702F"/>
    <w:rsid w:val="00B87EA4"/>
    <w:rsid w:val="00B87FD4"/>
    <w:rsid w:val="00BA0CB2"/>
    <w:rsid w:val="00BA59AE"/>
    <w:rsid w:val="00BB59F7"/>
    <w:rsid w:val="00BB767C"/>
    <w:rsid w:val="00BC0D83"/>
    <w:rsid w:val="00BC2515"/>
    <w:rsid w:val="00BC2B52"/>
    <w:rsid w:val="00BC4458"/>
    <w:rsid w:val="00BD7AB5"/>
    <w:rsid w:val="00BE698B"/>
    <w:rsid w:val="00C01098"/>
    <w:rsid w:val="00C054C0"/>
    <w:rsid w:val="00C055E2"/>
    <w:rsid w:val="00C106BB"/>
    <w:rsid w:val="00C214CE"/>
    <w:rsid w:val="00C230ED"/>
    <w:rsid w:val="00C3063D"/>
    <w:rsid w:val="00C33CCB"/>
    <w:rsid w:val="00C36667"/>
    <w:rsid w:val="00C37B2C"/>
    <w:rsid w:val="00C56269"/>
    <w:rsid w:val="00C65F95"/>
    <w:rsid w:val="00C6751B"/>
    <w:rsid w:val="00C7054F"/>
    <w:rsid w:val="00C72E3B"/>
    <w:rsid w:val="00C73641"/>
    <w:rsid w:val="00C77202"/>
    <w:rsid w:val="00C77932"/>
    <w:rsid w:val="00C829B7"/>
    <w:rsid w:val="00C87317"/>
    <w:rsid w:val="00C9217E"/>
    <w:rsid w:val="00C94188"/>
    <w:rsid w:val="00CA33B6"/>
    <w:rsid w:val="00CA5891"/>
    <w:rsid w:val="00CA70FC"/>
    <w:rsid w:val="00CB4199"/>
    <w:rsid w:val="00CB4CD0"/>
    <w:rsid w:val="00CC0FE4"/>
    <w:rsid w:val="00CC1E4B"/>
    <w:rsid w:val="00CC3603"/>
    <w:rsid w:val="00CC51A3"/>
    <w:rsid w:val="00CC521C"/>
    <w:rsid w:val="00CD0D3D"/>
    <w:rsid w:val="00CD4096"/>
    <w:rsid w:val="00CD60E9"/>
    <w:rsid w:val="00CD7028"/>
    <w:rsid w:val="00CE00C3"/>
    <w:rsid w:val="00CE32C3"/>
    <w:rsid w:val="00CE6311"/>
    <w:rsid w:val="00CE731E"/>
    <w:rsid w:val="00CF726A"/>
    <w:rsid w:val="00D15ABD"/>
    <w:rsid w:val="00D26906"/>
    <w:rsid w:val="00D271F3"/>
    <w:rsid w:val="00D36C1D"/>
    <w:rsid w:val="00D43E23"/>
    <w:rsid w:val="00D477C0"/>
    <w:rsid w:val="00D47B97"/>
    <w:rsid w:val="00D54B4B"/>
    <w:rsid w:val="00D61FA1"/>
    <w:rsid w:val="00D671A2"/>
    <w:rsid w:val="00D72197"/>
    <w:rsid w:val="00D72CA6"/>
    <w:rsid w:val="00D74468"/>
    <w:rsid w:val="00D76FDD"/>
    <w:rsid w:val="00D8171A"/>
    <w:rsid w:val="00D83727"/>
    <w:rsid w:val="00D83DCC"/>
    <w:rsid w:val="00D90FFF"/>
    <w:rsid w:val="00D92B75"/>
    <w:rsid w:val="00D96659"/>
    <w:rsid w:val="00DA6DC9"/>
    <w:rsid w:val="00DB10B5"/>
    <w:rsid w:val="00DB14F2"/>
    <w:rsid w:val="00DB460E"/>
    <w:rsid w:val="00DC397A"/>
    <w:rsid w:val="00DC5AFF"/>
    <w:rsid w:val="00DD1F44"/>
    <w:rsid w:val="00DD4FB0"/>
    <w:rsid w:val="00DE1FED"/>
    <w:rsid w:val="00DE4544"/>
    <w:rsid w:val="00E05767"/>
    <w:rsid w:val="00E141DF"/>
    <w:rsid w:val="00E1445C"/>
    <w:rsid w:val="00E228F6"/>
    <w:rsid w:val="00E248B4"/>
    <w:rsid w:val="00E266C7"/>
    <w:rsid w:val="00E35A90"/>
    <w:rsid w:val="00E37974"/>
    <w:rsid w:val="00E41CB2"/>
    <w:rsid w:val="00E436B7"/>
    <w:rsid w:val="00E440C2"/>
    <w:rsid w:val="00E46E6B"/>
    <w:rsid w:val="00E518F0"/>
    <w:rsid w:val="00E5275F"/>
    <w:rsid w:val="00E52824"/>
    <w:rsid w:val="00E61978"/>
    <w:rsid w:val="00E61D73"/>
    <w:rsid w:val="00E633E6"/>
    <w:rsid w:val="00E800F0"/>
    <w:rsid w:val="00E87784"/>
    <w:rsid w:val="00E9376A"/>
    <w:rsid w:val="00E95197"/>
    <w:rsid w:val="00E96C70"/>
    <w:rsid w:val="00EA31AE"/>
    <w:rsid w:val="00EA40C6"/>
    <w:rsid w:val="00EA52D4"/>
    <w:rsid w:val="00EB0B47"/>
    <w:rsid w:val="00EB0CDE"/>
    <w:rsid w:val="00EB2A35"/>
    <w:rsid w:val="00EB45D6"/>
    <w:rsid w:val="00ED4E22"/>
    <w:rsid w:val="00ED565B"/>
    <w:rsid w:val="00EE0A2A"/>
    <w:rsid w:val="00EE2AEC"/>
    <w:rsid w:val="00EE33F6"/>
    <w:rsid w:val="00EE7FDF"/>
    <w:rsid w:val="00EF0D24"/>
    <w:rsid w:val="00EF4283"/>
    <w:rsid w:val="00F01E11"/>
    <w:rsid w:val="00F06C58"/>
    <w:rsid w:val="00F16A9C"/>
    <w:rsid w:val="00F17ACD"/>
    <w:rsid w:val="00F21795"/>
    <w:rsid w:val="00F23714"/>
    <w:rsid w:val="00F24190"/>
    <w:rsid w:val="00F300F1"/>
    <w:rsid w:val="00F33C54"/>
    <w:rsid w:val="00F35253"/>
    <w:rsid w:val="00F43BCE"/>
    <w:rsid w:val="00F5145F"/>
    <w:rsid w:val="00F54C13"/>
    <w:rsid w:val="00F62A0F"/>
    <w:rsid w:val="00F80041"/>
    <w:rsid w:val="00F806EA"/>
    <w:rsid w:val="00F809BF"/>
    <w:rsid w:val="00F8385E"/>
    <w:rsid w:val="00F85050"/>
    <w:rsid w:val="00F90A5A"/>
    <w:rsid w:val="00FA09A9"/>
    <w:rsid w:val="00FA3252"/>
    <w:rsid w:val="00FB2D5B"/>
    <w:rsid w:val="00FB73D9"/>
    <w:rsid w:val="00FC28F6"/>
    <w:rsid w:val="00FC36F5"/>
    <w:rsid w:val="00FC424A"/>
    <w:rsid w:val="00FC61B3"/>
    <w:rsid w:val="00FD6B58"/>
    <w:rsid w:val="00FD6B6A"/>
    <w:rsid w:val="00FE22AF"/>
    <w:rsid w:val="00FF4A5D"/>
    <w:rsid w:val="00FF7A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372F4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B6BD6"/>
    <w:rPr>
      <w:rFonts w:ascii="Times New Roman" w:hAnsi="Times New Roman" w:cs="Times New Roman"/>
    </w:rPr>
  </w:style>
  <w:style w:type="paragraph" w:styleId="Heading1">
    <w:name w:val="heading 1"/>
    <w:basedOn w:val="Normal"/>
    <w:next w:val="Normal"/>
    <w:link w:val="Heading1Char"/>
    <w:uiPriority w:val="9"/>
    <w:qFormat/>
    <w:rsid w:val="00E41C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179D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02A8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67BC0"/>
    <w:rPr>
      <w:color w:val="0000FF"/>
      <w:u w:val="single"/>
    </w:rPr>
  </w:style>
  <w:style w:type="paragraph" w:styleId="NormalWeb">
    <w:name w:val="Normal (Web)"/>
    <w:basedOn w:val="Normal"/>
    <w:uiPriority w:val="99"/>
    <w:unhideWhenUsed/>
    <w:rsid w:val="00667BC0"/>
    <w:pPr>
      <w:spacing w:before="100" w:beforeAutospacing="1" w:after="100" w:afterAutospacing="1"/>
    </w:pPr>
  </w:style>
  <w:style w:type="character" w:customStyle="1" w:styleId="Heading1Char">
    <w:name w:val="Heading 1 Char"/>
    <w:basedOn w:val="DefaultParagraphFont"/>
    <w:link w:val="Heading1"/>
    <w:uiPriority w:val="9"/>
    <w:rsid w:val="00E41CB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179D8"/>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7D5876"/>
    <w:rPr>
      <w:rFonts w:asciiTheme="minorHAnsi" w:hAnsiTheme="minorHAnsi" w:cstheme="minorBidi"/>
    </w:rPr>
  </w:style>
  <w:style w:type="paragraph" w:styleId="TOC2">
    <w:name w:val="toc 2"/>
    <w:basedOn w:val="Normal"/>
    <w:next w:val="Normal"/>
    <w:autoRedefine/>
    <w:uiPriority w:val="39"/>
    <w:unhideWhenUsed/>
    <w:rsid w:val="007D5876"/>
    <w:pPr>
      <w:ind w:left="240"/>
    </w:pPr>
    <w:rPr>
      <w:rFonts w:asciiTheme="minorHAnsi" w:hAnsiTheme="minorHAnsi" w:cstheme="minorBidi"/>
    </w:rPr>
  </w:style>
  <w:style w:type="paragraph" w:styleId="TOC3">
    <w:name w:val="toc 3"/>
    <w:basedOn w:val="Normal"/>
    <w:next w:val="Normal"/>
    <w:autoRedefine/>
    <w:uiPriority w:val="39"/>
    <w:unhideWhenUsed/>
    <w:rsid w:val="007D5876"/>
    <w:pPr>
      <w:ind w:left="480"/>
    </w:pPr>
    <w:rPr>
      <w:rFonts w:asciiTheme="minorHAnsi" w:hAnsiTheme="minorHAnsi" w:cstheme="minorBidi"/>
    </w:rPr>
  </w:style>
  <w:style w:type="paragraph" w:styleId="TOC4">
    <w:name w:val="toc 4"/>
    <w:basedOn w:val="Normal"/>
    <w:next w:val="Normal"/>
    <w:autoRedefine/>
    <w:uiPriority w:val="39"/>
    <w:unhideWhenUsed/>
    <w:rsid w:val="007D5876"/>
    <w:pPr>
      <w:ind w:left="720"/>
    </w:pPr>
    <w:rPr>
      <w:rFonts w:asciiTheme="minorHAnsi" w:hAnsiTheme="minorHAnsi" w:cstheme="minorBidi"/>
    </w:rPr>
  </w:style>
  <w:style w:type="paragraph" w:styleId="TOC5">
    <w:name w:val="toc 5"/>
    <w:basedOn w:val="Normal"/>
    <w:next w:val="Normal"/>
    <w:autoRedefine/>
    <w:uiPriority w:val="39"/>
    <w:unhideWhenUsed/>
    <w:rsid w:val="007D5876"/>
    <w:pPr>
      <w:ind w:left="960"/>
    </w:pPr>
    <w:rPr>
      <w:rFonts w:asciiTheme="minorHAnsi" w:hAnsiTheme="minorHAnsi" w:cstheme="minorBidi"/>
    </w:rPr>
  </w:style>
  <w:style w:type="paragraph" w:styleId="TOC6">
    <w:name w:val="toc 6"/>
    <w:basedOn w:val="Normal"/>
    <w:next w:val="Normal"/>
    <w:autoRedefine/>
    <w:uiPriority w:val="39"/>
    <w:unhideWhenUsed/>
    <w:rsid w:val="007D5876"/>
    <w:pPr>
      <w:ind w:left="1200"/>
    </w:pPr>
    <w:rPr>
      <w:rFonts w:asciiTheme="minorHAnsi" w:hAnsiTheme="minorHAnsi" w:cstheme="minorBidi"/>
    </w:rPr>
  </w:style>
  <w:style w:type="paragraph" w:styleId="TOC7">
    <w:name w:val="toc 7"/>
    <w:basedOn w:val="Normal"/>
    <w:next w:val="Normal"/>
    <w:autoRedefine/>
    <w:uiPriority w:val="39"/>
    <w:unhideWhenUsed/>
    <w:rsid w:val="007D5876"/>
    <w:pPr>
      <w:ind w:left="1440"/>
    </w:pPr>
    <w:rPr>
      <w:rFonts w:asciiTheme="minorHAnsi" w:hAnsiTheme="minorHAnsi" w:cstheme="minorBidi"/>
    </w:rPr>
  </w:style>
  <w:style w:type="paragraph" w:styleId="TOC8">
    <w:name w:val="toc 8"/>
    <w:basedOn w:val="Normal"/>
    <w:next w:val="Normal"/>
    <w:autoRedefine/>
    <w:uiPriority w:val="39"/>
    <w:unhideWhenUsed/>
    <w:rsid w:val="007D5876"/>
    <w:pPr>
      <w:ind w:left="1680"/>
    </w:pPr>
    <w:rPr>
      <w:rFonts w:asciiTheme="minorHAnsi" w:hAnsiTheme="minorHAnsi" w:cstheme="minorBidi"/>
    </w:rPr>
  </w:style>
  <w:style w:type="paragraph" w:styleId="TOC9">
    <w:name w:val="toc 9"/>
    <w:basedOn w:val="Normal"/>
    <w:next w:val="Normal"/>
    <w:autoRedefine/>
    <w:uiPriority w:val="39"/>
    <w:unhideWhenUsed/>
    <w:rsid w:val="007D5876"/>
    <w:pPr>
      <w:ind w:left="1920"/>
    </w:pPr>
    <w:rPr>
      <w:rFonts w:asciiTheme="minorHAnsi" w:hAnsiTheme="minorHAnsi" w:cstheme="minorBidi"/>
    </w:rPr>
  </w:style>
  <w:style w:type="paragraph" w:styleId="ListParagraph">
    <w:name w:val="List Paragraph"/>
    <w:basedOn w:val="Normal"/>
    <w:uiPriority w:val="34"/>
    <w:qFormat/>
    <w:rsid w:val="00511FF3"/>
    <w:pPr>
      <w:ind w:left="720"/>
      <w:contextualSpacing/>
    </w:pPr>
    <w:rPr>
      <w:rFonts w:asciiTheme="minorHAnsi" w:hAnsiTheme="minorHAnsi" w:cstheme="minorBidi"/>
    </w:rPr>
  </w:style>
  <w:style w:type="character" w:customStyle="1" w:styleId="uficommentbody">
    <w:name w:val="uficommentbody"/>
    <w:basedOn w:val="DefaultParagraphFont"/>
    <w:rsid w:val="009041A9"/>
  </w:style>
  <w:style w:type="paragraph" w:customStyle="1" w:styleId="tagline">
    <w:name w:val="tagline"/>
    <w:basedOn w:val="Normal"/>
    <w:rsid w:val="009041A9"/>
    <w:pPr>
      <w:spacing w:before="100" w:beforeAutospacing="1" w:after="100" w:afterAutospacing="1"/>
    </w:pPr>
  </w:style>
  <w:style w:type="character" w:customStyle="1" w:styleId="score">
    <w:name w:val="score"/>
    <w:basedOn w:val="DefaultParagraphFont"/>
    <w:rsid w:val="009041A9"/>
  </w:style>
  <w:style w:type="paragraph" w:styleId="z-TopofForm">
    <w:name w:val="HTML Top of Form"/>
    <w:basedOn w:val="Normal"/>
    <w:next w:val="Normal"/>
    <w:link w:val="z-TopofFormChar"/>
    <w:hidden/>
    <w:uiPriority w:val="99"/>
    <w:semiHidden/>
    <w:unhideWhenUsed/>
    <w:rsid w:val="009041A9"/>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9041A9"/>
    <w:rPr>
      <w:rFonts w:ascii="Arial" w:hAnsi="Arial" w:cs="Arial"/>
      <w:vanish/>
      <w:sz w:val="16"/>
      <w:szCs w:val="16"/>
    </w:rPr>
  </w:style>
  <w:style w:type="paragraph" w:styleId="z-BottomofForm">
    <w:name w:val="HTML Bottom of Form"/>
    <w:basedOn w:val="Normal"/>
    <w:next w:val="Normal"/>
    <w:link w:val="z-BottomofFormChar"/>
    <w:hidden/>
    <w:uiPriority w:val="99"/>
    <w:semiHidden/>
    <w:unhideWhenUsed/>
    <w:rsid w:val="009041A9"/>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9041A9"/>
    <w:rPr>
      <w:rFonts w:ascii="Arial" w:hAnsi="Arial" w:cs="Arial"/>
      <w:vanish/>
      <w:sz w:val="16"/>
      <w:szCs w:val="16"/>
    </w:rPr>
  </w:style>
  <w:style w:type="character" w:customStyle="1" w:styleId="userattrs">
    <w:name w:val="userattrs"/>
    <w:basedOn w:val="DefaultParagraphFont"/>
    <w:rsid w:val="009041A9"/>
  </w:style>
  <w:style w:type="character" w:styleId="Strong">
    <w:name w:val="Strong"/>
    <w:basedOn w:val="DefaultParagraphFont"/>
    <w:uiPriority w:val="22"/>
    <w:qFormat/>
    <w:rsid w:val="003730A8"/>
    <w:rPr>
      <w:b/>
      <w:bCs/>
    </w:rPr>
  </w:style>
  <w:style w:type="character" w:customStyle="1" w:styleId="Heading3Char">
    <w:name w:val="Heading 3 Char"/>
    <w:basedOn w:val="DefaultParagraphFont"/>
    <w:link w:val="Heading3"/>
    <w:uiPriority w:val="9"/>
    <w:rsid w:val="00902A8D"/>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305700"/>
    <w:pPr>
      <w:tabs>
        <w:tab w:val="left" w:pos="500"/>
      </w:tabs>
      <w:ind w:left="504" w:hanging="504"/>
    </w:pPr>
  </w:style>
  <w:style w:type="character" w:styleId="CommentReference">
    <w:name w:val="annotation reference"/>
    <w:basedOn w:val="DefaultParagraphFont"/>
    <w:uiPriority w:val="99"/>
    <w:semiHidden/>
    <w:unhideWhenUsed/>
    <w:rsid w:val="00FA09A9"/>
    <w:rPr>
      <w:sz w:val="16"/>
      <w:szCs w:val="16"/>
    </w:rPr>
  </w:style>
  <w:style w:type="paragraph" w:styleId="CommentText">
    <w:name w:val="annotation text"/>
    <w:basedOn w:val="Normal"/>
    <w:link w:val="CommentTextChar"/>
    <w:uiPriority w:val="99"/>
    <w:unhideWhenUsed/>
    <w:rsid w:val="00FA09A9"/>
    <w:rPr>
      <w:sz w:val="20"/>
      <w:szCs w:val="20"/>
    </w:rPr>
  </w:style>
  <w:style w:type="character" w:customStyle="1" w:styleId="CommentTextChar">
    <w:name w:val="Comment Text Char"/>
    <w:basedOn w:val="DefaultParagraphFont"/>
    <w:link w:val="CommentText"/>
    <w:uiPriority w:val="99"/>
    <w:rsid w:val="00FA09A9"/>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A09A9"/>
    <w:rPr>
      <w:b/>
      <w:bCs/>
    </w:rPr>
  </w:style>
  <w:style w:type="character" w:customStyle="1" w:styleId="CommentSubjectChar">
    <w:name w:val="Comment Subject Char"/>
    <w:basedOn w:val="CommentTextChar"/>
    <w:link w:val="CommentSubject"/>
    <w:uiPriority w:val="99"/>
    <w:semiHidden/>
    <w:rsid w:val="00FA09A9"/>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A09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09A9"/>
    <w:rPr>
      <w:rFonts w:ascii="Segoe UI" w:hAnsi="Segoe UI" w:cs="Segoe UI"/>
      <w:sz w:val="18"/>
      <w:szCs w:val="18"/>
    </w:rPr>
  </w:style>
  <w:style w:type="character" w:customStyle="1" w:styleId="UnresolvedMention1">
    <w:name w:val="Unresolved Mention1"/>
    <w:basedOn w:val="DefaultParagraphFont"/>
    <w:uiPriority w:val="99"/>
    <w:rsid w:val="00BC2B52"/>
    <w:rPr>
      <w:color w:val="605E5C"/>
      <w:shd w:val="clear" w:color="auto" w:fill="E1DFDD"/>
    </w:rPr>
  </w:style>
  <w:style w:type="character" w:styleId="FollowedHyperlink">
    <w:name w:val="FollowedHyperlink"/>
    <w:basedOn w:val="DefaultParagraphFont"/>
    <w:uiPriority w:val="99"/>
    <w:semiHidden/>
    <w:unhideWhenUsed/>
    <w:rsid w:val="005E757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28303">
      <w:bodyDiv w:val="1"/>
      <w:marLeft w:val="0"/>
      <w:marRight w:val="0"/>
      <w:marTop w:val="0"/>
      <w:marBottom w:val="0"/>
      <w:divBdr>
        <w:top w:val="none" w:sz="0" w:space="0" w:color="auto"/>
        <w:left w:val="none" w:sz="0" w:space="0" w:color="auto"/>
        <w:bottom w:val="none" w:sz="0" w:space="0" w:color="auto"/>
        <w:right w:val="none" w:sz="0" w:space="0" w:color="auto"/>
      </w:divBdr>
    </w:div>
    <w:div w:id="103154906">
      <w:bodyDiv w:val="1"/>
      <w:marLeft w:val="0"/>
      <w:marRight w:val="0"/>
      <w:marTop w:val="0"/>
      <w:marBottom w:val="0"/>
      <w:divBdr>
        <w:top w:val="none" w:sz="0" w:space="0" w:color="auto"/>
        <w:left w:val="none" w:sz="0" w:space="0" w:color="auto"/>
        <w:bottom w:val="none" w:sz="0" w:space="0" w:color="auto"/>
        <w:right w:val="none" w:sz="0" w:space="0" w:color="auto"/>
      </w:divBdr>
    </w:div>
    <w:div w:id="103161692">
      <w:bodyDiv w:val="1"/>
      <w:marLeft w:val="0"/>
      <w:marRight w:val="0"/>
      <w:marTop w:val="0"/>
      <w:marBottom w:val="0"/>
      <w:divBdr>
        <w:top w:val="none" w:sz="0" w:space="0" w:color="auto"/>
        <w:left w:val="none" w:sz="0" w:space="0" w:color="auto"/>
        <w:bottom w:val="none" w:sz="0" w:space="0" w:color="auto"/>
        <w:right w:val="none" w:sz="0" w:space="0" w:color="auto"/>
      </w:divBdr>
    </w:div>
    <w:div w:id="103817393">
      <w:bodyDiv w:val="1"/>
      <w:marLeft w:val="0"/>
      <w:marRight w:val="0"/>
      <w:marTop w:val="0"/>
      <w:marBottom w:val="0"/>
      <w:divBdr>
        <w:top w:val="none" w:sz="0" w:space="0" w:color="auto"/>
        <w:left w:val="none" w:sz="0" w:space="0" w:color="auto"/>
        <w:bottom w:val="none" w:sz="0" w:space="0" w:color="auto"/>
        <w:right w:val="none" w:sz="0" w:space="0" w:color="auto"/>
      </w:divBdr>
    </w:div>
    <w:div w:id="199710558">
      <w:bodyDiv w:val="1"/>
      <w:marLeft w:val="0"/>
      <w:marRight w:val="0"/>
      <w:marTop w:val="0"/>
      <w:marBottom w:val="0"/>
      <w:divBdr>
        <w:top w:val="none" w:sz="0" w:space="0" w:color="auto"/>
        <w:left w:val="none" w:sz="0" w:space="0" w:color="auto"/>
        <w:bottom w:val="none" w:sz="0" w:space="0" w:color="auto"/>
        <w:right w:val="none" w:sz="0" w:space="0" w:color="auto"/>
      </w:divBdr>
    </w:div>
    <w:div w:id="292299473">
      <w:bodyDiv w:val="1"/>
      <w:marLeft w:val="0"/>
      <w:marRight w:val="0"/>
      <w:marTop w:val="0"/>
      <w:marBottom w:val="0"/>
      <w:divBdr>
        <w:top w:val="none" w:sz="0" w:space="0" w:color="auto"/>
        <w:left w:val="none" w:sz="0" w:space="0" w:color="auto"/>
        <w:bottom w:val="none" w:sz="0" w:space="0" w:color="auto"/>
        <w:right w:val="none" w:sz="0" w:space="0" w:color="auto"/>
      </w:divBdr>
      <w:divsChild>
        <w:div w:id="1653488924">
          <w:marLeft w:val="0"/>
          <w:marRight w:val="0"/>
          <w:marTop w:val="0"/>
          <w:marBottom w:val="0"/>
          <w:divBdr>
            <w:top w:val="none" w:sz="0" w:space="0" w:color="auto"/>
            <w:left w:val="none" w:sz="0" w:space="0" w:color="auto"/>
            <w:bottom w:val="none" w:sz="0" w:space="0" w:color="auto"/>
            <w:right w:val="none" w:sz="0" w:space="0" w:color="auto"/>
          </w:divBdr>
        </w:div>
        <w:div w:id="2086954946">
          <w:marLeft w:val="0"/>
          <w:marRight w:val="0"/>
          <w:marTop w:val="0"/>
          <w:marBottom w:val="0"/>
          <w:divBdr>
            <w:top w:val="none" w:sz="0" w:space="0" w:color="auto"/>
            <w:left w:val="none" w:sz="0" w:space="0" w:color="auto"/>
            <w:bottom w:val="none" w:sz="0" w:space="0" w:color="auto"/>
            <w:right w:val="none" w:sz="0" w:space="0" w:color="auto"/>
          </w:divBdr>
        </w:div>
      </w:divsChild>
    </w:div>
    <w:div w:id="389153441">
      <w:bodyDiv w:val="1"/>
      <w:marLeft w:val="0"/>
      <w:marRight w:val="0"/>
      <w:marTop w:val="0"/>
      <w:marBottom w:val="0"/>
      <w:divBdr>
        <w:top w:val="none" w:sz="0" w:space="0" w:color="auto"/>
        <w:left w:val="none" w:sz="0" w:space="0" w:color="auto"/>
        <w:bottom w:val="none" w:sz="0" w:space="0" w:color="auto"/>
        <w:right w:val="none" w:sz="0" w:space="0" w:color="auto"/>
      </w:divBdr>
    </w:div>
    <w:div w:id="1048802977">
      <w:bodyDiv w:val="1"/>
      <w:marLeft w:val="0"/>
      <w:marRight w:val="0"/>
      <w:marTop w:val="0"/>
      <w:marBottom w:val="0"/>
      <w:divBdr>
        <w:top w:val="none" w:sz="0" w:space="0" w:color="auto"/>
        <w:left w:val="none" w:sz="0" w:space="0" w:color="auto"/>
        <w:bottom w:val="none" w:sz="0" w:space="0" w:color="auto"/>
        <w:right w:val="none" w:sz="0" w:space="0" w:color="auto"/>
      </w:divBdr>
    </w:div>
    <w:div w:id="1349864402">
      <w:bodyDiv w:val="1"/>
      <w:marLeft w:val="0"/>
      <w:marRight w:val="0"/>
      <w:marTop w:val="0"/>
      <w:marBottom w:val="0"/>
      <w:divBdr>
        <w:top w:val="none" w:sz="0" w:space="0" w:color="auto"/>
        <w:left w:val="none" w:sz="0" w:space="0" w:color="auto"/>
        <w:bottom w:val="none" w:sz="0" w:space="0" w:color="auto"/>
        <w:right w:val="none" w:sz="0" w:space="0" w:color="auto"/>
      </w:divBdr>
    </w:div>
    <w:div w:id="1607998063">
      <w:bodyDiv w:val="1"/>
      <w:marLeft w:val="0"/>
      <w:marRight w:val="0"/>
      <w:marTop w:val="0"/>
      <w:marBottom w:val="0"/>
      <w:divBdr>
        <w:top w:val="none" w:sz="0" w:space="0" w:color="auto"/>
        <w:left w:val="none" w:sz="0" w:space="0" w:color="auto"/>
        <w:bottom w:val="none" w:sz="0" w:space="0" w:color="auto"/>
        <w:right w:val="none" w:sz="0" w:space="0" w:color="auto"/>
      </w:divBdr>
    </w:div>
    <w:div w:id="168867614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alexeiturchin@gmail.com" TargetMode="External"/><Relationship Id="rId7" Type="http://schemas.openxmlformats.org/officeDocument/2006/relationships/hyperlink" Target="mailto:david.denkenberger@gmail.com" TargetMode="External"/><Relationship Id="rId8" Type="http://schemas.openxmlformats.org/officeDocument/2006/relationships/fontTable" Target="fontTable.xml"/><Relationship Id="rId9" Type="http://schemas.openxmlformats.org/officeDocument/2006/relationships/theme" Target="theme/theme1.xml"/><Relationship Id="rId10"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138035-E78D-604E-9F3D-E2A620286C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6</Pages>
  <Words>19490</Words>
  <Characters>111098</Characters>
  <Application>Microsoft Macintosh Word</Application>
  <DocSecurity>0</DocSecurity>
  <Lines>925</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3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X</dc:creator>
  <cp:keywords/>
  <dc:description/>
  <cp:lastModifiedBy>XX</cp:lastModifiedBy>
  <cp:revision>5</cp:revision>
  <dcterms:created xsi:type="dcterms:W3CDTF">2019-01-12T14:53:00Z</dcterms:created>
  <dcterms:modified xsi:type="dcterms:W3CDTF">2019-01-12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0bdO4OGJ"/&gt;&lt;style id="http://www.zotero.org/styles/acta-astronautica" hasBibliography="1" bibliographyStyleHasBeenSet="1"/&gt;&lt;prefs&gt;&lt;pref name="fieldType" value="Field"/&gt;&lt;pref name="automaticJourna</vt:lpwstr>
  </property>
  <property fmtid="{D5CDD505-2E9C-101B-9397-08002B2CF9AE}" pid="3" name="ZOTERO_PREF_2">
    <vt:lpwstr>lAbbreviations" value="true"/&gt;&lt;pref name="dontAskDelayCitationUpdates" value="true"/&gt;&lt;/prefs&gt;&lt;/data&gt;</vt:lpwstr>
  </property>
</Properties>
</file>